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1881F" w14:textId="77777777" w:rsidR="00BC54F0" w:rsidRPr="00F140AE" w:rsidRDefault="00BC54F0" w:rsidP="00BC54F0">
      <w:pPr>
        <w:spacing w:line="276" w:lineRule="auto"/>
        <w:jc w:val="both"/>
        <w:rPr>
          <w:rFonts w:ascii="Times New Roman" w:hAnsi="Times New Roman" w:cs="Times New Roman"/>
          <w:b/>
          <w:bCs/>
          <w:sz w:val="24"/>
          <w:szCs w:val="24"/>
          <w:lang w:val="en-GB"/>
        </w:rPr>
      </w:pPr>
      <w:r w:rsidRPr="00F140AE">
        <w:rPr>
          <w:rFonts w:ascii="Times New Roman" w:hAnsi="Times New Roman" w:cs="Times New Roman"/>
          <w:b/>
          <w:bCs/>
          <w:sz w:val="24"/>
          <w:szCs w:val="24"/>
          <w:lang w:val="en-GB"/>
        </w:rPr>
        <w:t>Appendix A: Supplementary information for:</w:t>
      </w:r>
    </w:p>
    <w:p w14:paraId="51FB19FB" w14:textId="6AE4FC5B" w:rsidR="000848C7" w:rsidRDefault="000848C7" w:rsidP="000848C7">
      <w:pPr>
        <w:spacing w:line="360" w:lineRule="auto"/>
        <w:rPr>
          <w:rFonts w:ascii="Times New Roman" w:hAnsi="Times New Roman" w:cs="Times New Roman"/>
          <w:b/>
          <w:bCs/>
          <w:lang w:val="en-US"/>
        </w:rPr>
      </w:pPr>
      <w:r w:rsidRPr="000848C7">
        <w:rPr>
          <w:rFonts w:ascii="Times New Roman" w:hAnsi="Times New Roman" w:cs="Times New Roman"/>
          <w:b/>
          <w:bCs/>
          <w:lang w:val="en-US"/>
        </w:rPr>
        <w:t xml:space="preserve">Eurasian Ice Sheet derived meltwater pulses and </w:t>
      </w:r>
      <w:r w:rsidR="00861636">
        <w:rPr>
          <w:rFonts w:ascii="Times New Roman" w:hAnsi="Times New Roman" w:cs="Times New Roman"/>
          <w:b/>
          <w:bCs/>
          <w:lang w:val="en-US"/>
        </w:rPr>
        <w:t xml:space="preserve">their role in driving atmospheric dust activity: </w:t>
      </w:r>
      <w:r w:rsidR="009D0A2B">
        <w:rPr>
          <w:rFonts w:ascii="Times New Roman" w:hAnsi="Times New Roman" w:cs="Times New Roman"/>
          <w:b/>
          <w:bCs/>
          <w:lang w:val="en-US"/>
        </w:rPr>
        <w:t>L</w:t>
      </w:r>
      <w:r w:rsidRPr="000848C7">
        <w:rPr>
          <w:rFonts w:ascii="Times New Roman" w:hAnsi="Times New Roman" w:cs="Times New Roman"/>
          <w:b/>
          <w:bCs/>
          <w:lang w:val="en-US"/>
        </w:rPr>
        <w:t xml:space="preserve">ate Quaternary loess </w:t>
      </w:r>
      <w:r w:rsidR="006C59AC">
        <w:rPr>
          <w:rFonts w:ascii="Times New Roman" w:hAnsi="Times New Roman" w:cs="Times New Roman"/>
          <w:b/>
          <w:bCs/>
          <w:lang w:val="en-US"/>
        </w:rPr>
        <w:t>sources in</w:t>
      </w:r>
      <w:r w:rsidRPr="000848C7">
        <w:rPr>
          <w:rFonts w:ascii="Times New Roman" w:hAnsi="Times New Roman" w:cs="Times New Roman"/>
          <w:b/>
          <w:bCs/>
          <w:lang w:val="en-US"/>
        </w:rPr>
        <w:t xml:space="preserve"> SE England</w:t>
      </w:r>
    </w:p>
    <w:p w14:paraId="5FE23CC6" w14:textId="77777777" w:rsidR="000848C7" w:rsidRPr="005A4383" w:rsidRDefault="000848C7" w:rsidP="000848C7">
      <w:pPr>
        <w:spacing w:line="360" w:lineRule="auto"/>
        <w:jc w:val="both"/>
        <w:rPr>
          <w:rFonts w:ascii="Times New Roman" w:hAnsi="Times New Roman" w:cs="Times New Roman"/>
          <w:vertAlign w:val="superscript"/>
          <w:lang w:val="en-US"/>
        </w:rPr>
      </w:pPr>
      <w:r w:rsidRPr="00E05B45">
        <w:rPr>
          <w:rFonts w:ascii="Times New Roman" w:hAnsi="Times New Roman" w:cs="Times New Roman"/>
          <w:lang w:val="en-US"/>
        </w:rPr>
        <w:t>Yunus Baykal</w:t>
      </w:r>
      <w:r>
        <w:rPr>
          <w:rFonts w:ascii="Times New Roman" w:hAnsi="Times New Roman" w:cs="Times New Roman"/>
          <w:vertAlign w:val="superscript"/>
          <w:lang w:val="en-US"/>
        </w:rPr>
        <w:t>1</w:t>
      </w:r>
      <w:r w:rsidRPr="00E05B45">
        <w:rPr>
          <w:rFonts w:ascii="Times New Roman" w:hAnsi="Times New Roman" w:cs="Times New Roman"/>
          <w:lang w:val="en-US"/>
        </w:rPr>
        <w:t>, Thomas Stevens</w:t>
      </w:r>
      <w:r>
        <w:rPr>
          <w:rFonts w:ascii="Times New Roman" w:hAnsi="Times New Roman" w:cs="Times New Roman"/>
          <w:vertAlign w:val="superscript"/>
          <w:lang w:val="en-US"/>
        </w:rPr>
        <w:t>1</w:t>
      </w:r>
      <w:r w:rsidRPr="00E05B45">
        <w:rPr>
          <w:rFonts w:ascii="Times New Roman" w:hAnsi="Times New Roman" w:cs="Times New Roman"/>
          <w:lang w:val="en-US"/>
        </w:rPr>
        <w:t>, Mark</w:t>
      </w:r>
      <w:r>
        <w:rPr>
          <w:rFonts w:ascii="Times New Roman" w:hAnsi="Times New Roman" w:cs="Times New Roman"/>
          <w:lang w:val="en-US"/>
        </w:rPr>
        <w:t xml:space="preserve"> D.</w:t>
      </w:r>
      <w:r w:rsidRPr="00E05B45">
        <w:rPr>
          <w:rFonts w:ascii="Times New Roman" w:hAnsi="Times New Roman" w:cs="Times New Roman"/>
          <w:lang w:val="en-US"/>
        </w:rPr>
        <w:t xml:space="preserve"> Bateman</w:t>
      </w:r>
      <w:r>
        <w:rPr>
          <w:rFonts w:ascii="Times New Roman" w:hAnsi="Times New Roman" w:cs="Times New Roman"/>
          <w:vertAlign w:val="superscript"/>
          <w:lang w:val="en-US"/>
        </w:rPr>
        <w:t>2</w:t>
      </w:r>
      <w:r w:rsidRPr="00E05B45">
        <w:rPr>
          <w:rFonts w:ascii="Times New Roman" w:hAnsi="Times New Roman" w:cs="Times New Roman"/>
          <w:lang w:val="en-US"/>
        </w:rPr>
        <w:t>,</w:t>
      </w:r>
      <w:r>
        <w:rPr>
          <w:rFonts w:ascii="Times New Roman" w:hAnsi="Times New Roman" w:cs="Times New Roman"/>
          <w:lang w:val="en-US"/>
        </w:rPr>
        <w:t xml:space="preserve"> </w:t>
      </w:r>
      <w:r w:rsidRPr="00E05B45">
        <w:rPr>
          <w:rFonts w:ascii="Times New Roman" w:hAnsi="Times New Roman" w:cs="Times New Roman"/>
          <w:lang w:val="en-US"/>
        </w:rPr>
        <w:t>Katharina Pfaff</w:t>
      </w:r>
      <w:r>
        <w:rPr>
          <w:rFonts w:ascii="Times New Roman" w:hAnsi="Times New Roman" w:cs="Times New Roman"/>
          <w:vertAlign w:val="superscript"/>
          <w:lang w:val="en-US"/>
        </w:rPr>
        <w:t>3</w:t>
      </w:r>
      <w:r>
        <w:rPr>
          <w:rFonts w:ascii="Times New Roman" w:hAnsi="Times New Roman" w:cs="Times New Roman"/>
          <w:lang w:val="en-US"/>
        </w:rPr>
        <w:t xml:space="preserve">, </w:t>
      </w:r>
      <w:r w:rsidRPr="00E05B45">
        <w:rPr>
          <w:rFonts w:ascii="Times New Roman" w:hAnsi="Times New Roman" w:cs="Times New Roman"/>
          <w:lang w:val="en-US"/>
        </w:rPr>
        <w:t>Daniele Sechi</w:t>
      </w:r>
      <w:r>
        <w:rPr>
          <w:rFonts w:ascii="Times New Roman" w:hAnsi="Times New Roman" w:cs="Times New Roman"/>
          <w:vertAlign w:val="superscript"/>
          <w:lang w:val="en-US"/>
        </w:rPr>
        <w:t>4</w:t>
      </w:r>
      <w:r w:rsidRPr="00E05B45">
        <w:rPr>
          <w:rFonts w:ascii="Times New Roman" w:hAnsi="Times New Roman" w:cs="Times New Roman"/>
          <w:lang w:val="en-US"/>
        </w:rPr>
        <w:t>, Adriano Banak</w:t>
      </w:r>
      <w:r>
        <w:rPr>
          <w:rFonts w:ascii="Times New Roman" w:hAnsi="Times New Roman" w:cs="Times New Roman"/>
          <w:vertAlign w:val="superscript"/>
          <w:lang w:val="en-US"/>
        </w:rPr>
        <w:t>5</w:t>
      </w:r>
      <w:r w:rsidRPr="00E05B45">
        <w:rPr>
          <w:rFonts w:ascii="Times New Roman" w:hAnsi="Times New Roman" w:cs="Times New Roman"/>
          <w:lang w:val="en-US"/>
        </w:rPr>
        <w:t>, Sanja Šuica</w:t>
      </w:r>
      <w:r>
        <w:rPr>
          <w:rFonts w:ascii="Times New Roman" w:hAnsi="Times New Roman" w:cs="Times New Roman"/>
          <w:vertAlign w:val="superscript"/>
          <w:lang w:val="en-US"/>
        </w:rPr>
        <w:t>6</w:t>
      </w:r>
      <w:r w:rsidRPr="00E05B45">
        <w:rPr>
          <w:rFonts w:ascii="Times New Roman" w:hAnsi="Times New Roman" w:cs="Times New Roman"/>
          <w:lang w:val="en-US"/>
        </w:rPr>
        <w:t>, Haobo Z</w:t>
      </w:r>
      <w:r>
        <w:rPr>
          <w:rFonts w:ascii="Times New Roman" w:hAnsi="Times New Roman" w:cs="Times New Roman"/>
          <w:lang w:val="en-US"/>
        </w:rPr>
        <w:t>hang</w:t>
      </w:r>
      <w:r>
        <w:rPr>
          <w:rFonts w:ascii="Times New Roman" w:hAnsi="Times New Roman" w:cs="Times New Roman"/>
          <w:vertAlign w:val="superscript"/>
          <w:lang w:val="en-US"/>
        </w:rPr>
        <w:t>7</w:t>
      </w:r>
      <w:r>
        <w:rPr>
          <w:rFonts w:ascii="Times New Roman" w:hAnsi="Times New Roman" w:cs="Times New Roman"/>
          <w:lang w:val="en-US"/>
        </w:rPr>
        <w:t>, Junsheng Nie</w:t>
      </w:r>
      <w:r>
        <w:rPr>
          <w:rFonts w:ascii="Times New Roman" w:hAnsi="Times New Roman" w:cs="Times New Roman"/>
          <w:vertAlign w:val="superscript"/>
          <w:lang w:val="en-US"/>
        </w:rPr>
        <w:t>7</w:t>
      </w:r>
    </w:p>
    <w:p w14:paraId="618169DF" w14:textId="6A47457A" w:rsidR="00D33C3F" w:rsidRPr="0085232D" w:rsidRDefault="0085232D" w:rsidP="0085232D">
      <w:pPr>
        <w:spacing w:line="360" w:lineRule="auto"/>
        <w:rPr>
          <w:rFonts w:ascii="Times New Roman" w:hAnsi="Times New Roman" w:cs="Times New Roman"/>
          <w:b/>
          <w:bCs/>
        </w:rPr>
      </w:pPr>
      <w:r>
        <w:rPr>
          <w:rFonts w:ascii="Times New Roman" w:hAnsi="Times New Roman" w:cs="Times New Roman"/>
          <w:b/>
          <w:bCs/>
          <w:lang w:val="en-US"/>
        </w:rPr>
        <w:t xml:space="preserve">1. </w:t>
      </w:r>
      <w:r w:rsidR="00000636" w:rsidRPr="0085232D">
        <w:rPr>
          <w:rFonts w:ascii="Times New Roman" w:hAnsi="Times New Roman" w:cs="Times New Roman"/>
          <w:b/>
          <w:bCs/>
          <w:lang w:val="en-US"/>
        </w:rPr>
        <w:t xml:space="preserve">Nd isotope signatures of loess at Pegwell Bay and potential source sediments in the North Sea region </w:t>
      </w:r>
      <w:r w:rsidR="00D33C3F">
        <w:rPr>
          <w:rFonts w:ascii="Times New Roman" w:hAnsi="Times New Roman" w:cs="Times New Roman"/>
          <w:b/>
          <w:bCs/>
        </w:rPr>
        <w:fldChar w:fldCharType="begin"/>
      </w:r>
      <w:r w:rsidR="00D33C3F" w:rsidRPr="0085232D">
        <w:rPr>
          <w:rFonts w:ascii="Times New Roman" w:hAnsi="Times New Roman" w:cs="Times New Roman"/>
          <w:b/>
          <w:bCs/>
        </w:rPr>
        <w:instrText xml:space="preserve"> LINK </w:instrText>
      </w:r>
      <w:r w:rsidR="00A03561">
        <w:rPr>
          <w:rFonts w:ascii="Times New Roman" w:hAnsi="Times New Roman" w:cs="Times New Roman"/>
          <w:b/>
          <w:bCs/>
        </w:rPr>
        <w:instrText xml:space="preserve">Excel.Sheet.12 C:\\Users\\46761\\Desktop\\PB_manuscript_OL_270622\\Nd_table_ol2.xlsx Sheet1!R1C1:R63C10 </w:instrText>
      </w:r>
      <w:r w:rsidR="00D33C3F" w:rsidRPr="0085232D">
        <w:rPr>
          <w:rFonts w:ascii="Times New Roman" w:hAnsi="Times New Roman" w:cs="Times New Roman"/>
          <w:b/>
          <w:bCs/>
        </w:rPr>
        <w:instrText xml:space="preserve">\a \f 5 \h  \* MERGEFORMAT </w:instrText>
      </w:r>
      <w:r w:rsidR="00D33C3F">
        <w:rPr>
          <w:rFonts w:ascii="Times New Roman" w:hAnsi="Times New Roman" w:cs="Times New Roman"/>
          <w:b/>
          <w:bCs/>
        </w:rPr>
        <w:fldChar w:fldCharType="separate"/>
      </w:r>
    </w:p>
    <w:p w14:paraId="1DEBF0F6" w14:textId="356C5E4B" w:rsidR="002A0078" w:rsidRPr="002A0078" w:rsidRDefault="002A0078" w:rsidP="00A63CA5">
      <w:pPr>
        <w:pStyle w:val="Caption"/>
        <w:keepNext/>
        <w:ind w:left="-993" w:right="-897"/>
        <w:jc w:val="both"/>
        <w:rPr>
          <w:lang w:val="en-US"/>
        </w:rPr>
      </w:pPr>
      <w:r>
        <w:t xml:space="preserve">Table </w:t>
      </w:r>
      <w:fldSimple w:instr=" SEQ Table \* ARABIC ">
        <w:r>
          <w:rPr>
            <w:noProof/>
          </w:rPr>
          <w:t>1</w:t>
        </w:r>
      </w:fldSimple>
      <w:r>
        <w:rPr>
          <w:lang w:val="en-US"/>
        </w:rPr>
        <w:t xml:space="preserve">: Nd isotope signature of Pegwell Bay loess samples, reference samples SST, BMT, MRW, 155VC and PBTF (this </w:t>
      </w:r>
      <w:r w:rsidR="00563C41">
        <w:rPr>
          <w:lang w:val="en-US"/>
        </w:rPr>
        <w:t>study</w:t>
      </w:r>
      <w:r>
        <w:rPr>
          <w:lang w:val="en-US"/>
        </w:rPr>
        <w:t>) and published data from glacigenic sediments along the BIIS and FIS margin and fluvial sediments carried by rivers draining central Continental Europe</w:t>
      </w:r>
      <w:r w:rsidRPr="005504EE">
        <w:rPr>
          <w:lang w:val="en-US"/>
        </w:rPr>
        <w:t xml:space="preserve"> </w:t>
      </w:r>
      <w:r w:rsidR="005504EE" w:rsidRPr="005504EE">
        <w:rPr>
          <w:lang w:val="en-US"/>
        </w:rPr>
        <w:fldChar w:fldCharType="begin" w:fldLock="1"/>
      </w:r>
      <w:r w:rsidR="00C81730">
        <w:rPr>
          <w:lang w:val="en-US"/>
        </w:rPr>
        <w:instrText>ADDIN CSL_CITATION {"citationItems":[{"id":"ITEM-1","itemData":{"DOI":"10.1016/j.quascirev.2015.06.010","ISSN":"02773791","abstract":"Reconstructing Northern Hemisphere ice-sheet oscillations and meltwater routing to the ocean is important to better understand the mechanisms behind abrupt climate changes. To date, research efforts have mainly focused on the North American (Laurentide) ice-sheets (LIS), leaving the potential role of the European Ice Sheet (EIS), and of the Scandinavian ice-sheet (SIS) in particular, largely unexplored. Using neodymium isotopes in detrital sediments deposited off the Channel River, we provide a continuous and well-dated record for the evolution of the EIS southern margin through the end of the last glacial period and during the deglaciation. Our results reveal that the evolution of EIS margins was accompanied with substantial ice recession (especially of the SIS) and simultaneous release of meltwater to the North Atlantic. These events occurred both in the course of the EIS to its LGM position (i.e., during Heinrich Stadial -HS- 3 and HS2; ~31-29 ka and ~26-23 ka, respectively) and during the deglaciation (i.e., at ~22 ka, ~20-19 ka and from 18.2 ± 0.2 to 16.7 ± 0.2 ka that corresponds to the first part of HS1). The deglaciation was discontinuous in character, and similar in timing to that of the southern LIS margin, with moderate ice-sheet retreat (from 22.5 ± 0.2 ka in the Baltic lowlands) as soon as the northern summer insolation increase (from ~23 ka) and an acceleration of the margin retreat thereafter (from ~20 ka). Importantly, our results show that EIS retreat events and release of meltwater to the North Atlantic during the deglaciation coincide with AMOC destabilisation and interhemispheric climate changes. They thus suggest that the EIS, together with the LIS, could have played a critical role in the climatic reorganization that accompanied the last deglaciation. Finally, our data suggest that meltwater discharges to the North Atlantic produced by large-scale recession of continental parts of Northern Hemisphere ice sheets during HS, could have been a possible source for the oceanic perturbations (i.e., AMOC shutdown) responsible for the marine-based ice stream purge cycle, or so-called HE's, that punctuate the last glacial period.","author":[{"dropping-particle":"","family":"Toucanne","given":"Samuel","non-dropping-particle":"","parse-names":false,"suffix":""},{"dropping-particle":"","family":"Soulet","given":"Guillaume","non-dropping-particle":"","parse-names":false,"suffix":""},{"dropping-particle":"","family":"Freslon","given":"Nicolas","non-dropping-particle":"","parse-names":false,"suffix":""},{"dropping-particle":"","family":"Silva Jacinto","given":"Ricardo","non-dropping-particle":"","parse-names":false,"suffix":""},{"dropping-particle":"","family":"Dennielou","given":"Bernard","non-dropping-particle":"","parse-names":false,"suffix":""},{"dropping-particle":"","family":"Zaragosi","given":"Sébastien","non-dropping-particle":"","parse-names":false,"suffix":""},{"dropping-particle":"","family":"Eynaud","given":"Frédérique","non-dropping-particle":"","parse-names":false,"suffix":""},{"dropping-particle":"","family":"Bourillet","given":"Jean François","non-dropping-particle":"","parse-names":false,"suffix":""},{"dropping-particle":"","family":"Bayon","given":"Germain","non-dropping-particle":"","parse-names":false,"suffix":""}],"container-title":"Quaternary Science Reviews","id":"ITEM-1","issued":{"date-parts":[["2015"]]},"page":"113-133","title":"Millennial-scale fluctuations of the European Ice Sheet at the end of the last glacial, and their potential impact on global climate","type":"article-journal","volume":"123"},"uris":["http://www.mendeley.com/documents/?uuid=614f9563-3b7f-4823-8b84-715121670fe3"]},{"id":"ITEM-2","itemData":{"DOI":"10.1016/j.gca.2014.05.016","ISSN":"00167037","abstract":"We report rare earth element (REE) and neodymium (Nd) isotope data for the organic fraction of sediments collected from various depositional environments, i.e. rivers (n=25), estuaries (n=18), open-ocean settings (n=15), and cold seeps (n=12). Sedimentary organic matter (SOM) was extracted using a mixed hydrogen peroxide/nitric acid solution (20%-H2O2-0.02M-HNO3), after removal of carbonate and oxy-hydroxide phases with dilute hydrochloric acid (0.25M-HCl). A series of experimental tests indicate that extraction of sedimentary organic compounds using H2O2 may be complicated occasionally by partial dissolution of sulphide minerals and residual carbonates. However, this contamination is expected to be minor for REE because measured concentrations in H2O2 leachates are about two-orders of magnitude higher than in the above mentioned phases.The mean REE concentrations determined in the H2O2 leachates for samples from rivers, estuaries, coastal seas and open-ocean settings yield relatively similar levels, with σREE=109±86ppm (mean±s; n=58). The organic fractions leached from cold seep sediments display even higher concentration levels (285±150ppm; mean±s; n=12). The H2O2 leachates for most sediments exhibit remarkably similar shale-normalized REE patterns, all characterized by a mid-REE enrichment compared to the other REE. This suggests that the distribution of REE in leached sedimentary organic phases is controlled primarily by biogeochemical processes, rather than by the composition of the source from which they derive (e.g. pore, river or sea-water).The Nd isotopic compositions for organic phases leached from river sediments are very similar to those for the corresponding detrital fractions. In contrast, the SOM extracted from marine sediments display εNd values that typically range between the εNd signatures for terrestrial organic matter (inferred from the analysis of the sedimentary detrital fractions) and marine organic matter (inferred from the analysis of local surface seawater). A notable exception is the case of organic matter (OM) fractions leached from cold seep sediment samples, which sometimes exhibit εNd values markedly different from both terrigenous and surface seawater signatures. This suggests that a significant fraction of organic compounds in these sediments may be derived from chemosynthetic processes, recycling pore water REE characterized by a distinct isotopic composition.Overall, our results confirm that organic matter probably pl…","author":[{"dropping-particle":"","family":"Freslon","given":"Nicolas","non-dropping-particle":"","parse-names":false,"suffix":""},{"dropping-particle":"","family":"Bayon","given":"Germain","non-dropping-particle":"","parse-names":false,"suffix":""},{"dropping-particle":"","family":"Toucanne","given":"Samuel","non-dropping-particle":"","parse-names":false,"suffix":""},{"dropping-particle":"","family":"Bermell","given":"Sylvain","non-dropping-particle":"","parse-names":false,"suffix":""},{"dropping-particle":"","family":"Bollinger","given":"Claire","non-dropping-particle":"","parse-names":false,"suffix":""},{"dropping-particle":"","family":"Chéron","given":"Sandrine","non-dropping-particle":"","parse-names":false,"suffix":""},{"dropping-particle":"","family":"Etoubleau","given":"Joel","non-dropping-particle":"","parse-names":false,"suffix":""},{"dropping-particle":"","family":"Germain","given":"Yoan","non-dropping-particle":"","parse-names":false,"suffix":""},{"dropping-particle":"","family":"Khripounoff","given":"Alexis","non-dropping-particle":"","parse-names":false,"suffix":""},{"dropping-particle":"","family":"Ponzevera","given":"Emmanuel","non-dropping-particle":"","parse-names":false,"suffix":""},{"dropping-particle":"","family":"Rouget","given":"Marie Laure","non-dropping-particle":"","parse-names":false,"suffix":""}],"container-title":"Geochimica et Cosmochimica Acta","id":"ITEM-2","issued":{"date-parts":[["2014"]]},"page":"177-198","title":"Rare earth elements and neodymium isotopes in sedimentary organic matter","type":"article-journal","volume":"140"},"uris":["http://www.mendeley.com/documents/?uuid=0a8f419a-eaf2-4d59-84d2-8025abbee560"]}],"mendeley":{"formattedCitation":"(Freslon et al., 2014; Toucanne et al., 2015)","plainTextFormattedCitation":"(Freslon et al., 2014; Toucanne et al., 2015)","previouslyFormattedCitation":"(Freslon et al., 2014; Toucanne et al., 2015)"},"properties":{"noteIndex":0},"schema":"https://github.com/citation-style-language/schema/raw/master/csl-citation.json"}</w:instrText>
      </w:r>
      <w:r w:rsidR="005504EE" w:rsidRPr="005504EE">
        <w:rPr>
          <w:lang w:val="en-US"/>
        </w:rPr>
        <w:fldChar w:fldCharType="separate"/>
      </w:r>
      <w:r w:rsidR="005504EE" w:rsidRPr="005504EE">
        <w:rPr>
          <w:noProof/>
          <w:lang w:val="en-US"/>
        </w:rPr>
        <w:t>(Freslon et al., 2014; Toucanne et al., 2015)</w:t>
      </w:r>
      <w:r w:rsidR="005504EE" w:rsidRPr="005504EE">
        <w:rPr>
          <w:lang w:val="en-US"/>
        </w:rPr>
        <w:fldChar w:fldCharType="end"/>
      </w:r>
    </w:p>
    <w:tbl>
      <w:tblPr>
        <w:tblStyle w:val="TableGrid"/>
        <w:tblW w:w="10915"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7"/>
        <w:gridCol w:w="885"/>
        <w:gridCol w:w="1714"/>
        <w:gridCol w:w="992"/>
        <w:gridCol w:w="709"/>
        <w:gridCol w:w="709"/>
        <w:gridCol w:w="1134"/>
        <w:gridCol w:w="850"/>
        <w:gridCol w:w="567"/>
        <w:gridCol w:w="567"/>
        <w:gridCol w:w="1701"/>
      </w:tblGrid>
      <w:tr w:rsidR="00567563" w:rsidRPr="001D33B4" w14:paraId="7808E3C7" w14:textId="77777777" w:rsidTr="00A205D5">
        <w:trPr>
          <w:trHeight w:val="330"/>
        </w:trPr>
        <w:tc>
          <w:tcPr>
            <w:tcW w:w="1087" w:type="dxa"/>
            <w:tcBorders>
              <w:top w:val="single" w:sz="4" w:space="0" w:color="auto"/>
              <w:bottom w:val="single" w:sz="4" w:space="0" w:color="auto"/>
            </w:tcBorders>
            <w:noWrap/>
            <w:hideMark/>
          </w:tcPr>
          <w:p w14:paraId="46E72199" w14:textId="16980841"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Location</w:t>
            </w:r>
          </w:p>
        </w:tc>
        <w:tc>
          <w:tcPr>
            <w:tcW w:w="885" w:type="dxa"/>
            <w:tcBorders>
              <w:top w:val="single" w:sz="4" w:space="0" w:color="auto"/>
              <w:bottom w:val="single" w:sz="4" w:space="0" w:color="auto"/>
            </w:tcBorders>
            <w:noWrap/>
            <w:hideMark/>
          </w:tcPr>
          <w:p w14:paraId="2C00D728"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Sample code</w:t>
            </w:r>
          </w:p>
        </w:tc>
        <w:tc>
          <w:tcPr>
            <w:tcW w:w="1714" w:type="dxa"/>
            <w:tcBorders>
              <w:top w:val="single" w:sz="4" w:space="0" w:color="auto"/>
              <w:bottom w:val="single" w:sz="4" w:space="0" w:color="auto"/>
            </w:tcBorders>
            <w:noWrap/>
            <w:hideMark/>
          </w:tcPr>
          <w:p w14:paraId="374AD493"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Sediment type</w:t>
            </w:r>
          </w:p>
        </w:tc>
        <w:tc>
          <w:tcPr>
            <w:tcW w:w="992" w:type="dxa"/>
            <w:tcBorders>
              <w:top w:val="single" w:sz="4" w:space="0" w:color="auto"/>
              <w:bottom w:val="single" w:sz="4" w:space="0" w:color="auto"/>
            </w:tcBorders>
          </w:tcPr>
          <w:p w14:paraId="70A425A7" w14:textId="6196BCEA" w:rsidR="00C961D1" w:rsidRPr="00467772" w:rsidRDefault="00C961D1">
            <w:pPr>
              <w:rPr>
                <w:rFonts w:ascii="Times New Roman" w:hAnsi="Times New Roman" w:cs="Times New Roman"/>
                <w:b/>
                <w:bCs/>
                <w:sz w:val="16"/>
                <w:szCs w:val="16"/>
                <w:lang w:val="en-US"/>
              </w:rPr>
            </w:pPr>
            <w:r w:rsidRPr="00467772">
              <w:rPr>
                <w:rFonts w:ascii="Times New Roman" w:hAnsi="Times New Roman" w:cs="Times New Roman"/>
                <w:b/>
                <w:bCs/>
                <w:sz w:val="16"/>
                <w:szCs w:val="16"/>
                <w:lang w:val="en-US"/>
              </w:rPr>
              <w:t>Age</w:t>
            </w:r>
          </w:p>
        </w:tc>
        <w:tc>
          <w:tcPr>
            <w:tcW w:w="709" w:type="dxa"/>
            <w:tcBorders>
              <w:top w:val="single" w:sz="4" w:space="0" w:color="auto"/>
              <w:bottom w:val="single" w:sz="4" w:space="0" w:color="auto"/>
            </w:tcBorders>
            <w:noWrap/>
            <w:hideMark/>
          </w:tcPr>
          <w:p w14:paraId="4CC9EA56" w14:textId="66269161"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Lat.</w:t>
            </w:r>
          </w:p>
        </w:tc>
        <w:tc>
          <w:tcPr>
            <w:tcW w:w="709" w:type="dxa"/>
            <w:tcBorders>
              <w:top w:val="single" w:sz="4" w:space="0" w:color="auto"/>
              <w:bottom w:val="single" w:sz="4" w:space="0" w:color="auto"/>
            </w:tcBorders>
            <w:noWrap/>
            <w:hideMark/>
          </w:tcPr>
          <w:p w14:paraId="792FC466"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Long.</w:t>
            </w:r>
          </w:p>
        </w:tc>
        <w:tc>
          <w:tcPr>
            <w:tcW w:w="1134" w:type="dxa"/>
            <w:tcBorders>
              <w:top w:val="single" w:sz="4" w:space="0" w:color="auto"/>
              <w:bottom w:val="single" w:sz="4" w:space="0" w:color="auto"/>
            </w:tcBorders>
            <w:noWrap/>
            <w:hideMark/>
          </w:tcPr>
          <w:p w14:paraId="388E711F"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vertAlign w:val="superscript"/>
              </w:rPr>
              <w:t>143</w:t>
            </w:r>
            <w:r w:rsidRPr="00467772">
              <w:rPr>
                <w:rFonts w:ascii="Times New Roman" w:hAnsi="Times New Roman" w:cs="Times New Roman"/>
                <w:b/>
                <w:bCs/>
                <w:sz w:val="16"/>
                <w:szCs w:val="16"/>
              </w:rPr>
              <w:t>Nd/</w:t>
            </w:r>
            <w:r w:rsidRPr="00467772">
              <w:rPr>
                <w:rFonts w:ascii="Times New Roman" w:hAnsi="Times New Roman" w:cs="Times New Roman"/>
                <w:b/>
                <w:bCs/>
                <w:sz w:val="16"/>
                <w:szCs w:val="16"/>
                <w:vertAlign w:val="superscript"/>
              </w:rPr>
              <w:t>144</w:t>
            </w:r>
            <w:r w:rsidRPr="00467772">
              <w:rPr>
                <w:rFonts w:ascii="Times New Roman" w:hAnsi="Times New Roman" w:cs="Times New Roman"/>
                <w:b/>
                <w:bCs/>
                <w:sz w:val="16"/>
                <w:szCs w:val="16"/>
              </w:rPr>
              <w:t>Nd</w:t>
            </w:r>
          </w:p>
        </w:tc>
        <w:tc>
          <w:tcPr>
            <w:tcW w:w="850" w:type="dxa"/>
            <w:tcBorders>
              <w:top w:val="single" w:sz="4" w:space="0" w:color="auto"/>
              <w:bottom w:val="single" w:sz="4" w:space="0" w:color="auto"/>
            </w:tcBorders>
            <w:noWrap/>
            <w:hideMark/>
          </w:tcPr>
          <w:p w14:paraId="4B9673AC"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2SD</w:t>
            </w:r>
          </w:p>
        </w:tc>
        <w:tc>
          <w:tcPr>
            <w:tcW w:w="567" w:type="dxa"/>
            <w:tcBorders>
              <w:top w:val="single" w:sz="4" w:space="0" w:color="auto"/>
              <w:bottom w:val="single" w:sz="4" w:space="0" w:color="auto"/>
            </w:tcBorders>
            <w:noWrap/>
            <w:hideMark/>
          </w:tcPr>
          <w:p w14:paraId="65E07D47"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εNd</w:t>
            </w:r>
          </w:p>
        </w:tc>
        <w:tc>
          <w:tcPr>
            <w:tcW w:w="567" w:type="dxa"/>
            <w:tcBorders>
              <w:top w:val="single" w:sz="4" w:space="0" w:color="auto"/>
              <w:bottom w:val="single" w:sz="4" w:space="0" w:color="auto"/>
            </w:tcBorders>
            <w:noWrap/>
            <w:hideMark/>
          </w:tcPr>
          <w:p w14:paraId="7032E6EE"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2SD</w:t>
            </w:r>
          </w:p>
        </w:tc>
        <w:tc>
          <w:tcPr>
            <w:tcW w:w="1701" w:type="dxa"/>
            <w:tcBorders>
              <w:top w:val="single" w:sz="4" w:space="0" w:color="auto"/>
              <w:bottom w:val="single" w:sz="4" w:space="0" w:color="auto"/>
            </w:tcBorders>
            <w:noWrap/>
            <w:hideMark/>
          </w:tcPr>
          <w:p w14:paraId="6BD22601" w14:textId="77777777" w:rsidR="00C961D1" w:rsidRPr="00467772" w:rsidRDefault="00C961D1">
            <w:pPr>
              <w:rPr>
                <w:rFonts w:ascii="Times New Roman" w:hAnsi="Times New Roman" w:cs="Times New Roman"/>
                <w:b/>
                <w:bCs/>
                <w:sz w:val="16"/>
                <w:szCs w:val="16"/>
              </w:rPr>
            </w:pPr>
            <w:r w:rsidRPr="00467772">
              <w:rPr>
                <w:rFonts w:ascii="Times New Roman" w:hAnsi="Times New Roman" w:cs="Times New Roman"/>
                <w:b/>
                <w:bCs/>
                <w:sz w:val="16"/>
                <w:szCs w:val="16"/>
              </w:rPr>
              <w:t>Reference</w:t>
            </w:r>
          </w:p>
        </w:tc>
      </w:tr>
      <w:tr w:rsidR="00567563" w:rsidRPr="001D33B4" w14:paraId="7863F3F9" w14:textId="77777777" w:rsidTr="00A205D5">
        <w:trPr>
          <w:trHeight w:val="290"/>
        </w:trPr>
        <w:tc>
          <w:tcPr>
            <w:tcW w:w="1087" w:type="dxa"/>
            <w:tcBorders>
              <w:top w:val="single" w:sz="4" w:space="0" w:color="auto"/>
            </w:tcBorders>
            <w:noWrap/>
            <w:hideMark/>
          </w:tcPr>
          <w:p w14:paraId="08174D65" w14:textId="77777777" w:rsidR="00C961D1" w:rsidRPr="001D33B4" w:rsidRDefault="00C961D1">
            <w:pPr>
              <w:rPr>
                <w:rFonts w:ascii="Times New Roman" w:hAnsi="Times New Roman" w:cs="Times New Roman"/>
                <w:sz w:val="16"/>
                <w:szCs w:val="16"/>
              </w:rPr>
            </w:pPr>
          </w:p>
        </w:tc>
        <w:tc>
          <w:tcPr>
            <w:tcW w:w="885" w:type="dxa"/>
            <w:tcBorders>
              <w:top w:val="single" w:sz="4" w:space="0" w:color="auto"/>
            </w:tcBorders>
            <w:noWrap/>
            <w:hideMark/>
          </w:tcPr>
          <w:p w14:paraId="0100D82A" w14:textId="77777777" w:rsidR="00C961D1" w:rsidRPr="001D33B4" w:rsidRDefault="00C961D1">
            <w:pPr>
              <w:rPr>
                <w:rFonts w:ascii="Times New Roman" w:hAnsi="Times New Roman" w:cs="Times New Roman"/>
                <w:sz w:val="16"/>
                <w:szCs w:val="16"/>
              </w:rPr>
            </w:pPr>
          </w:p>
        </w:tc>
        <w:tc>
          <w:tcPr>
            <w:tcW w:w="1714" w:type="dxa"/>
            <w:tcBorders>
              <w:top w:val="single" w:sz="4" w:space="0" w:color="auto"/>
            </w:tcBorders>
            <w:noWrap/>
            <w:hideMark/>
          </w:tcPr>
          <w:p w14:paraId="187166C7" w14:textId="77777777" w:rsidR="00C961D1" w:rsidRPr="001D33B4" w:rsidRDefault="00C961D1">
            <w:pPr>
              <w:rPr>
                <w:rFonts w:ascii="Times New Roman" w:hAnsi="Times New Roman" w:cs="Times New Roman"/>
                <w:sz w:val="16"/>
                <w:szCs w:val="16"/>
              </w:rPr>
            </w:pPr>
          </w:p>
        </w:tc>
        <w:tc>
          <w:tcPr>
            <w:tcW w:w="992" w:type="dxa"/>
            <w:tcBorders>
              <w:top w:val="single" w:sz="4" w:space="0" w:color="auto"/>
            </w:tcBorders>
          </w:tcPr>
          <w:p w14:paraId="58A7113D" w14:textId="77777777" w:rsidR="00C961D1" w:rsidRPr="001D33B4" w:rsidRDefault="00C961D1">
            <w:pPr>
              <w:rPr>
                <w:rFonts w:ascii="Times New Roman" w:hAnsi="Times New Roman" w:cs="Times New Roman"/>
                <w:sz w:val="16"/>
                <w:szCs w:val="16"/>
              </w:rPr>
            </w:pPr>
          </w:p>
        </w:tc>
        <w:tc>
          <w:tcPr>
            <w:tcW w:w="709" w:type="dxa"/>
            <w:tcBorders>
              <w:top w:val="single" w:sz="4" w:space="0" w:color="auto"/>
            </w:tcBorders>
            <w:noWrap/>
            <w:hideMark/>
          </w:tcPr>
          <w:p w14:paraId="51809784" w14:textId="64457BB1" w:rsidR="00C961D1" w:rsidRPr="001D33B4" w:rsidRDefault="00C961D1">
            <w:pPr>
              <w:rPr>
                <w:rFonts w:ascii="Times New Roman" w:hAnsi="Times New Roman" w:cs="Times New Roman"/>
                <w:sz w:val="16"/>
                <w:szCs w:val="16"/>
              </w:rPr>
            </w:pPr>
          </w:p>
        </w:tc>
        <w:tc>
          <w:tcPr>
            <w:tcW w:w="709" w:type="dxa"/>
            <w:tcBorders>
              <w:top w:val="single" w:sz="4" w:space="0" w:color="auto"/>
            </w:tcBorders>
            <w:noWrap/>
            <w:hideMark/>
          </w:tcPr>
          <w:p w14:paraId="4D418346" w14:textId="77777777" w:rsidR="00C961D1" w:rsidRPr="001D33B4" w:rsidRDefault="00C961D1">
            <w:pPr>
              <w:rPr>
                <w:rFonts w:ascii="Times New Roman" w:hAnsi="Times New Roman" w:cs="Times New Roman"/>
                <w:sz w:val="16"/>
                <w:szCs w:val="16"/>
              </w:rPr>
            </w:pPr>
          </w:p>
        </w:tc>
        <w:tc>
          <w:tcPr>
            <w:tcW w:w="1134" w:type="dxa"/>
            <w:tcBorders>
              <w:top w:val="single" w:sz="4" w:space="0" w:color="auto"/>
            </w:tcBorders>
            <w:noWrap/>
            <w:hideMark/>
          </w:tcPr>
          <w:p w14:paraId="6555EE31" w14:textId="77777777" w:rsidR="00C961D1" w:rsidRPr="001D33B4" w:rsidRDefault="00C961D1">
            <w:pPr>
              <w:rPr>
                <w:rFonts w:ascii="Times New Roman" w:hAnsi="Times New Roman" w:cs="Times New Roman"/>
                <w:sz w:val="16"/>
                <w:szCs w:val="16"/>
              </w:rPr>
            </w:pPr>
          </w:p>
        </w:tc>
        <w:tc>
          <w:tcPr>
            <w:tcW w:w="850" w:type="dxa"/>
            <w:tcBorders>
              <w:top w:val="single" w:sz="4" w:space="0" w:color="auto"/>
            </w:tcBorders>
            <w:noWrap/>
            <w:hideMark/>
          </w:tcPr>
          <w:p w14:paraId="2C9FBEDE" w14:textId="77777777" w:rsidR="00C961D1" w:rsidRPr="001D33B4" w:rsidRDefault="00C961D1">
            <w:pPr>
              <w:rPr>
                <w:rFonts w:ascii="Times New Roman" w:hAnsi="Times New Roman" w:cs="Times New Roman"/>
                <w:sz w:val="16"/>
                <w:szCs w:val="16"/>
              </w:rPr>
            </w:pPr>
          </w:p>
        </w:tc>
        <w:tc>
          <w:tcPr>
            <w:tcW w:w="567" w:type="dxa"/>
            <w:tcBorders>
              <w:top w:val="single" w:sz="4" w:space="0" w:color="auto"/>
            </w:tcBorders>
            <w:noWrap/>
            <w:hideMark/>
          </w:tcPr>
          <w:p w14:paraId="076A282A" w14:textId="77777777" w:rsidR="00C961D1" w:rsidRPr="001D33B4" w:rsidRDefault="00C961D1">
            <w:pPr>
              <w:rPr>
                <w:rFonts w:ascii="Times New Roman" w:hAnsi="Times New Roman" w:cs="Times New Roman"/>
                <w:sz w:val="16"/>
                <w:szCs w:val="16"/>
              </w:rPr>
            </w:pPr>
          </w:p>
        </w:tc>
        <w:tc>
          <w:tcPr>
            <w:tcW w:w="567" w:type="dxa"/>
            <w:tcBorders>
              <w:top w:val="single" w:sz="4" w:space="0" w:color="auto"/>
            </w:tcBorders>
            <w:noWrap/>
            <w:hideMark/>
          </w:tcPr>
          <w:p w14:paraId="0E937AC0" w14:textId="77777777" w:rsidR="00C961D1" w:rsidRPr="001D33B4" w:rsidRDefault="00C961D1">
            <w:pPr>
              <w:rPr>
                <w:rFonts w:ascii="Times New Roman" w:hAnsi="Times New Roman" w:cs="Times New Roman"/>
                <w:sz w:val="16"/>
                <w:szCs w:val="16"/>
              </w:rPr>
            </w:pPr>
          </w:p>
        </w:tc>
        <w:tc>
          <w:tcPr>
            <w:tcW w:w="1701" w:type="dxa"/>
            <w:tcBorders>
              <w:top w:val="single" w:sz="4" w:space="0" w:color="auto"/>
            </w:tcBorders>
            <w:noWrap/>
            <w:hideMark/>
          </w:tcPr>
          <w:p w14:paraId="4AD8C0A9" w14:textId="77777777" w:rsidR="00C961D1" w:rsidRPr="001D33B4" w:rsidRDefault="00C961D1">
            <w:pPr>
              <w:rPr>
                <w:rFonts w:ascii="Times New Roman" w:hAnsi="Times New Roman" w:cs="Times New Roman"/>
                <w:sz w:val="16"/>
                <w:szCs w:val="16"/>
              </w:rPr>
            </w:pPr>
          </w:p>
        </w:tc>
      </w:tr>
      <w:tr w:rsidR="00567563" w:rsidRPr="001D33B4" w14:paraId="61A46D80" w14:textId="77777777" w:rsidTr="00A205D5">
        <w:trPr>
          <w:trHeight w:val="290"/>
        </w:trPr>
        <w:tc>
          <w:tcPr>
            <w:tcW w:w="3686" w:type="dxa"/>
            <w:gridSpan w:val="3"/>
            <w:noWrap/>
            <w:hideMark/>
          </w:tcPr>
          <w:p w14:paraId="2D939CD5" w14:textId="77777777" w:rsidR="00C961D1" w:rsidRPr="00467772" w:rsidRDefault="00C961D1">
            <w:pPr>
              <w:rPr>
                <w:rFonts w:ascii="Times New Roman" w:hAnsi="Times New Roman" w:cs="Times New Roman"/>
                <w:b/>
                <w:bCs/>
                <w:i/>
                <w:iCs/>
                <w:sz w:val="16"/>
                <w:szCs w:val="16"/>
              </w:rPr>
            </w:pPr>
            <w:r w:rsidRPr="00467772">
              <w:rPr>
                <w:rFonts w:ascii="Times New Roman" w:hAnsi="Times New Roman" w:cs="Times New Roman"/>
                <w:b/>
                <w:bCs/>
                <w:i/>
                <w:iCs/>
                <w:sz w:val="16"/>
                <w:szCs w:val="16"/>
              </w:rPr>
              <w:t>Loess at Pegwell Bay</w:t>
            </w:r>
          </w:p>
        </w:tc>
        <w:tc>
          <w:tcPr>
            <w:tcW w:w="992" w:type="dxa"/>
          </w:tcPr>
          <w:p w14:paraId="56BC9914" w14:textId="77777777" w:rsidR="00C961D1" w:rsidRPr="001D33B4" w:rsidRDefault="00C961D1">
            <w:pPr>
              <w:rPr>
                <w:rFonts w:ascii="Times New Roman" w:hAnsi="Times New Roman" w:cs="Times New Roman"/>
                <w:i/>
                <w:iCs/>
                <w:sz w:val="16"/>
                <w:szCs w:val="16"/>
              </w:rPr>
            </w:pPr>
          </w:p>
        </w:tc>
        <w:tc>
          <w:tcPr>
            <w:tcW w:w="709" w:type="dxa"/>
            <w:noWrap/>
            <w:hideMark/>
          </w:tcPr>
          <w:p w14:paraId="12F45725" w14:textId="1C4D2622" w:rsidR="00C961D1" w:rsidRPr="001D33B4" w:rsidRDefault="00C961D1">
            <w:pPr>
              <w:rPr>
                <w:rFonts w:ascii="Times New Roman" w:hAnsi="Times New Roman" w:cs="Times New Roman"/>
                <w:i/>
                <w:iCs/>
                <w:sz w:val="16"/>
                <w:szCs w:val="16"/>
              </w:rPr>
            </w:pPr>
          </w:p>
        </w:tc>
        <w:tc>
          <w:tcPr>
            <w:tcW w:w="709" w:type="dxa"/>
            <w:noWrap/>
            <w:hideMark/>
          </w:tcPr>
          <w:p w14:paraId="42BFF005" w14:textId="77777777" w:rsidR="00C961D1" w:rsidRPr="001D33B4" w:rsidRDefault="00C961D1">
            <w:pPr>
              <w:rPr>
                <w:rFonts w:ascii="Times New Roman" w:hAnsi="Times New Roman" w:cs="Times New Roman"/>
                <w:sz w:val="16"/>
                <w:szCs w:val="16"/>
              </w:rPr>
            </w:pPr>
          </w:p>
        </w:tc>
        <w:tc>
          <w:tcPr>
            <w:tcW w:w="1134" w:type="dxa"/>
            <w:noWrap/>
            <w:hideMark/>
          </w:tcPr>
          <w:p w14:paraId="5867D7E4" w14:textId="77777777" w:rsidR="00C961D1" w:rsidRPr="001D33B4" w:rsidRDefault="00C961D1">
            <w:pPr>
              <w:rPr>
                <w:rFonts w:ascii="Times New Roman" w:hAnsi="Times New Roman" w:cs="Times New Roman"/>
                <w:sz w:val="16"/>
                <w:szCs w:val="16"/>
              </w:rPr>
            </w:pPr>
          </w:p>
        </w:tc>
        <w:tc>
          <w:tcPr>
            <w:tcW w:w="850" w:type="dxa"/>
            <w:noWrap/>
            <w:hideMark/>
          </w:tcPr>
          <w:p w14:paraId="22D22B22" w14:textId="77777777" w:rsidR="00C961D1" w:rsidRPr="001D33B4" w:rsidRDefault="00C961D1">
            <w:pPr>
              <w:rPr>
                <w:rFonts w:ascii="Times New Roman" w:hAnsi="Times New Roman" w:cs="Times New Roman"/>
                <w:sz w:val="16"/>
                <w:szCs w:val="16"/>
              </w:rPr>
            </w:pPr>
          </w:p>
        </w:tc>
        <w:tc>
          <w:tcPr>
            <w:tcW w:w="567" w:type="dxa"/>
            <w:noWrap/>
            <w:hideMark/>
          </w:tcPr>
          <w:p w14:paraId="73CD8101" w14:textId="77777777" w:rsidR="00C961D1" w:rsidRPr="001D33B4" w:rsidRDefault="00C961D1">
            <w:pPr>
              <w:rPr>
                <w:rFonts w:ascii="Times New Roman" w:hAnsi="Times New Roman" w:cs="Times New Roman"/>
                <w:sz w:val="16"/>
                <w:szCs w:val="16"/>
              </w:rPr>
            </w:pPr>
          </w:p>
        </w:tc>
        <w:tc>
          <w:tcPr>
            <w:tcW w:w="567" w:type="dxa"/>
            <w:noWrap/>
            <w:hideMark/>
          </w:tcPr>
          <w:p w14:paraId="2DDAF269" w14:textId="77777777" w:rsidR="00C961D1" w:rsidRPr="001D33B4" w:rsidRDefault="00C961D1">
            <w:pPr>
              <w:rPr>
                <w:rFonts w:ascii="Times New Roman" w:hAnsi="Times New Roman" w:cs="Times New Roman"/>
                <w:sz w:val="16"/>
                <w:szCs w:val="16"/>
              </w:rPr>
            </w:pPr>
          </w:p>
        </w:tc>
        <w:tc>
          <w:tcPr>
            <w:tcW w:w="1701" w:type="dxa"/>
            <w:noWrap/>
            <w:hideMark/>
          </w:tcPr>
          <w:p w14:paraId="4392611D" w14:textId="77777777" w:rsidR="00C961D1" w:rsidRPr="001D33B4" w:rsidRDefault="00C961D1">
            <w:pPr>
              <w:rPr>
                <w:rFonts w:ascii="Times New Roman" w:hAnsi="Times New Roman" w:cs="Times New Roman"/>
                <w:sz w:val="16"/>
                <w:szCs w:val="16"/>
              </w:rPr>
            </w:pPr>
          </w:p>
        </w:tc>
      </w:tr>
      <w:tr w:rsidR="00567563" w:rsidRPr="001D33B4" w14:paraId="317F0EDF" w14:textId="77777777" w:rsidTr="00A205D5">
        <w:trPr>
          <w:trHeight w:val="290"/>
        </w:trPr>
        <w:tc>
          <w:tcPr>
            <w:tcW w:w="3686" w:type="dxa"/>
            <w:gridSpan w:val="3"/>
            <w:tcBorders>
              <w:bottom w:val="single" w:sz="4" w:space="0" w:color="auto"/>
            </w:tcBorders>
            <w:noWrap/>
            <w:hideMark/>
          </w:tcPr>
          <w:p w14:paraId="7C09AAC7" w14:textId="77777777" w:rsidR="00C961D1" w:rsidRPr="001D33B4" w:rsidRDefault="00C961D1">
            <w:pPr>
              <w:rPr>
                <w:rFonts w:ascii="Times New Roman" w:hAnsi="Times New Roman" w:cs="Times New Roman"/>
                <w:i/>
                <w:iCs/>
                <w:sz w:val="16"/>
                <w:szCs w:val="16"/>
              </w:rPr>
            </w:pPr>
            <w:r w:rsidRPr="001D33B4">
              <w:rPr>
                <w:rFonts w:ascii="Times New Roman" w:hAnsi="Times New Roman" w:cs="Times New Roman"/>
                <w:i/>
                <w:iCs/>
                <w:sz w:val="16"/>
                <w:szCs w:val="16"/>
              </w:rPr>
              <w:t>Second accumulation phase</w:t>
            </w:r>
          </w:p>
        </w:tc>
        <w:tc>
          <w:tcPr>
            <w:tcW w:w="992" w:type="dxa"/>
            <w:tcBorders>
              <w:bottom w:val="single" w:sz="4" w:space="0" w:color="auto"/>
            </w:tcBorders>
          </w:tcPr>
          <w:p w14:paraId="47E6B56C" w14:textId="77777777"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19E987FC" w14:textId="1C496CFC"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2F129368" w14:textId="77777777" w:rsidR="00C961D1" w:rsidRPr="001D33B4" w:rsidRDefault="00C961D1">
            <w:pPr>
              <w:rPr>
                <w:rFonts w:ascii="Times New Roman" w:hAnsi="Times New Roman" w:cs="Times New Roman"/>
                <w:sz w:val="16"/>
                <w:szCs w:val="16"/>
              </w:rPr>
            </w:pPr>
          </w:p>
        </w:tc>
        <w:tc>
          <w:tcPr>
            <w:tcW w:w="1134" w:type="dxa"/>
            <w:tcBorders>
              <w:bottom w:val="single" w:sz="4" w:space="0" w:color="auto"/>
            </w:tcBorders>
            <w:noWrap/>
            <w:hideMark/>
          </w:tcPr>
          <w:p w14:paraId="76ADD3D8" w14:textId="77777777" w:rsidR="00C961D1" w:rsidRPr="001D33B4" w:rsidRDefault="00C961D1">
            <w:pPr>
              <w:rPr>
                <w:rFonts w:ascii="Times New Roman" w:hAnsi="Times New Roman" w:cs="Times New Roman"/>
                <w:sz w:val="16"/>
                <w:szCs w:val="16"/>
              </w:rPr>
            </w:pPr>
          </w:p>
        </w:tc>
        <w:tc>
          <w:tcPr>
            <w:tcW w:w="850" w:type="dxa"/>
            <w:tcBorders>
              <w:bottom w:val="single" w:sz="4" w:space="0" w:color="auto"/>
            </w:tcBorders>
            <w:noWrap/>
            <w:hideMark/>
          </w:tcPr>
          <w:p w14:paraId="05A50839" w14:textId="77777777" w:rsidR="00C961D1" w:rsidRPr="001D33B4" w:rsidRDefault="00C961D1">
            <w:pPr>
              <w:rPr>
                <w:rFonts w:ascii="Times New Roman" w:hAnsi="Times New Roman" w:cs="Times New Roman"/>
                <w:sz w:val="16"/>
                <w:szCs w:val="16"/>
              </w:rPr>
            </w:pPr>
          </w:p>
        </w:tc>
        <w:tc>
          <w:tcPr>
            <w:tcW w:w="567" w:type="dxa"/>
            <w:tcBorders>
              <w:bottom w:val="single" w:sz="4" w:space="0" w:color="auto"/>
            </w:tcBorders>
            <w:noWrap/>
            <w:hideMark/>
          </w:tcPr>
          <w:p w14:paraId="273924D6" w14:textId="77777777"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2.5</w:t>
            </w:r>
          </w:p>
        </w:tc>
        <w:tc>
          <w:tcPr>
            <w:tcW w:w="567" w:type="dxa"/>
            <w:tcBorders>
              <w:bottom w:val="single" w:sz="4" w:space="0" w:color="auto"/>
            </w:tcBorders>
            <w:noWrap/>
            <w:hideMark/>
          </w:tcPr>
          <w:p w14:paraId="5646ED13" w14:textId="6973B8CD" w:rsidR="00C961D1" w:rsidRPr="00F27CEB" w:rsidRDefault="00C961D1" w:rsidP="00D33C3F">
            <w:pPr>
              <w:rPr>
                <w:rFonts w:ascii="Times New Roman" w:hAnsi="Times New Roman" w:cs="Times New Roman"/>
                <w:i/>
                <w:iCs/>
                <w:sz w:val="16"/>
                <w:szCs w:val="16"/>
                <w:lang w:val="en-US"/>
              </w:rPr>
            </w:pPr>
            <w:r w:rsidRPr="001D33B4">
              <w:rPr>
                <w:rFonts w:ascii="Times New Roman" w:hAnsi="Times New Roman" w:cs="Times New Roman"/>
                <w:i/>
                <w:iCs/>
                <w:sz w:val="16"/>
                <w:szCs w:val="16"/>
              </w:rPr>
              <w:t>0.</w:t>
            </w:r>
            <w:r w:rsidR="00F27CEB">
              <w:rPr>
                <w:rFonts w:ascii="Times New Roman" w:hAnsi="Times New Roman" w:cs="Times New Roman"/>
                <w:i/>
                <w:iCs/>
                <w:sz w:val="16"/>
                <w:szCs w:val="16"/>
                <w:lang w:val="en-US"/>
              </w:rPr>
              <w:t>4</w:t>
            </w:r>
          </w:p>
        </w:tc>
        <w:tc>
          <w:tcPr>
            <w:tcW w:w="1701" w:type="dxa"/>
            <w:tcBorders>
              <w:bottom w:val="single" w:sz="4" w:space="0" w:color="auto"/>
            </w:tcBorders>
            <w:noWrap/>
            <w:hideMark/>
          </w:tcPr>
          <w:p w14:paraId="7A01C8BE" w14:textId="77777777" w:rsidR="00C961D1" w:rsidRPr="001D33B4" w:rsidRDefault="00C961D1" w:rsidP="00D33C3F">
            <w:pPr>
              <w:rPr>
                <w:rFonts w:ascii="Times New Roman" w:hAnsi="Times New Roman" w:cs="Times New Roman"/>
                <w:i/>
                <w:iCs/>
                <w:sz w:val="16"/>
                <w:szCs w:val="16"/>
              </w:rPr>
            </w:pPr>
          </w:p>
        </w:tc>
      </w:tr>
      <w:tr w:rsidR="00567563" w:rsidRPr="001D33B4" w14:paraId="0B7DD1DD" w14:textId="77777777" w:rsidTr="00A205D5">
        <w:trPr>
          <w:trHeight w:val="290"/>
        </w:trPr>
        <w:tc>
          <w:tcPr>
            <w:tcW w:w="1087" w:type="dxa"/>
            <w:tcBorders>
              <w:top w:val="single" w:sz="4" w:space="0" w:color="auto"/>
            </w:tcBorders>
            <w:noWrap/>
            <w:hideMark/>
          </w:tcPr>
          <w:p w14:paraId="726A3F9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tcBorders>
              <w:top w:val="single" w:sz="4" w:space="0" w:color="auto"/>
            </w:tcBorders>
            <w:noWrap/>
            <w:hideMark/>
          </w:tcPr>
          <w:p w14:paraId="7115DDF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70</w:t>
            </w:r>
          </w:p>
        </w:tc>
        <w:tc>
          <w:tcPr>
            <w:tcW w:w="1714" w:type="dxa"/>
            <w:tcBorders>
              <w:top w:val="single" w:sz="4" w:space="0" w:color="auto"/>
            </w:tcBorders>
            <w:noWrap/>
            <w:hideMark/>
          </w:tcPr>
          <w:p w14:paraId="6EF043F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Borders>
              <w:top w:val="single" w:sz="4" w:space="0" w:color="auto"/>
            </w:tcBorders>
          </w:tcPr>
          <w:p w14:paraId="1469C717" w14:textId="7DFA6CF0" w:rsidR="00C961D1" w:rsidRPr="00C961D1" w:rsidRDefault="00C961D1" w:rsidP="00D33C3F">
            <w:pPr>
              <w:rPr>
                <w:rFonts w:ascii="Times New Roman" w:hAnsi="Times New Roman" w:cs="Times New Roman"/>
                <w:sz w:val="16"/>
                <w:szCs w:val="16"/>
                <w:lang w:val="en-US"/>
              </w:rPr>
            </w:pPr>
            <w:r>
              <w:rPr>
                <w:rFonts w:ascii="Times New Roman" w:hAnsi="Times New Roman" w:cs="Times New Roman"/>
                <w:sz w:val="16"/>
                <w:szCs w:val="16"/>
                <w:lang w:val="en-US"/>
              </w:rPr>
              <w:t>MIS 2</w:t>
            </w:r>
          </w:p>
        </w:tc>
        <w:tc>
          <w:tcPr>
            <w:tcW w:w="709" w:type="dxa"/>
            <w:tcBorders>
              <w:top w:val="single" w:sz="4" w:space="0" w:color="auto"/>
            </w:tcBorders>
            <w:noWrap/>
            <w:hideMark/>
          </w:tcPr>
          <w:p w14:paraId="126D07DF" w14:textId="78CABAB6"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tcBorders>
              <w:top w:val="single" w:sz="4" w:space="0" w:color="auto"/>
            </w:tcBorders>
            <w:noWrap/>
            <w:hideMark/>
          </w:tcPr>
          <w:p w14:paraId="7BD3AA1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tcBorders>
              <w:top w:val="single" w:sz="4" w:space="0" w:color="auto"/>
            </w:tcBorders>
            <w:noWrap/>
            <w:hideMark/>
          </w:tcPr>
          <w:p w14:paraId="0230F10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6613</w:t>
            </w:r>
          </w:p>
        </w:tc>
        <w:tc>
          <w:tcPr>
            <w:tcW w:w="850" w:type="dxa"/>
            <w:tcBorders>
              <w:top w:val="single" w:sz="4" w:space="0" w:color="auto"/>
            </w:tcBorders>
            <w:noWrap/>
            <w:hideMark/>
          </w:tcPr>
          <w:p w14:paraId="2A9C384C" w14:textId="63BDDECE" w:rsidR="00C961D1" w:rsidRPr="00DF1B96" w:rsidRDefault="00DF1B96" w:rsidP="00D33C3F">
            <w:pPr>
              <w:rPr>
                <w:rFonts w:ascii="Times New Roman" w:hAnsi="Times New Roman" w:cs="Times New Roman"/>
                <w:sz w:val="16"/>
                <w:szCs w:val="16"/>
                <w:lang w:val="en-US"/>
              </w:rPr>
            </w:pPr>
            <w:r>
              <w:rPr>
                <w:rFonts w:ascii="Times New Roman" w:hAnsi="Times New Roman" w:cs="Times New Roman"/>
                <w:sz w:val="16"/>
                <w:szCs w:val="16"/>
                <w:lang w:val="en-US"/>
              </w:rPr>
              <w:t>0.00002</w:t>
            </w:r>
          </w:p>
        </w:tc>
        <w:tc>
          <w:tcPr>
            <w:tcW w:w="567" w:type="dxa"/>
            <w:tcBorders>
              <w:top w:val="single" w:sz="4" w:space="0" w:color="auto"/>
            </w:tcBorders>
            <w:noWrap/>
            <w:hideMark/>
          </w:tcPr>
          <w:p w14:paraId="4628746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1</w:t>
            </w:r>
          </w:p>
        </w:tc>
        <w:tc>
          <w:tcPr>
            <w:tcW w:w="567" w:type="dxa"/>
            <w:tcBorders>
              <w:top w:val="single" w:sz="4" w:space="0" w:color="auto"/>
            </w:tcBorders>
            <w:noWrap/>
            <w:hideMark/>
          </w:tcPr>
          <w:p w14:paraId="19069E7D"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2DFAD9A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4796CC2C" w14:textId="77777777" w:rsidTr="00A205D5">
        <w:trPr>
          <w:trHeight w:val="290"/>
        </w:trPr>
        <w:tc>
          <w:tcPr>
            <w:tcW w:w="1087" w:type="dxa"/>
            <w:noWrap/>
            <w:hideMark/>
          </w:tcPr>
          <w:p w14:paraId="74E8C31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2091C90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100</w:t>
            </w:r>
          </w:p>
        </w:tc>
        <w:tc>
          <w:tcPr>
            <w:tcW w:w="1714" w:type="dxa"/>
            <w:noWrap/>
            <w:hideMark/>
          </w:tcPr>
          <w:p w14:paraId="13D948A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6D91AC46" w14:textId="6E23E65C"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1C4792C" w14:textId="39077148"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39694C4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17A0EC1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1</w:t>
            </w:r>
          </w:p>
        </w:tc>
        <w:tc>
          <w:tcPr>
            <w:tcW w:w="850" w:type="dxa"/>
            <w:noWrap/>
            <w:hideMark/>
          </w:tcPr>
          <w:p w14:paraId="138EA24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2</w:t>
            </w:r>
          </w:p>
        </w:tc>
        <w:tc>
          <w:tcPr>
            <w:tcW w:w="567" w:type="dxa"/>
            <w:noWrap/>
            <w:hideMark/>
          </w:tcPr>
          <w:p w14:paraId="61F32DF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3</w:t>
            </w:r>
          </w:p>
        </w:tc>
        <w:tc>
          <w:tcPr>
            <w:tcW w:w="567" w:type="dxa"/>
            <w:noWrap/>
            <w:hideMark/>
          </w:tcPr>
          <w:p w14:paraId="49365556" w14:textId="77777777" w:rsidR="00C961D1" w:rsidRPr="001D33B4" w:rsidRDefault="00C961D1" w:rsidP="00D33C3F">
            <w:pPr>
              <w:rPr>
                <w:rFonts w:ascii="Times New Roman" w:hAnsi="Times New Roman" w:cs="Times New Roman"/>
                <w:sz w:val="16"/>
                <w:szCs w:val="16"/>
              </w:rPr>
            </w:pPr>
          </w:p>
        </w:tc>
        <w:tc>
          <w:tcPr>
            <w:tcW w:w="1701" w:type="dxa"/>
            <w:noWrap/>
            <w:hideMark/>
          </w:tcPr>
          <w:p w14:paraId="4474957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30967D41" w14:textId="77777777" w:rsidTr="00A205D5">
        <w:trPr>
          <w:trHeight w:val="290"/>
        </w:trPr>
        <w:tc>
          <w:tcPr>
            <w:tcW w:w="1087" w:type="dxa"/>
            <w:noWrap/>
            <w:hideMark/>
          </w:tcPr>
          <w:p w14:paraId="7F239AE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13FBB2B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120</w:t>
            </w:r>
          </w:p>
        </w:tc>
        <w:tc>
          <w:tcPr>
            <w:tcW w:w="1714" w:type="dxa"/>
            <w:noWrap/>
            <w:hideMark/>
          </w:tcPr>
          <w:p w14:paraId="3A03117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52D1B90D" w14:textId="724954C6"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22C28C14" w14:textId="088AE076"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1C84A06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270B422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86</w:t>
            </w:r>
          </w:p>
        </w:tc>
        <w:tc>
          <w:tcPr>
            <w:tcW w:w="850" w:type="dxa"/>
            <w:noWrap/>
            <w:hideMark/>
          </w:tcPr>
          <w:p w14:paraId="75F6843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7</w:t>
            </w:r>
          </w:p>
        </w:tc>
        <w:tc>
          <w:tcPr>
            <w:tcW w:w="567" w:type="dxa"/>
            <w:noWrap/>
            <w:hideMark/>
          </w:tcPr>
          <w:p w14:paraId="0D3C652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7</w:t>
            </w:r>
          </w:p>
        </w:tc>
        <w:tc>
          <w:tcPr>
            <w:tcW w:w="567" w:type="dxa"/>
            <w:noWrap/>
            <w:hideMark/>
          </w:tcPr>
          <w:p w14:paraId="6101D4E5" w14:textId="77777777" w:rsidR="00C961D1" w:rsidRPr="001D33B4" w:rsidRDefault="00C961D1" w:rsidP="00D33C3F">
            <w:pPr>
              <w:rPr>
                <w:rFonts w:ascii="Times New Roman" w:hAnsi="Times New Roman" w:cs="Times New Roman"/>
                <w:sz w:val="16"/>
                <w:szCs w:val="16"/>
              </w:rPr>
            </w:pPr>
          </w:p>
        </w:tc>
        <w:tc>
          <w:tcPr>
            <w:tcW w:w="1701" w:type="dxa"/>
            <w:noWrap/>
            <w:hideMark/>
          </w:tcPr>
          <w:p w14:paraId="1E5150D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013D421F" w14:textId="77777777" w:rsidTr="00A205D5">
        <w:trPr>
          <w:trHeight w:val="290"/>
        </w:trPr>
        <w:tc>
          <w:tcPr>
            <w:tcW w:w="1087" w:type="dxa"/>
            <w:noWrap/>
            <w:hideMark/>
          </w:tcPr>
          <w:p w14:paraId="184FEED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4D8AB23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150</w:t>
            </w:r>
          </w:p>
        </w:tc>
        <w:tc>
          <w:tcPr>
            <w:tcW w:w="1714" w:type="dxa"/>
            <w:noWrap/>
            <w:hideMark/>
          </w:tcPr>
          <w:p w14:paraId="5CE357A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068DD187" w14:textId="02462BCA"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8A63E38" w14:textId="52B50BAD"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3CADA5B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6CBA256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13</w:t>
            </w:r>
          </w:p>
        </w:tc>
        <w:tc>
          <w:tcPr>
            <w:tcW w:w="850" w:type="dxa"/>
            <w:noWrap/>
            <w:hideMark/>
          </w:tcPr>
          <w:p w14:paraId="3C38EF4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5</w:t>
            </w:r>
          </w:p>
        </w:tc>
        <w:tc>
          <w:tcPr>
            <w:tcW w:w="567" w:type="dxa"/>
            <w:noWrap/>
            <w:hideMark/>
          </w:tcPr>
          <w:p w14:paraId="6F40462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2</w:t>
            </w:r>
          </w:p>
        </w:tc>
        <w:tc>
          <w:tcPr>
            <w:tcW w:w="567" w:type="dxa"/>
            <w:noWrap/>
            <w:hideMark/>
          </w:tcPr>
          <w:p w14:paraId="0FCFBAA2" w14:textId="77777777" w:rsidR="00C961D1" w:rsidRPr="001D33B4" w:rsidRDefault="00C961D1" w:rsidP="00D33C3F">
            <w:pPr>
              <w:rPr>
                <w:rFonts w:ascii="Times New Roman" w:hAnsi="Times New Roman" w:cs="Times New Roman"/>
                <w:sz w:val="16"/>
                <w:szCs w:val="16"/>
              </w:rPr>
            </w:pPr>
          </w:p>
        </w:tc>
        <w:tc>
          <w:tcPr>
            <w:tcW w:w="1701" w:type="dxa"/>
            <w:noWrap/>
            <w:hideMark/>
          </w:tcPr>
          <w:p w14:paraId="2F378D8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70CDE9A1" w14:textId="77777777" w:rsidTr="00A205D5">
        <w:trPr>
          <w:trHeight w:val="290"/>
        </w:trPr>
        <w:tc>
          <w:tcPr>
            <w:tcW w:w="1087" w:type="dxa"/>
            <w:noWrap/>
            <w:hideMark/>
          </w:tcPr>
          <w:p w14:paraId="261E5D1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75E59C7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180</w:t>
            </w:r>
          </w:p>
        </w:tc>
        <w:tc>
          <w:tcPr>
            <w:tcW w:w="1714" w:type="dxa"/>
            <w:noWrap/>
            <w:hideMark/>
          </w:tcPr>
          <w:p w14:paraId="04B12CA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23DD0ECA" w14:textId="590AA199"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C0BF989" w14:textId="09ABEE2E"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1270CCF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0C73210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05</w:t>
            </w:r>
          </w:p>
        </w:tc>
        <w:tc>
          <w:tcPr>
            <w:tcW w:w="850" w:type="dxa"/>
            <w:noWrap/>
            <w:hideMark/>
          </w:tcPr>
          <w:p w14:paraId="37C6DD7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2</w:t>
            </w:r>
          </w:p>
        </w:tc>
        <w:tc>
          <w:tcPr>
            <w:tcW w:w="567" w:type="dxa"/>
            <w:noWrap/>
            <w:hideMark/>
          </w:tcPr>
          <w:p w14:paraId="632AE27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3</w:t>
            </w:r>
          </w:p>
        </w:tc>
        <w:tc>
          <w:tcPr>
            <w:tcW w:w="567" w:type="dxa"/>
            <w:noWrap/>
            <w:hideMark/>
          </w:tcPr>
          <w:p w14:paraId="7F3FC174" w14:textId="77777777" w:rsidR="00C961D1" w:rsidRPr="001D33B4" w:rsidRDefault="00C961D1" w:rsidP="00D33C3F">
            <w:pPr>
              <w:rPr>
                <w:rFonts w:ascii="Times New Roman" w:hAnsi="Times New Roman" w:cs="Times New Roman"/>
                <w:sz w:val="16"/>
                <w:szCs w:val="16"/>
              </w:rPr>
            </w:pPr>
          </w:p>
        </w:tc>
        <w:tc>
          <w:tcPr>
            <w:tcW w:w="1701" w:type="dxa"/>
            <w:noWrap/>
            <w:hideMark/>
          </w:tcPr>
          <w:p w14:paraId="4BED7C7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476F63EA" w14:textId="77777777" w:rsidTr="00A205D5">
        <w:trPr>
          <w:trHeight w:val="290"/>
        </w:trPr>
        <w:tc>
          <w:tcPr>
            <w:tcW w:w="3686" w:type="dxa"/>
            <w:gridSpan w:val="3"/>
            <w:tcBorders>
              <w:bottom w:val="single" w:sz="4" w:space="0" w:color="auto"/>
            </w:tcBorders>
            <w:noWrap/>
            <w:hideMark/>
          </w:tcPr>
          <w:p w14:paraId="2688A8FF" w14:textId="77777777" w:rsidR="00C961D1" w:rsidRPr="001D33B4" w:rsidRDefault="00C961D1">
            <w:pPr>
              <w:rPr>
                <w:rFonts w:ascii="Times New Roman" w:hAnsi="Times New Roman" w:cs="Times New Roman"/>
                <w:i/>
                <w:iCs/>
                <w:sz w:val="16"/>
                <w:szCs w:val="16"/>
              </w:rPr>
            </w:pPr>
            <w:r w:rsidRPr="001D33B4">
              <w:rPr>
                <w:rFonts w:ascii="Times New Roman" w:hAnsi="Times New Roman" w:cs="Times New Roman"/>
                <w:i/>
                <w:iCs/>
                <w:sz w:val="16"/>
                <w:szCs w:val="16"/>
              </w:rPr>
              <w:t>Fist accumulation phase</w:t>
            </w:r>
          </w:p>
        </w:tc>
        <w:tc>
          <w:tcPr>
            <w:tcW w:w="992" w:type="dxa"/>
            <w:tcBorders>
              <w:bottom w:val="single" w:sz="4" w:space="0" w:color="auto"/>
            </w:tcBorders>
          </w:tcPr>
          <w:p w14:paraId="29E16FB0" w14:textId="77777777"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63C7FA81" w14:textId="728D1812"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09E205BA" w14:textId="77777777" w:rsidR="00C961D1" w:rsidRPr="001D33B4" w:rsidRDefault="00C961D1">
            <w:pPr>
              <w:rPr>
                <w:rFonts w:ascii="Times New Roman" w:hAnsi="Times New Roman" w:cs="Times New Roman"/>
                <w:sz w:val="16"/>
                <w:szCs w:val="16"/>
              </w:rPr>
            </w:pPr>
          </w:p>
        </w:tc>
        <w:tc>
          <w:tcPr>
            <w:tcW w:w="1134" w:type="dxa"/>
            <w:tcBorders>
              <w:bottom w:val="single" w:sz="4" w:space="0" w:color="auto"/>
            </w:tcBorders>
            <w:noWrap/>
            <w:hideMark/>
          </w:tcPr>
          <w:p w14:paraId="3F026266" w14:textId="77777777" w:rsidR="00C961D1" w:rsidRPr="001D33B4" w:rsidRDefault="00C961D1">
            <w:pPr>
              <w:rPr>
                <w:rFonts w:ascii="Times New Roman" w:hAnsi="Times New Roman" w:cs="Times New Roman"/>
                <w:sz w:val="16"/>
                <w:szCs w:val="16"/>
              </w:rPr>
            </w:pPr>
          </w:p>
        </w:tc>
        <w:tc>
          <w:tcPr>
            <w:tcW w:w="850" w:type="dxa"/>
            <w:tcBorders>
              <w:bottom w:val="single" w:sz="4" w:space="0" w:color="auto"/>
            </w:tcBorders>
            <w:noWrap/>
            <w:hideMark/>
          </w:tcPr>
          <w:p w14:paraId="5985B4E0" w14:textId="77777777" w:rsidR="00C961D1" w:rsidRPr="001D33B4" w:rsidRDefault="00C961D1">
            <w:pPr>
              <w:rPr>
                <w:rFonts w:ascii="Times New Roman" w:hAnsi="Times New Roman" w:cs="Times New Roman"/>
                <w:sz w:val="16"/>
                <w:szCs w:val="16"/>
              </w:rPr>
            </w:pPr>
          </w:p>
        </w:tc>
        <w:tc>
          <w:tcPr>
            <w:tcW w:w="567" w:type="dxa"/>
            <w:tcBorders>
              <w:bottom w:val="single" w:sz="4" w:space="0" w:color="auto"/>
            </w:tcBorders>
            <w:noWrap/>
            <w:hideMark/>
          </w:tcPr>
          <w:p w14:paraId="7978DCB3" w14:textId="77777777"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2.5</w:t>
            </w:r>
          </w:p>
        </w:tc>
        <w:tc>
          <w:tcPr>
            <w:tcW w:w="567" w:type="dxa"/>
            <w:tcBorders>
              <w:bottom w:val="single" w:sz="4" w:space="0" w:color="auto"/>
            </w:tcBorders>
            <w:noWrap/>
            <w:hideMark/>
          </w:tcPr>
          <w:p w14:paraId="2CB7AB60" w14:textId="4FFA6466"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0.3</w:t>
            </w:r>
          </w:p>
        </w:tc>
        <w:tc>
          <w:tcPr>
            <w:tcW w:w="1701" w:type="dxa"/>
            <w:tcBorders>
              <w:bottom w:val="single" w:sz="4" w:space="0" w:color="auto"/>
            </w:tcBorders>
            <w:noWrap/>
            <w:hideMark/>
          </w:tcPr>
          <w:p w14:paraId="1D364E87" w14:textId="77777777" w:rsidR="00C961D1" w:rsidRPr="001D33B4" w:rsidRDefault="00C961D1" w:rsidP="00D33C3F">
            <w:pPr>
              <w:rPr>
                <w:rFonts w:ascii="Times New Roman" w:hAnsi="Times New Roman" w:cs="Times New Roman"/>
                <w:i/>
                <w:iCs/>
                <w:sz w:val="16"/>
                <w:szCs w:val="16"/>
              </w:rPr>
            </w:pPr>
          </w:p>
        </w:tc>
      </w:tr>
      <w:tr w:rsidR="00567563" w:rsidRPr="001D33B4" w14:paraId="1E08F54B" w14:textId="77777777" w:rsidTr="00A205D5">
        <w:trPr>
          <w:trHeight w:val="290"/>
        </w:trPr>
        <w:tc>
          <w:tcPr>
            <w:tcW w:w="1087" w:type="dxa"/>
            <w:tcBorders>
              <w:top w:val="single" w:sz="4" w:space="0" w:color="auto"/>
            </w:tcBorders>
            <w:noWrap/>
            <w:hideMark/>
          </w:tcPr>
          <w:p w14:paraId="1758DDCE"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tcBorders>
              <w:top w:val="single" w:sz="4" w:space="0" w:color="auto"/>
            </w:tcBorders>
            <w:noWrap/>
            <w:hideMark/>
          </w:tcPr>
          <w:p w14:paraId="4741DA7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210</w:t>
            </w:r>
          </w:p>
        </w:tc>
        <w:tc>
          <w:tcPr>
            <w:tcW w:w="1714" w:type="dxa"/>
            <w:tcBorders>
              <w:top w:val="single" w:sz="4" w:space="0" w:color="auto"/>
            </w:tcBorders>
            <w:noWrap/>
            <w:hideMark/>
          </w:tcPr>
          <w:p w14:paraId="4467BF2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Borders>
              <w:top w:val="single" w:sz="4" w:space="0" w:color="auto"/>
            </w:tcBorders>
          </w:tcPr>
          <w:p w14:paraId="6B8BCEB5" w14:textId="07E653CA" w:rsidR="00C961D1" w:rsidRPr="001D33B4" w:rsidRDefault="00C961D1">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tcBorders>
              <w:top w:val="single" w:sz="4" w:space="0" w:color="auto"/>
            </w:tcBorders>
            <w:noWrap/>
            <w:hideMark/>
          </w:tcPr>
          <w:p w14:paraId="5B1D41E3" w14:textId="4886843C"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tcBorders>
              <w:top w:val="single" w:sz="4" w:space="0" w:color="auto"/>
            </w:tcBorders>
            <w:noWrap/>
            <w:hideMark/>
          </w:tcPr>
          <w:p w14:paraId="0C7591F0" w14:textId="2C4DC369"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tcBorders>
              <w:top w:val="single" w:sz="4" w:space="0" w:color="auto"/>
            </w:tcBorders>
            <w:noWrap/>
            <w:hideMark/>
          </w:tcPr>
          <w:p w14:paraId="156C49F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84</w:t>
            </w:r>
          </w:p>
        </w:tc>
        <w:tc>
          <w:tcPr>
            <w:tcW w:w="850" w:type="dxa"/>
            <w:tcBorders>
              <w:top w:val="single" w:sz="4" w:space="0" w:color="auto"/>
            </w:tcBorders>
            <w:noWrap/>
            <w:hideMark/>
          </w:tcPr>
          <w:p w14:paraId="765DDE1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2</w:t>
            </w:r>
          </w:p>
        </w:tc>
        <w:tc>
          <w:tcPr>
            <w:tcW w:w="567" w:type="dxa"/>
            <w:tcBorders>
              <w:top w:val="single" w:sz="4" w:space="0" w:color="auto"/>
            </w:tcBorders>
            <w:noWrap/>
            <w:hideMark/>
          </w:tcPr>
          <w:p w14:paraId="0A1E315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8</w:t>
            </w:r>
          </w:p>
        </w:tc>
        <w:tc>
          <w:tcPr>
            <w:tcW w:w="567" w:type="dxa"/>
            <w:tcBorders>
              <w:top w:val="single" w:sz="4" w:space="0" w:color="auto"/>
            </w:tcBorders>
            <w:noWrap/>
            <w:hideMark/>
          </w:tcPr>
          <w:p w14:paraId="43586CF7"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325911B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3C910667" w14:textId="77777777" w:rsidTr="00A205D5">
        <w:trPr>
          <w:trHeight w:val="290"/>
        </w:trPr>
        <w:tc>
          <w:tcPr>
            <w:tcW w:w="1087" w:type="dxa"/>
            <w:noWrap/>
            <w:hideMark/>
          </w:tcPr>
          <w:p w14:paraId="58B6FBF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7EEDE62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240</w:t>
            </w:r>
          </w:p>
        </w:tc>
        <w:tc>
          <w:tcPr>
            <w:tcW w:w="1714" w:type="dxa"/>
            <w:noWrap/>
            <w:hideMark/>
          </w:tcPr>
          <w:p w14:paraId="07A3972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42D2BC72" w14:textId="2A291166" w:rsidR="00C961D1" w:rsidRPr="001D33B4" w:rsidRDefault="00C961D1">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29EA6825" w14:textId="6D85D895"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20AA1707" w14:textId="3E4E4B1E"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38423B3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84</w:t>
            </w:r>
          </w:p>
        </w:tc>
        <w:tc>
          <w:tcPr>
            <w:tcW w:w="850" w:type="dxa"/>
            <w:noWrap/>
            <w:hideMark/>
          </w:tcPr>
          <w:p w14:paraId="5FE768E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2</w:t>
            </w:r>
          </w:p>
        </w:tc>
        <w:tc>
          <w:tcPr>
            <w:tcW w:w="567" w:type="dxa"/>
            <w:noWrap/>
            <w:hideMark/>
          </w:tcPr>
          <w:p w14:paraId="4BAF51C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8</w:t>
            </w:r>
          </w:p>
        </w:tc>
        <w:tc>
          <w:tcPr>
            <w:tcW w:w="567" w:type="dxa"/>
            <w:noWrap/>
            <w:hideMark/>
          </w:tcPr>
          <w:p w14:paraId="1FE161E4" w14:textId="77777777" w:rsidR="00C961D1" w:rsidRPr="001D33B4" w:rsidRDefault="00C961D1" w:rsidP="00D33C3F">
            <w:pPr>
              <w:rPr>
                <w:rFonts w:ascii="Times New Roman" w:hAnsi="Times New Roman" w:cs="Times New Roman"/>
                <w:sz w:val="16"/>
                <w:szCs w:val="16"/>
              </w:rPr>
            </w:pPr>
          </w:p>
        </w:tc>
        <w:tc>
          <w:tcPr>
            <w:tcW w:w="1701" w:type="dxa"/>
            <w:noWrap/>
            <w:hideMark/>
          </w:tcPr>
          <w:p w14:paraId="2475217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795B7DC9" w14:textId="77777777" w:rsidTr="00A205D5">
        <w:trPr>
          <w:trHeight w:val="290"/>
        </w:trPr>
        <w:tc>
          <w:tcPr>
            <w:tcW w:w="1087" w:type="dxa"/>
            <w:noWrap/>
            <w:hideMark/>
          </w:tcPr>
          <w:p w14:paraId="22AF7E2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418764C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260</w:t>
            </w:r>
          </w:p>
        </w:tc>
        <w:tc>
          <w:tcPr>
            <w:tcW w:w="1714" w:type="dxa"/>
            <w:noWrap/>
            <w:hideMark/>
          </w:tcPr>
          <w:p w14:paraId="0230F7A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384FEBAA" w14:textId="048D458F" w:rsidR="00C961D1" w:rsidRPr="001D33B4" w:rsidRDefault="00C961D1">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2B98F28C" w14:textId="2994460B"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259D9F88" w14:textId="5CA48BAC"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2AFDF78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89</w:t>
            </w:r>
          </w:p>
        </w:tc>
        <w:tc>
          <w:tcPr>
            <w:tcW w:w="850" w:type="dxa"/>
            <w:noWrap/>
            <w:hideMark/>
          </w:tcPr>
          <w:p w14:paraId="6C0CD43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4</w:t>
            </w:r>
          </w:p>
        </w:tc>
        <w:tc>
          <w:tcPr>
            <w:tcW w:w="567" w:type="dxa"/>
            <w:noWrap/>
            <w:hideMark/>
          </w:tcPr>
          <w:p w14:paraId="4335752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7</w:t>
            </w:r>
          </w:p>
        </w:tc>
        <w:tc>
          <w:tcPr>
            <w:tcW w:w="567" w:type="dxa"/>
            <w:noWrap/>
            <w:hideMark/>
          </w:tcPr>
          <w:p w14:paraId="74DD38A7" w14:textId="77777777" w:rsidR="00C961D1" w:rsidRPr="001D33B4" w:rsidRDefault="00C961D1" w:rsidP="00D33C3F">
            <w:pPr>
              <w:rPr>
                <w:rFonts w:ascii="Times New Roman" w:hAnsi="Times New Roman" w:cs="Times New Roman"/>
                <w:sz w:val="16"/>
                <w:szCs w:val="16"/>
              </w:rPr>
            </w:pPr>
          </w:p>
        </w:tc>
        <w:tc>
          <w:tcPr>
            <w:tcW w:w="1701" w:type="dxa"/>
            <w:noWrap/>
            <w:hideMark/>
          </w:tcPr>
          <w:p w14:paraId="65D361CA"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5300D343" w14:textId="77777777" w:rsidTr="00A205D5">
        <w:trPr>
          <w:trHeight w:val="290"/>
        </w:trPr>
        <w:tc>
          <w:tcPr>
            <w:tcW w:w="1087" w:type="dxa"/>
            <w:noWrap/>
            <w:hideMark/>
          </w:tcPr>
          <w:p w14:paraId="45F58E7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786659C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280</w:t>
            </w:r>
          </w:p>
        </w:tc>
        <w:tc>
          <w:tcPr>
            <w:tcW w:w="1714" w:type="dxa"/>
            <w:noWrap/>
            <w:hideMark/>
          </w:tcPr>
          <w:p w14:paraId="098FAB4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31DD4912" w14:textId="3AB227B6" w:rsidR="00C961D1" w:rsidRPr="001D33B4" w:rsidRDefault="00C961D1">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7AB4179" w14:textId="6D10A029"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2FFBA802" w14:textId="2F8F3428"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6469218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02</w:t>
            </w:r>
          </w:p>
        </w:tc>
        <w:tc>
          <w:tcPr>
            <w:tcW w:w="850" w:type="dxa"/>
            <w:noWrap/>
            <w:hideMark/>
          </w:tcPr>
          <w:p w14:paraId="303818D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9</w:t>
            </w:r>
          </w:p>
        </w:tc>
        <w:tc>
          <w:tcPr>
            <w:tcW w:w="567" w:type="dxa"/>
            <w:noWrap/>
            <w:hideMark/>
          </w:tcPr>
          <w:p w14:paraId="731E30B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4</w:t>
            </w:r>
          </w:p>
        </w:tc>
        <w:tc>
          <w:tcPr>
            <w:tcW w:w="567" w:type="dxa"/>
            <w:noWrap/>
            <w:hideMark/>
          </w:tcPr>
          <w:p w14:paraId="6840E926" w14:textId="77777777" w:rsidR="00C961D1" w:rsidRPr="001D33B4" w:rsidRDefault="00C961D1" w:rsidP="00D33C3F">
            <w:pPr>
              <w:rPr>
                <w:rFonts w:ascii="Times New Roman" w:hAnsi="Times New Roman" w:cs="Times New Roman"/>
                <w:sz w:val="16"/>
                <w:szCs w:val="16"/>
              </w:rPr>
            </w:pPr>
          </w:p>
        </w:tc>
        <w:tc>
          <w:tcPr>
            <w:tcW w:w="1701" w:type="dxa"/>
            <w:noWrap/>
            <w:hideMark/>
          </w:tcPr>
          <w:p w14:paraId="1D3D480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4FAC1D36" w14:textId="77777777" w:rsidTr="00A205D5">
        <w:trPr>
          <w:trHeight w:val="290"/>
        </w:trPr>
        <w:tc>
          <w:tcPr>
            <w:tcW w:w="1087" w:type="dxa"/>
            <w:noWrap/>
            <w:hideMark/>
          </w:tcPr>
          <w:p w14:paraId="61B59D4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0F60D61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310</w:t>
            </w:r>
          </w:p>
        </w:tc>
        <w:tc>
          <w:tcPr>
            <w:tcW w:w="1714" w:type="dxa"/>
            <w:noWrap/>
            <w:hideMark/>
          </w:tcPr>
          <w:p w14:paraId="1101E38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oess</w:t>
            </w:r>
          </w:p>
        </w:tc>
        <w:tc>
          <w:tcPr>
            <w:tcW w:w="992" w:type="dxa"/>
          </w:tcPr>
          <w:p w14:paraId="37CE2EB5" w14:textId="5FAA43C3" w:rsidR="00C961D1" w:rsidRPr="001D33B4" w:rsidRDefault="00C961D1">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082B492" w14:textId="1148FAE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0156088E" w14:textId="23D0A0E0"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5C92D5F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18</w:t>
            </w:r>
          </w:p>
        </w:tc>
        <w:tc>
          <w:tcPr>
            <w:tcW w:w="850" w:type="dxa"/>
            <w:noWrap/>
            <w:hideMark/>
          </w:tcPr>
          <w:p w14:paraId="0826A51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7</w:t>
            </w:r>
          </w:p>
        </w:tc>
        <w:tc>
          <w:tcPr>
            <w:tcW w:w="567" w:type="dxa"/>
            <w:noWrap/>
            <w:hideMark/>
          </w:tcPr>
          <w:p w14:paraId="4D994D0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1</w:t>
            </w:r>
          </w:p>
        </w:tc>
        <w:tc>
          <w:tcPr>
            <w:tcW w:w="567" w:type="dxa"/>
            <w:noWrap/>
            <w:hideMark/>
          </w:tcPr>
          <w:p w14:paraId="0D2D23A5" w14:textId="77777777" w:rsidR="00C961D1" w:rsidRPr="001D33B4" w:rsidRDefault="00C961D1" w:rsidP="00D33C3F">
            <w:pPr>
              <w:rPr>
                <w:rFonts w:ascii="Times New Roman" w:hAnsi="Times New Roman" w:cs="Times New Roman"/>
                <w:sz w:val="16"/>
                <w:szCs w:val="16"/>
              </w:rPr>
            </w:pPr>
          </w:p>
        </w:tc>
        <w:tc>
          <w:tcPr>
            <w:tcW w:w="1701" w:type="dxa"/>
            <w:noWrap/>
            <w:hideMark/>
          </w:tcPr>
          <w:p w14:paraId="17BD2E7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191545B2" w14:textId="77777777" w:rsidTr="00A205D5">
        <w:trPr>
          <w:trHeight w:val="290"/>
        </w:trPr>
        <w:tc>
          <w:tcPr>
            <w:tcW w:w="1087" w:type="dxa"/>
            <w:noWrap/>
            <w:hideMark/>
          </w:tcPr>
          <w:p w14:paraId="18E9913D" w14:textId="77777777" w:rsidR="00C961D1" w:rsidRPr="001D33B4" w:rsidRDefault="00C961D1">
            <w:pPr>
              <w:rPr>
                <w:rFonts w:ascii="Times New Roman" w:hAnsi="Times New Roman" w:cs="Times New Roman"/>
                <w:sz w:val="16"/>
                <w:szCs w:val="16"/>
              </w:rPr>
            </w:pPr>
          </w:p>
        </w:tc>
        <w:tc>
          <w:tcPr>
            <w:tcW w:w="885" w:type="dxa"/>
            <w:noWrap/>
            <w:hideMark/>
          </w:tcPr>
          <w:p w14:paraId="537584DC" w14:textId="77777777" w:rsidR="00C961D1" w:rsidRPr="001D33B4" w:rsidRDefault="00C961D1">
            <w:pPr>
              <w:rPr>
                <w:rFonts w:ascii="Times New Roman" w:hAnsi="Times New Roman" w:cs="Times New Roman"/>
                <w:sz w:val="16"/>
                <w:szCs w:val="16"/>
              </w:rPr>
            </w:pPr>
          </w:p>
        </w:tc>
        <w:tc>
          <w:tcPr>
            <w:tcW w:w="1714" w:type="dxa"/>
            <w:noWrap/>
            <w:hideMark/>
          </w:tcPr>
          <w:p w14:paraId="5E76D27F" w14:textId="77777777" w:rsidR="00C961D1" w:rsidRPr="001D33B4" w:rsidRDefault="00C961D1">
            <w:pPr>
              <w:rPr>
                <w:rFonts w:ascii="Times New Roman" w:hAnsi="Times New Roman" w:cs="Times New Roman"/>
                <w:sz w:val="16"/>
                <w:szCs w:val="16"/>
              </w:rPr>
            </w:pPr>
          </w:p>
        </w:tc>
        <w:tc>
          <w:tcPr>
            <w:tcW w:w="992" w:type="dxa"/>
          </w:tcPr>
          <w:p w14:paraId="43B35DAA" w14:textId="77777777" w:rsidR="00C961D1" w:rsidRPr="001D33B4" w:rsidRDefault="00C961D1">
            <w:pPr>
              <w:rPr>
                <w:rFonts w:ascii="Times New Roman" w:hAnsi="Times New Roman" w:cs="Times New Roman"/>
                <w:sz w:val="16"/>
                <w:szCs w:val="16"/>
              </w:rPr>
            </w:pPr>
          </w:p>
        </w:tc>
        <w:tc>
          <w:tcPr>
            <w:tcW w:w="709" w:type="dxa"/>
            <w:noWrap/>
            <w:hideMark/>
          </w:tcPr>
          <w:p w14:paraId="0F764588" w14:textId="7BE2B7D5" w:rsidR="00C961D1" w:rsidRPr="001D33B4" w:rsidRDefault="00C961D1">
            <w:pPr>
              <w:rPr>
                <w:rFonts w:ascii="Times New Roman" w:hAnsi="Times New Roman" w:cs="Times New Roman"/>
                <w:sz w:val="16"/>
                <w:szCs w:val="16"/>
              </w:rPr>
            </w:pPr>
          </w:p>
        </w:tc>
        <w:tc>
          <w:tcPr>
            <w:tcW w:w="709" w:type="dxa"/>
            <w:noWrap/>
            <w:hideMark/>
          </w:tcPr>
          <w:p w14:paraId="47561B64" w14:textId="77777777" w:rsidR="00C961D1" w:rsidRPr="001D33B4" w:rsidRDefault="00C961D1">
            <w:pPr>
              <w:rPr>
                <w:rFonts w:ascii="Times New Roman" w:hAnsi="Times New Roman" w:cs="Times New Roman"/>
                <w:sz w:val="16"/>
                <w:szCs w:val="16"/>
              </w:rPr>
            </w:pPr>
          </w:p>
        </w:tc>
        <w:tc>
          <w:tcPr>
            <w:tcW w:w="1134" w:type="dxa"/>
            <w:noWrap/>
            <w:hideMark/>
          </w:tcPr>
          <w:p w14:paraId="4D65B2E1" w14:textId="77777777" w:rsidR="00C961D1" w:rsidRPr="001D33B4" w:rsidRDefault="00C961D1">
            <w:pPr>
              <w:rPr>
                <w:rFonts w:ascii="Times New Roman" w:hAnsi="Times New Roman" w:cs="Times New Roman"/>
                <w:sz w:val="16"/>
                <w:szCs w:val="16"/>
              </w:rPr>
            </w:pPr>
          </w:p>
        </w:tc>
        <w:tc>
          <w:tcPr>
            <w:tcW w:w="850" w:type="dxa"/>
            <w:noWrap/>
            <w:hideMark/>
          </w:tcPr>
          <w:p w14:paraId="518C3CA0" w14:textId="77777777" w:rsidR="00C961D1" w:rsidRPr="001D33B4" w:rsidRDefault="00C961D1">
            <w:pPr>
              <w:rPr>
                <w:rFonts w:ascii="Times New Roman" w:hAnsi="Times New Roman" w:cs="Times New Roman"/>
                <w:sz w:val="16"/>
                <w:szCs w:val="16"/>
              </w:rPr>
            </w:pPr>
          </w:p>
        </w:tc>
        <w:tc>
          <w:tcPr>
            <w:tcW w:w="567" w:type="dxa"/>
            <w:noWrap/>
            <w:hideMark/>
          </w:tcPr>
          <w:p w14:paraId="0BFEACA1" w14:textId="77777777" w:rsidR="00C961D1" w:rsidRPr="001D33B4" w:rsidRDefault="00C961D1">
            <w:pPr>
              <w:rPr>
                <w:rFonts w:ascii="Times New Roman" w:hAnsi="Times New Roman" w:cs="Times New Roman"/>
                <w:sz w:val="16"/>
                <w:szCs w:val="16"/>
              </w:rPr>
            </w:pPr>
          </w:p>
        </w:tc>
        <w:tc>
          <w:tcPr>
            <w:tcW w:w="567" w:type="dxa"/>
            <w:noWrap/>
            <w:hideMark/>
          </w:tcPr>
          <w:p w14:paraId="4431628C" w14:textId="77777777" w:rsidR="00C961D1" w:rsidRPr="001D33B4" w:rsidRDefault="00C961D1">
            <w:pPr>
              <w:rPr>
                <w:rFonts w:ascii="Times New Roman" w:hAnsi="Times New Roman" w:cs="Times New Roman"/>
                <w:sz w:val="16"/>
                <w:szCs w:val="16"/>
              </w:rPr>
            </w:pPr>
          </w:p>
        </w:tc>
        <w:tc>
          <w:tcPr>
            <w:tcW w:w="1701" w:type="dxa"/>
            <w:noWrap/>
            <w:hideMark/>
          </w:tcPr>
          <w:p w14:paraId="359E6855" w14:textId="77777777" w:rsidR="00C961D1" w:rsidRPr="001D33B4" w:rsidRDefault="00C961D1">
            <w:pPr>
              <w:rPr>
                <w:rFonts w:ascii="Times New Roman" w:hAnsi="Times New Roman" w:cs="Times New Roman"/>
                <w:sz w:val="16"/>
                <w:szCs w:val="16"/>
              </w:rPr>
            </w:pPr>
          </w:p>
        </w:tc>
      </w:tr>
      <w:tr w:rsidR="00567563" w:rsidRPr="001D33B4" w14:paraId="0EC63BB0" w14:textId="77777777" w:rsidTr="00A205D5">
        <w:trPr>
          <w:trHeight w:val="290"/>
        </w:trPr>
        <w:tc>
          <w:tcPr>
            <w:tcW w:w="1972" w:type="dxa"/>
            <w:gridSpan w:val="2"/>
            <w:noWrap/>
            <w:hideMark/>
          </w:tcPr>
          <w:p w14:paraId="601F75B5" w14:textId="77777777" w:rsidR="00C961D1" w:rsidRPr="00467772" w:rsidRDefault="00C961D1">
            <w:pPr>
              <w:rPr>
                <w:rFonts w:ascii="Times New Roman" w:hAnsi="Times New Roman" w:cs="Times New Roman"/>
                <w:b/>
                <w:bCs/>
                <w:i/>
                <w:iCs/>
                <w:sz w:val="16"/>
                <w:szCs w:val="16"/>
              </w:rPr>
            </w:pPr>
            <w:r w:rsidRPr="00467772">
              <w:rPr>
                <w:rFonts w:ascii="Times New Roman" w:hAnsi="Times New Roman" w:cs="Times New Roman"/>
                <w:b/>
                <w:bCs/>
                <w:i/>
                <w:iCs/>
                <w:sz w:val="16"/>
                <w:szCs w:val="16"/>
              </w:rPr>
              <w:t>Reference samples</w:t>
            </w:r>
          </w:p>
        </w:tc>
        <w:tc>
          <w:tcPr>
            <w:tcW w:w="1714" w:type="dxa"/>
            <w:noWrap/>
            <w:hideMark/>
          </w:tcPr>
          <w:p w14:paraId="31F39BDD" w14:textId="77777777" w:rsidR="00C961D1" w:rsidRPr="001D33B4" w:rsidRDefault="00C961D1">
            <w:pPr>
              <w:rPr>
                <w:rFonts w:ascii="Times New Roman" w:hAnsi="Times New Roman" w:cs="Times New Roman"/>
                <w:i/>
                <w:iCs/>
                <w:sz w:val="16"/>
                <w:szCs w:val="16"/>
              </w:rPr>
            </w:pPr>
          </w:p>
        </w:tc>
        <w:tc>
          <w:tcPr>
            <w:tcW w:w="992" w:type="dxa"/>
          </w:tcPr>
          <w:p w14:paraId="1FDBDFE0" w14:textId="77777777" w:rsidR="00C961D1" w:rsidRPr="001D33B4" w:rsidRDefault="00C961D1">
            <w:pPr>
              <w:rPr>
                <w:rFonts w:ascii="Times New Roman" w:hAnsi="Times New Roman" w:cs="Times New Roman"/>
                <w:sz w:val="16"/>
                <w:szCs w:val="16"/>
              </w:rPr>
            </w:pPr>
          </w:p>
        </w:tc>
        <w:tc>
          <w:tcPr>
            <w:tcW w:w="709" w:type="dxa"/>
            <w:noWrap/>
            <w:hideMark/>
          </w:tcPr>
          <w:p w14:paraId="69AF3178" w14:textId="531D2331" w:rsidR="00C961D1" w:rsidRPr="001D33B4" w:rsidRDefault="00C961D1">
            <w:pPr>
              <w:rPr>
                <w:rFonts w:ascii="Times New Roman" w:hAnsi="Times New Roman" w:cs="Times New Roman"/>
                <w:sz w:val="16"/>
                <w:szCs w:val="16"/>
              </w:rPr>
            </w:pPr>
          </w:p>
        </w:tc>
        <w:tc>
          <w:tcPr>
            <w:tcW w:w="709" w:type="dxa"/>
            <w:noWrap/>
            <w:hideMark/>
          </w:tcPr>
          <w:p w14:paraId="0109ADAD" w14:textId="77777777" w:rsidR="00C961D1" w:rsidRPr="001D33B4" w:rsidRDefault="00C961D1">
            <w:pPr>
              <w:rPr>
                <w:rFonts w:ascii="Times New Roman" w:hAnsi="Times New Roman" w:cs="Times New Roman"/>
                <w:sz w:val="16"/>
                <w:szCs w:val="16"/>
              </w:rPr>
            </w:pPr>
          </w:p>
        </w:tc>
        <w:tc>
          <w:tcPr>
            <w:tcW w:w="1134" w:type="dxa"/>
            <w:noWrap/>
            <w:hideMark/>
          </w:tcPr>
          <w:p w14:paraId="6B587A98" w14:textId="77777777" w:rsidR="00C961D1" w:rsidRPr="001D33B4" w:rsidRDefault="00C961D1">
            <w:pPr>
              <w:rPr>
                <w:rFonts w:ascii="Times New Roman" w:hAnsi="Times New Roman" w:cs="Times New Roman"/>
                <w:sz w:val="16"/>
                <w:szCs w:val="16"/>
              </w:rPr>
            </w:pPr>
          </w:p>
        </w:tc>
        <w:tc>
          <w:tcPr>
            <w:tcW w:w="850" w:type="dxa"/>
            <w:noWrap/>
            <w:hideMark/>
          </w:tcPr>
          <w:p w14:paraId="3C6414A1" w14:textId="77777777" w:rsidR="00C961D1" w:rsidRPr="001D33B4" w:rsidRDefault="00C961D1">
            <w:pPr>
              <w:rPr>
                <w:rFonts w:ascii="Times New Roman" w:hAnsi="Times New Roman" w:cs="Times New Roman"/>
                <w:sz w:val="16"/>
                <w:szCs w:val="16"/>
              </w:rPr>
            </w:pPr>
          </w:p>
        </w:tc>
        <w:tc>
          <w:tcPr>
            <w:tcW w:w="567" w:type="dxa"/>
            <w:noWrap/>
            <w:hideMark/>
          </w:tcPr>
          <w:p w14:paraId="667829CC" w14:textId="77777777" w:rsidR="00C961D1" w:rsidRPr="001D33B4" w:rsidRDefault="00C961D1">
            <w:pPr>
              <w:rPr>
                <w:rFonts w:ascii="Times New Roman" w:hAnsi="Times New Roman" w:cs="Times New Roman"/>
                <w:sz w:val="16"/>
                <w:szCs w:val="16"/>
              </w:rPr>
            </w:pPr>
          </w:p>
        </w:tc>
        <w:tc>
          <w:tcPr>
            <w:tcW w:w="567" w:type="dxa"/>
            <w:noWrap/>
            <w:hideMark/>
          </w:tcPr>
          <w:p w14:paraId="2AE851A0" w14:textId="77777777" w:rsidR="00C961D1" w:rsidRPr="001D33B4" w:rsidRDefault="00C961D1">
            <w:pPr>
              <w:rPr>
                <w:rFonts w:ascii="Times New Roman" w:hAnsi="Times New Roman" w:cs="Times New Roman"/>
                <w:sz w:val="16"/>
                <w:szCs w:val="16"/>
              </w:rPr>
            </w:pPr>
          </w:p>
        </w:tc>
        <w:tc>
          <w:tcPr>
            <w:tcW w:w="1701" w:type="dxa"/>
            <w:noWrap/>
            <w:hideMark/>
          </w:tcPr>
          <w:p w14:paraId="2D902AC9" w14:textId="77777777" w:rsidR="00C961D1" w:rsidRPr="001D33B4" w:rsidRDefault="00C961D1">
            <w:pPr>
              <w:rPr>
                <w:rFonts w:ascii="Times New Roman" w:hAnsi="Times New Roman" w:cs="Times New Roman"/>
                <w:sz w:val="16"/>
                <w:szCs w:val="16"/>
              </w:rPr>
            </w:pPr>
          </w:p>
        </w:tc>
      </w:tr>
      <w:tr w:rsidR="00567563" w:rsidRPr="001D33B4" w14:paraId="0C719BF4" w14:textId="77777777" w:rsidTr="00A205D5">
        <w:trPr>
          <w:trHeight w:val="290"/>
        </w:trPr>
        <w:tc>
          <w:tcPr>
            <w:tcW w:w="1972" w:type="dxa"/>
            <w:gridSpan w:val="2"/>
            <w:tcBorders>
              <w:bottom w:val="single" w:sz="4" w:space="0" w:color="auto"/>
            </w:tcBorders>
            <w:noWrap/>
            <w:hideMark/>
          </w:tcPr>
          <w:p w14:paraId="65EC7A2B" w14:textId="77777777" w:rsidR="00C961D1" w:rsidRPr="001D33B4" w:rsidRDefault="00C961D1">
            <w:pPr>
              <w:rPr>
                <w:rFonts w:ascii="Times New Roman" w:hAnsi="Times New Roman" w:cs="Times New Roman"/>
                <w:i/>
                <w:iCs/>
                <w:sz w:val="16"/>
                <w:szCs w:val="16"/>
              </w:rPr>
            </w:pPr>
            <w:r w:rsidRPr="001D33B4">
              <w:rPr>
                <w:rFonts w:ascii="Times New Roman" w:hAnsi="Times New Roman" w:cs="Times New Roman"/>
                <w:i/>
                <w:iCs/>
                <w:sz w:val="16"/>
                <w:szCs w:val="16"/>
              </w:rPr>
              <w:t>BIIS (East UK)</w:t>
            </w:r>
          </w:p>
        </w:tc>
        <w:tc>
          <w:tcPr>
            <w:tcW w:w="1714" w:type="dxa"/>
            <w:tcBorders>
              <w:bottom w:val="single" w:sz="4" w:space="0" w:color="auto"/>
            </w:tcBorders>
            <w:noWrap/>
            <w:hideMark/>
          </w:tcPr>
          <w:p w14:paraId="3C17BC68" w14:textId="77777777" w:rsidR="00C961D1" w:rsidRPr="001D33B4" w:rsidRDefault="00C961D1">
            <w:pPr>
              <w:rPr>
                <w:rFonts w:ascii="Times New Roman" w:hAnsi="Times New Roman" w:cs="Times New Roman"/>
                <w:i/>
                <w:iCs/>
                <w:sz w:val="16"/>
                <w:szCs w:val="16"/>
              </w:rPr>
            </w:pPr>
          </w:p>
        </w:tc>
        <w:tc>
          <w:tcPr>
            <w:tcW w:w="992" w:type="dxa"/>
            <w:tcBorders>
              <w:bottom w:val="single" w:sz="4" w:space="0" w:color="auto"/>
            </w:tcBorders>
          </w:tcPr>
          <w:p w14:paraId="146CE46F" w14:textId="77777777" w:rsidR="00C961D1" w:rsidRPr="001D33B4" w:rsidRDefault="00C961D1">
            <w:pPr>
              <w:rPr>
                <w:rFonts w:ascii="Times New Roman" w:hAnsi="Times New Roman" w:cs="Times New Roman"/>
                <w:sz w:val="16"/>
                <w:szCs w:val="16"/>
              </w:rPr>
            </w:pPr>
          </w:p>
        </w:tc>
        <w:tc>
          <w:tcPr>
            <w:tcW w:w="709" w:type="dxa"/>
            <w:tcBorders>
              <w:bottom w:val="single" w:sz="4" w:space="0" w:color="auto"/>
            </w:tcBorders>
            <w:noWrap/>
            <w:hideMark/>
          </w:tcPr>
          <w:p w14:paraId="75A3B420" w14:textId="51285C61" w:rsidR="00C961D1" w:rsidRPr="001D33B4" w:rsidRDefault="00C961D1">
            <w:pPr>
              <w:rPr>
                <w:rFonts w:ascii="Times New Roman" w:hAnsi="Times New Roman" w:cs="Times New Roman"/>
                <w:sz w:val="16"/>
                <w:szCs w:val="16"/>
              </w:rPr>
            </w:pPr>
          </w:p>
        </w:tc>
        <w:tc>
          <w:tcPr>
            <w:tcW w:w="709" w:type="dxa"/>
            <w:tcBorders>
              <w:bottom w:val="single" w:sz="4" w:space="0" w:color="auto"/>
            </w:tcBorders>
            <w:noWrap/>
            <w:hideMark/>
          </w:tcPr>
          <w:p w14:paraId="2442215E" w14:textId="77777777" w:rsidR="00C961D1" w:rsidRPr="001D33B4" w:rsidRDefault="00C961D1">
            <w:pPr>
              <w:rPr>
                <w:rFonts w:ascii="Times New Roman" w:hAnsi="Times New Roman" w:cs="Times New Roman"/>
                <w:sz w:val="16"/>
                <w:szCs w:val="16"/>
              </w:rPr>
            </w:pPr>
          </w:p>
        </w:tc>
        <w:tc>
          <w:tcPr>
            <w:tcW w:w="1134" w:type="dxa"/>
            <w:tcBorders>
              <w:bottom w:val="single" w:sz="4" w:space="0" w:color="auto"/>
            </w:tcBorders>
            <w:noWrap/>
            <w:hideMark/>
          </w:tcPr>
          <w:p w14:paraId="1806E2CD" w14:textId="77777777" w:rsidR="00C961D1" w:rsidRPr="001D33B4" w:rsidRDefault="00C961D1">
            <w:pPr>
              <w:rPr>
                <w:rFonts w:ascii="Times New Roman" w:hAnsi="Times New Roman" w:cs="Times New Roman"/>
                <w:sz w:val="16"/>
                <w:szCs w:val="16"/>
              </w:rPr>
            </w:pPr>
          </w:p>
        </w:tc>
        <w:tc>
          <w:tcPr>
            <w:tcW w:w="850" w:type="dxa"/>
            <w:tcBorders>
              <w:bottom w:val="single" w:sz="4" w:space="0" w:color="auto"/>
            </w:tcBorders>
            <w:noWrap/>
            <w:hideMark/>
          </w:tcPr>
          <w:p w14:paraId="5B37892B" w14:textId="77777777" w:rsidR="00C961D1" w:rsidRPr="001D33B4" w:rsidRDefault="00C961D1">
            <w:pPr>
              <w:rPr>
                <w:rFonts w:ascii="Times New Roman" w:hAnsi="Times New Roman" w:cs="Times New Roman"/>
                <w:sz w:val="16"/>
                <w:szCs w:val="16"/>
              </w:rPr>
            </w:pPr>
          </w:p>
        </w:tc>
        <w:tc>
          <w:tcPr>
            <w:tcW w:w="567" w:type="dxa"/>
            <w:tcBorders>
              <w:bottom w:val="single" w:sz="4" w:space="0" w:color="auto"/>
            </w:tcBorders>
            <w:noWrap/>
            <w:hideMark/>
          </w:tcPr>
          <w:p w14:paraId="7C962763" w14:textId="77777777"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3.8</w:t>
            </w:r>
          </w:p>
        </w:tc>
        <w:tc>
          <w:tcPr>
            <w:tcW w:w="567" w:type="dxa"/>
            <w:tcBorders>
              <w:bottom w:val="single" w:sz="4" w:space="0" w:color="auto"/>
            </w:tcBorders>
            <w:noWrap/>
            <w:hideMark/>
          </w:tcPr>
          <w:p w14:paraId="2771E8F8" w14:textId="1809210B"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2</w:t>
            </w:r>
          </w:p>
        </w:tc>
        <w:tc>
          <w:tcPr>
            <w:tcW w:w="1701" w:type="dxa"/>
            <w:tcBorders>
              <w:bottom w:val="single" w:sz="4" w:space="0" w:color="auto"/>
            </w:tcBorders>
            <w:noWrap/>
            <w:hideMark/>
          </w:tcPr>
          <w:p w14:paraId="58032A10" w14:textId="77777777" w:rsidR="00C961D1" w:rsidRPr="001D33B4" w:rsidRDefault="00C961D1" w:rsidP="00D33C3F">
            <w:pPr>
              <w:rPr>
                <w:rFonts w:ascii="Times New Roman" w:hAnsi="Times New Roman" w:cs="Times New Roman"/>
                <w:i/>
                <w:iCs/>
                <w:sz w:val="16"/>
                <w:szCs w:val="16"/>
              </w:rPr>
            </w:pPr>
          </w:p>
        </w:tc>
      </w:tr>
      <w:tr w:rsidR="00567563" w:rsidRPr="001D33B4" w14:paraId="1A794429" w14:textId="77777777" w:rsidTr="00A205D5">
        <w:trPr>
          <w:trHeight w:val="290"/>
        </w:trPr>
        <w:tc>
          <w:tcPr>
            <w:tcW w:w="1087" w:type="dxa"/>
            <w:tcBorders>
              <w:top w:val="single" w:sz="4" w:space="0" w:color="auto"/>
            </w:tcBorders>
            <w:noWrap/>
            <w:hideMark/>
          </w:tcPr>
          <w:p w14:paraId="7D78A7F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olderness</w:t>
            </w:r>
          </w:p>
        </w:tc>
        <w:tc>
          <w:tcPr>
            <w:tcW w:w="885" w:type="dxa"/>
            <w:tcBorders>
              <w:top w:val="single" w:sz="4" w:space="0" w:color="auto"/>
            </w:tcBorders>
            <w:noWrap/>
            <w:hideMark/>
          </w:tcPr>
          <w:p w14:paraId="18CFD39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ST</w:t>
            </w:r>
          </w:p>
        </w:tc>
        <w:tc>
          <w:tcPr>
            <w:tcW w:w="1714" w:type="dxa"/>
            <w:tcBorders>
              <w:top w:val="single" w:sz="4" w:space="0" w:color="auto"/>
            </w:tcBorders>
            <w:noWrap/>
            <w:hideMark/>
          </w:tcPr>
          <w:p w14:paraId="77F63308" w14:textId="696DEAF6"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kipsea till</w:t>
            </w:r>
          </w:p>
        </w:tc>
        <w:tc>
          <w:tcPr>
            <w:tcW w:w="992" w:type="dxa"/>
            <w:tcBorders>
              <w:top w:val="single" w:sz="4" w:space="0" w:color="auto"/>
            </w:tcBorders>
          </w:tcPr>
          <w:p w14:paraId="5C74CA6A" w14:textId="21F67718"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tcBorders>
              <w:top w:val="single" w:sz="4" w:space="0" w:color="auto"/>
            </w:tcBorders>
            <w:noWrap/>
            <w:hideMark/>
          </w:tcPr>
          <w:p w14:paraId="3B10A38E" w14:textId="30843F1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996</w:t>
            </w:r>
          </w:p>
        </w:tc>
        <w:tc>
          <w:tcPr>
            <w:tcW w:w="709" w:type="dxa"/>
            <w:tcBorders>
              <w:top w:val="single" w:sz="4" w:space="0" w:color="auto"/>
            </w:tcBorders>
            <w:noWrap/>
            <w:hideMark/>
          </w:tcPr>
          <w:p w14:paraId="085F5CE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209</w:t>
            </w:r>
          </w:p>
        </w:tc>
        <w:tc>
          <w:tcPr>
            <w:tcW w:w="1134" w:type="dxa"/>
            <w:tcBorders>
              <w:top w:val="single" w:sz="4" w:space="0" w:color="auto"/>
            </w:tcBorders>
            <w:noWrap/>
            <w:hideMark/>
          </w:tcPr>
          <w:p w14:paraId="4D7C978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03289</w:t>
            </w:r>
          </w:p>
        </w:tc>
        <w:tc>
          <w:tcPr>
            <w:tcW w:w="850" w:type="dxa"/>
            <w:tcBorders>
              <w:top w:val="single" w:sz="4" w:space="0" w:color="auto"/>
            </w:tcBorders>
            <w:noWrap/>
            <w:hideMark/>
          </w:tcPr>
          <w:p w14:paraId="3FCD44E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5</w:t>
            </w:r>
          </w:p>
        </w:tc>
        <w:tc>
          <w:tcPr>
            <w:tcW w:w="567" w:type="dxa"/>
            <w:tcBorders>
              <w:top w:val="single" w:sz="4" w:space="0" w:color="auto"/>
            </w:tcBorders>
            <w:noWrap/>
            <w:hideMark/>
          </w:tcPr>
          <w:p w14:paraId="40D8E9E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3</w:t>
            </w:r>
          </w:p>
        </w:tc>
        <w:tc>
          <w:tcPr>
            <w:tcW w:w="567" w:type="dxa"/>
            <w:tcBorders>
              <w:top w:val="single" w:sz="4" w:space="0" w:color="auto"/>
            </w:tcBorders>
            <w:noWrap/>
            <w:hideMark/>
          </w:tcPr>
          <w:p w14:paraId="5C91D4D3"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619E8C4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41D41001" w14:textId="77777777" w:rsidTr="00A205D5">
        <w:trPr>
          <w:trHeight w:val="290"/>
        </w:trPr>
        <w:tc>
          <w:tcPr>
            <w:tcW w:w="1087" w:type="dxa"/>
            <w:noWrap/>
            <w:hideMark/>
          </w:tcPr>
          <w:p w14:paraId="393898B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olderness</w:t>
            </w:r>
          </w:p>
        </w:tc>
        <w:tc>
          <w:tcPr>
            <w:tcW w:w="885" w:type="dxa"/>
            <w:noWrap/>
            <w:hideMark/>
          </w:tcPr>
          <w:p w14:paraId="4B4834D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BMT</w:t>
            </w:r>
          </w:p>
        </w:tc>
        <w:tc>
          <w:tcPr>
            <w:tcW w:w="1714" w:type="dxa"/>
            <w:noWrap/>
            <w:hideMark/>
          </w:tcPr>
          <w:p w14:paraId="2C20266D" w14:textId="1375620A"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Basement till </w:t>
            </w:r>
          </w:p>
        </w:tc>
        <w:tc>
          <w:tcPr>
            <w:tcW w:w="992" w:type="dxa"/>
          </w:tcPr>
          <w:p w14:paraId="420A2E31" w14:textId="074392BD"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86EE2E9" w14:textId="078630C8"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328</w:t>
            </w:r>
          </w:p>
        </w:tc>
        <w:tc>
          <w:tcPr>
            <w:tcW w:w="709" w:type="dxa"/>
            <w:noWrap/>
            <w:hideMark/>
          </w:tcPr>
          <w:p w14:paraId="0103F12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11</w:t>
            </w:r>
          </w:p>
        </w:tc>
        <w:tc>
          <w:tcPr>
            <w:tcW w:w="1134" w:type="dxa"/>
            <w:noWrap/>
            <w:hideMark/>
          </w:tcPr>
          <w:p w14:paraId="0F46CC8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63141</w:t>
            </w:r>
          </w:p>
        </w:tc>
        <w:tc>
          <w:tcPr>
            <w:tcW w:w="850" w:type="dxa"/>
            <w:noWrap/>
            <w:hideMark/>
          </w:tcPr>
          <w:p w14:paraId="2A20C70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8</w:t>
            </w:r>
          </w:p>
        </w:tc>
        <w:tc>
          <w:tcPr>
            <w:tcW w:w="567" w:type="dxa"/>
            <w:noWrap/>
            <w:hideMark/>
          </w:tcPr>
          <w:p w14:paraId="467F820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1</w:t>
            </w:r>
          </w:p>
        </w:tc>
        <w:tc>
          <w:tcPr>
            <w:tcW w:w="567" w:type="dxa"/>
            <w:noWrap/>
            <w:hideMark/>
          </w:tcPr>
          <w:p w14:paraId="24AB8CF6" w14:textId="77777777" w:rsidR="00C961D1" w:rsidRPr="001D33B4" w:rsidRDefault="00C961D1" w:rsidP="00D33C3F">
            <w:pPr>
              <w:rPr>
                <w:rFonts w:ascii="Times New Roman" w:hAnsi="Times New Roman" w:cs="Times New Roman"/>
                <w:sz w:val="16"/>
                <w:szCs w:val="16"/>
              </w:rPr>
            </w:pPr>
          </w:p>
        </w:tc>
        <w:tc>
          <w:tcPr>
            <w:tcW w:w="1701" w:type="dxa"/>
            <w:noWrap/>
            <w:hideMark/>
          </w:tcPr>
          <w:p w14:paraId="644B8FA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63A07B22" w14:textId="77777777" w:rsidTr="00A205D5">
        <w:trPr>
          <w:trHeight w:val="290"/>
        </w:trPr>
        <w:tc>
          <w:tcPr>
            <w:tcW w:w="1087" w:type="dxa"/>
            <w:noWrap/>
            <w:hideMark/>
          </w:tcPr>
          <w:p w14:paraId="7F76D19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appisburgh</w:t>
            </w:r>
          </w:p>
        </w:tc>
        <w:tc>
          <w:tcPr>
            <w:tcW w:w="885" w:type="dxa"/>
            <w:noWrap/>
            <w:hideMark/>
          </w:tcPr>
          <w:p w14:paraId="0C54CA1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PB1</w:t>
            </w:r>
          </w:p>
        </w:tc>
        <w:tc>
          <w:tcPr>
            <w:tcW w:w="1714" w:type="dxa"/>
            <w:noWrap/>
            <w:hideMark/>
          </w:tcPr>
          <w:p w14:paraId="2BDA45B3" w14:textId="27B5B2D6"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Till </w:t>
            </w:r>
          </w:p>
        </w:tc>
        <w:tc>
          <w:tcPr>
            <w:tcW w:w="992" w:type="dxa"/>
          </w:tcPr>
          <w:p w14:paraId="1E316D39" w14:textId="5E2BE218" w:rsidR="00C961D1" w:rsidRPr="00DA712A" w:rsidRDefault="00DA712A" w:rsidP="00D33C3F">
            <w:pPr>
              <w:rPr>
                <w:rFonts w:ascii="Times New Roman" w:hAnsi="Times New Roman" w:cs="Times New Roman"/>
                <w:sz w:val="16"/>
                <w:szCs w:val="16"/>
                <w:lang w:val="en-US"/>
              </w:rPr>
            </w:pPr>
            <w:r>
              <w:rPr>
                <w:rFonts w:ascii="Times New Roman" w:hAnsi="Times New Roman" w:cs="Times New Roman"/>
                <w:sz w:val="16"/>
                <w:szCs w:val="16"/>
                <w:lang w:val="en-US"/>
              </w:rPr>
              <w:t>MIS 12</w:t>
            </w:r>
          </w:p>
        </w:tc>
        <w:tc>
          <w:tcPr>
            <w:tcW w:w="709" w:type="dxa"/>
            <w:noWrap/>
            <w:hideMark/>
          </w:tcPr>
          <w:p w14:paraId="6FB0C056" w14:textId="1B9AD6DC"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826</w:t>
            </w:r>
          </w:p>
        </w:tc>
        <w:tc>
          <w:tcPr>
            <w:tcW w:w="709" w:type="dxa"/>
            <w:noWrap/>
            <w:hideMark/>
          </w:tcPr>
          <w:p w14:paraId="6ACF9B0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33</w:t>
            </w:r>
          </w:p>
        </w:tc>
        <w:tc>
          <w:tcPr>
            <w:tcW w:w="1134" w:type="dxa"/>
            <w:noWrap/>
            <w:hideMark/>
          </w:tcPr>
          <w:p w14:paraId="397C2CA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96</w:t>
            </w:r>
          </w:p>
        </w:tc>
        <w:tc>
          <w:tcPr>
            <w:tcW w:w="850" w:type="dxa"/>
            <w:noWrap/>
            <w:hideMark/>
          </w:tcPr>
          <w:p w14:paraId="6BC9979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7</w:t>
            </w:r>
          </w:p>
        </w:tc>
        <w:tc>
          <w:tcPr>
            <w:tcW w:w="567" w:type="dxa"/>
            <w:noWrap/>
            <w:hideMark/>
          </w:tcPr>
          <w:p w14:paraId="2FC8AFE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5</w:t>
            </w:r>
          </w:p>
        </w:tc>
        <w:tc>
          <w:tcPr>
            <w:tcW w:w="567" w:type="dxa"/>
            <w:noWrap/>
            <w:hideMark/>
          </w:tcPr>
          <w:p w14:paraId="41101DAF" w14:textId="77777777" w:rsidR="00C961D1" w:rsidRPr="001D33B4" w:rsidRDefault="00C961D1" w:rsidP="00D33C3F">
            <w:pPr>
              <w:rPr>
                <w:rFonts w:ascii="Times New Roman" w:hAnsi="Times New Roman" w:cs="Times New Roman"/>
                <w:sz w:val="16"/>
                <w:szCs w:val="16"/>
              </w:rPr>
            </w:pPr>
          </w:p>
        </w:tc>
        <w:tc>
          <w:tcPr>
            <w:tcW w:w="1701" w:type="dxa"/>
            <w:noWrap/>
            <w:hideMark/>
          </w:tcPr>
          <w:p w14:paraId="224F9F5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42A81E72" w14:textId="77777777" w:rsidTr="00A205D5">
        <w:trPr>
          <w:trHeight w:val="290"/>
        </w:trPr>
        <w:tc>
          <w:tcPr>
            <w:tcW w:w="1087" w:type="dxa"/>
            <w:noWrap/>
            <w:hideMark/>
          </w:tcPr>
          <w:p w14:paraId="1EA0BFD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iley Bay</w:t>
            </w:r>
          </w:p>
        </w:tc>
        <w:tc>
          <w:tcPr>
            <w:tcW w:w="885" w:type="dxa"/>
            <w:noWrap/>
            <w:hideMark/>
          </w:tcPr>
          <w:p w14:paraId="17EC519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LD1</w:t>
            </w:r>
          </w:p>
        </w:tc>
        <w:tc>
          <w:tcPr>
            <w:tcW w:w="1714" w:type="dxa"/>
            <w:noWrap/>
            <w:hideMark/>
          </w:tcPr>
          <w:p w14:paraId="600276A0" w14:textId="360980D2"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iley Till </w:t>
            </w:r>
          </w:p>
        </w:tc>
        <w:tc>
          <w:tcPr>
            <w:tcW w:w="992" w:type="dxa"/>
          </w:tcPr>
          <w:p w14:paraId="1E91B463" w14:textId="466106EB"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598DCC7D" w14:textId="6937D921"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4.207</w:t>
            </w:r>
          </w:p>
        </w:tc>
        <w:tc>
          <w:tcPr>
            <w:tcW w:w="709" w:type="dxa"/>
            <w:noWrap/>
            <w:hideMark/>
          </w:tcPr>
          <w:p w14:paraId="2FEAB49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284</w:t>
            </w:r>
          </w:p>
        </w:tc>
        <w:tc>
          <w:tcPr>
            <w:tcW w:w="1134" w:type="dxa"/>
            <w:noWrap/>
            <w:hideMark/>
          </w:tcPr>
          <w:p w14:paraId="5A20101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03</w:t>
            </w:r>
          </w:p>
        </w:tc>
        <w:tc>
          <w:tcPr>
            <w:tcW w:w="850" w:type="dxa"/>
            <w:noWrap/>
            <w:hideMark/>
          </w:tcPr>
          <w:p w14:paraId="1B16953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4C66CAF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3</w:t>
            </w:r>
          </w:p>
        </w:tc>
        <w:tc>
          <w:tcPr>
            <w:tcW w:w="567" w:type="dxa"/>
            <w:noWrap/>
            <w:hideMark/>
          </w:tcPr>
          <w:p w14:paraId="1E859F8E" w14:textId="77777777" w:rsidR="00C961D1" w:rsidRPr="001D33B4" w:rsidRDefault="00C961D1" w:rsidP="00D33C3F">
            <w:pPr>
              <w:rPr>
                <w:rFonts w:ascii="Times New Roman" w:hAnsi="Times New Roman" w:cs="Times New Roman"/>
                <w:sz w:val="16"/>
                <w:szCs w:val="16"/>
              </w:rPr>
            </w:pPr>
          </w:p>
        </w:tc>
        <w:tc>
          <w:tcPr>
            <w:tcW w:w="1701" w:type="dxa"/>
            <w:noWrap/>
            <w:hideMark/>
          </w:tcPr>
          <w:p w14:paraId="0746D00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1D865026" w14:textId="77777777" w:rsidTr="00A205D5">
        <w:trPr>
          <w:trHeight w:val="290"/>
        </w:trPr>
        <w:tc>
          <w:tcPr>
            <w:tcW w:w="1087" w:type="dxa"/>
            <w:noWrap/>
            <w:hideMark/>
          </w:tcPr>
          <w:p w14:paraId="46A4DD3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iley Bay</w:t>
            </w:r>
          </w:p>
        </w:tc>
        <w:tc>
          <w:tcPr>
            <w:tcW w:w="885" w:type="dxa"/>
            <w:noWrap/>
            <w:hideMark/>
          </w:tcPr>
          <w:p w14:paraId="3DC6A29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MD1</w:t>
            </w:r>
          </w:p>
        </w:tc>
        <w:tc>
          <w:tcPr>
            <w:tcW w:w="1714" w:type="dxa"/>
            <w:noWrap/>
            <w:hideMark/>
          </w:tcPr>
          <w:p w14:paraId="0857D253" w14:textId="5E92A046"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iley Till </w:t>
            </w:r>
          </w:p>
        </w:tc>
        <w:tc>
          <w:tcPr>
            <w:tcW w:w="992" w:type="dxa"/>
          </w:tcPr>
          <w:p w14:paraId="69DE4CCA" w14:textId="1353504C"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2C2C635D" w14:textId="56C1F4EF"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4.207</w:t>
            </w:r>
          </w:p>
        </w:tc>
        <w:tc>
          <w:tcPr>
            <w:tcW w:w="709" w:type="dxa"/>
            <w:noWrap/>
            <w:hideMark/>
          </w:tcPr>
          <w:p w14:paraId="3DECBCE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284</w:t>
            </w:r>
          </w:p>
        </w:tc>
        <w:tc>
          <w:tcPr>
            <w:tcW w:w="1134" w:type="dxa"/>
            <w:noWrap/>
            <w:hideMark/>
          </w:tcPr>
          <w:p w14:paraId="3E16D24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94</w:t>
            </w:r>
          </w:p>
        </w:tc>
        <w:tc>
          <w:tcPr>
            <w:tcW w:w="850" w:type="dxa"/>
            <w:noWrap/>
            <w:hideMark/>
          </w:tcPr>
          <w:p w14:paraId="0C8D3BF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2142549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6</w:t>
            </w:r>
          </w:p>
        </w:tc>
        <w:tc>
          <w:tcPr>
            <w:tcW w:w="567" w:type="dxa"/>
            <w:noWrap/>
            <w:hideMark/>
          </w:tcPr>
          <w:p w14:paraId="08B3E0E0" w14:textId="77777777" w:rsidR="00C961D1" w:rsidRPr="001D33B4" w:rsidRDefault="00C961D1" w:rsidP="00D33C3F">
            <w:pPr>
              <w:rPr>
                <w:rFonts w:ascii="Times New Roman" w:hAnsi="Times New Roman" w:cs="Times New Roman"/>
                <w:sz w:val="16"/>
                <w:szCs w:val="16"/>
              </w:rPr>
            </w:pPr>
          </w:p>
        </w:tc>
        <w:tc>
          <w:tcPr>
            <w:tcW w:w="1701" w:type="dxa"/>
            <w:noWrap/>
            <w:hideMark/>
          </w:tcPr>
          <w:p w14:paraId="77C6B7CE"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2DC5FED" w14:textId="77777777" w:rsidTr="00A205D5">
        <w:trPr>
          <w:trHeight w:val="290"/>
        </w:trPr>
        <w:tc>
          <w:tcPr>
            <w:tcW w:w="1087" w:type="dxa"/>
            <w:noWrap/>
            <w:hideMark/>
          </w:tcPr>
          <w:p w14:paraId="44BD9473" w14:textId="77777777" w:rsidR="00C961D1" w:rsidRPr="001D33B4" w:rsidRDefault="00C961D1">
            <w:pPr>
              <w:rPr>
                <w:rFonts w:ascii="Times New Roman" w:hAnsi="Times New Roman" w:cs="Times New Roman"/>
                <w:sz w:val="16"/>
                <w:szCs w:val="16"/>
              </w:rPr>
            </w:pPr>
          </w:p>
        </w:tc>
        <w:tc>
          <w:tcPr>
            <w:tcW w:w="885" w:type="dxa"/>
            <w:noWrap/>
            <w:hideMark/>
          </w:tcPr>
          <w:p w14:paraId="37F4E708" w14:textId="77777777" w:rsidR="00C961D1" w:rsidRPr="001D33B4" w:rsidRDefault="00C961D1">
            <w:pPr>
              <w:rPr>
                <w:rFonts w:ascii="Times New Roman" w:hAnsi="Times New Roman" w:cs="Times New Roman"/>
                <w:sz w:val="16"/>
                <w:szCs w:val="16"/>
              </w:rPr>
            </w:pPr>
          </w:p>
        </w:tc>
        <w:tc>
          <w:tcPr>
            <w:tcW w:w="1714" w:type="dxa"/>
            <w:noWrap/>
            <w:hideMark/>
          </w:tcPr>
          <w:p w14:paraId="494FDCEC" w14:textId="77777777" w:rsidR="00C961D1" w:rsidRPr="001D33B4" w:rsidRDefault="00C961D1">
            <w:pPr>
              <w:rPr>
                <w:rFonts w:ascii="Times New Roman" w:hAnsi="Times New Roman" w:cs="Times New Roman"/>
                <w:sz w:val="16"/>
                <w:szCs w:val="16"/>
              </w:rPr>
            </w:pPr>
          </w:p>
        </w:tc>
        <w:tc>
          <w:tcPr>
            <w:tcW w:w="992" w:type="dxa"/>
          </w:tcPr>
          <w:p w14:paraId="53697B15" w14:textId="77777777" w:rsidR="00C961D1" w:rsidRPr="001D33B4" w:rsidRDefault="00C961D1">
            <w:pPr>
              <w:rPr>
                <w:rFonts w:ascii="Times New Roman" w:hAnsi="Times New Roman" w:cs="Times New Roman"/>
                <w:sz w:val="16"/>
                <w:szCs w:val="16"/>
              </w:rPr>
            </w:pPr>
          </w:p>
        </w:tc>
        <w:tc>
          <w:tcPr>
            <w:tcW w:w="709" w:type="dxa"/>
            <w:noWrap/>
            <w:hideMark/>
          </w:tcPr>
          <w:p w14:paraId="17DB1A5C" w14:textId="1034C4AB" w:rsidR="00C961D1" w:rsidRPr="001D33B4" w:rsidRDefault="00C961D1">
            <w:pPr>
              <w:rPr>
                <w:rFonts w:ascii="Times New Roman" w:hAnsi="Times New Roman" w:cs="Times New Roman"/>
                <w:sz w:val="16"/>
                <w:szCs w:val="16"/>
              </w:rPr>
            </w:pPr>
          </w:p>
        </w:tc>
        <w:tc>
          <w:tcPr>
            <w:tcW w:w="709" w:type="dxa"/>
            <w:noWrap/>
            <w:hideMark/>
          </w:tcPr>
          <w:p w14:paraId="4B8EFFFB" w14:textId="77777777" w:rsidR="00C961D1" w:rsidRPr="001D33B4" w:rsidRDefault="00C961D1">
            <w:pPr>
              <w:rPr>
                <w:rFonts w:ascii="Times New Roman" w:hAnsi="Times New Roman" w:cs="Times New Roman"/>
                <w:sz w:val="16"/>
                <w:szCs w:val="16"/>
              </w:rPr>
            </w:pPr>
          </w:p>
        </w:tc>
        <w:tc>
          <w:tcPr>
            <w:tcW w:w="1134" w:type="dxa"/>
            <w:noWrap/>
            <w:hideMark/>
          </w:tcPr>
          <w:p w14:paraId="47FF21BD" w14:textId="77777777" w:rsidR="00C961D1" w:rsidRPr="001D33B4" w:rsidRDefault="00C961D1">
            <w:pPr>
              <w:rPr>
                <w:rFonts w:ascii="Times New Roman" w:hAnsi="Times New Roman" w:cs="Times New Roman"/>
                <w:sz w:val="16"/>
                <w:szCs w:val="16"/>
              </w:rPr>
            </w:pPr>
          </w:p>
        </w:tc>
        <w:tc>
          <w:tcPr>
            <w:tcW w:w="850" w:type="dxa"/>
            <w:noWrap/>
            <w:hideMark/>
          </w:tcPr>
          <w:p w14:paraId="21BE3C88" w14:textId="77777777" w:rsidR="00C961D1" w:rsidRPr="001D33B4" w:rsidRDefault="00C961D1">
            <w:pPr>
              <w:rPr>
                <w:rFonts w:ascii="Times New Roman" w:hAnsi="Times New Roman" w:cs="Times New Roman"/>
                <w:sz w:val="16"/>
                <w:szCs w:val="16"/>
              </w:rPr>
            </w:pPr>
          </w:p>
        </w:tc>
        <w:tc>
          <w:tcPr>
            <w:tcW w:w="567" w:type="dxa"/>
            <w:noWrap/>
            <w:hideMark/>
          </w:tcPr>
          <w:p w14:paraId="1A250453" w14:textId="77777777" w:rsidR="00C961D1" w:rsidRPr="001D33B4" w:rsidRDefault="00C961D1">
            <w:pPr>
              <w:rPr>
                <w:rFonts w:ascii="Times New Roman" w:hAnsi="Times New Roman" w:cs="Times New Roman"/>
                <w:sz w:val="16"/>
                <w:szCs w:val="16"/>
              </w:rPr>
            </w:pPr>
          </w:p>
        </w:tc>
        <w:tc>
          <w:tcPr>
            <w:tcW w:w="567" w:type="dxa"/>
            <w:noWrap/>
            <w:hideMark/>
          </w:tcPr>
          <w:p w14:paraId="1923B29B" w14:textId="77777777" w:rsidR="00C961D1" w:rsidRPr="001D33B4" w:rsidRDefault="00C961D1">
            <w:pPr>
              <w:rPr>
                <w:rFonts w:ascii="Times New Roman" w:hAnsi="Times New Roman" w:cs="Times New Roman"/>
                <w:sz w:val="16"/>
                <w:szCs w:val="16"/>
              </w:rPr>
            </w:pPr>
          </w:p>
        </w:tc>
        <w:tc>
          <w:tcPr>
            <w:tcW w:w="1701" w:type="dxa"/>
            <w:noWrap/>
            <w:hideMark/>
          </w:tcPr>
          <w:p w14:paraId="09879E9B" w14:textId="77777777" w:rsidR="00C961D1" w:rsidRPr="001D33B4" w:rsidRDefault="00C961D1">
            <w:pPr>
              <w:rPr>
                <w:rFonts w:ascii="Times New Roman" w:hAnsi="Times New Roman" w:cs="Times New Roman"/>
                <w:sz w:val="16"/>
                <w:szCs w:val="16"/>
              </w:rPr>
            </w:pPr>
          </w:p>
        </w:tc>
      </w:tr>
      <w:tr w:rsidR="00567563" w:rsidRPr="001D33B4" w14:paraId="37ECFAD6" w14:textId="77777777" w:rsidTr="00A205D5">
        <w:trPr>
          <w:trHeight w:val="290"/>
        </w:trPr>
        <w:tc>
          <w:tcPr>
            <w:tcW w:w="3686" w:type="dxa"/>
            <w:gridSpan w:val="3"/>
            <w:tcBorders>
              <w:bottom w:val="single" w:sz="4" w:space="0" w:color="auto"/>
            </w:tcBorders>
            <w:noWrap/>
            <w:hideMark/>
          </w:tcPr>
          <w:p w14:paraId="4B58C2BD" w14:textId="468E5845" w:rsidR="00C961D1" w:rsidRPr="00017D76" w:rsidRDefault="00017D76">
            <w:pPr>
              <w:rPr>
                <w:rFonts w:ascii="Times New Roman" w:hAnsi="Times New Roman" w:cs="Times New Roman"/>
                <w:i/>
                <w:iCs/>
                <w:sz w:val="16"/>
                <w:szCs w:val="16"/>
                <w:lang w:val="en-US"/>
              </w:rPr>
            </w:pPr>
            <w:r>
              <w:rPr>
                <w:rFonts w:ascii="Times New Roman" w:hAnsi="Times New Roman" w:cs="Times New Roman"/>
                <w:i/>
                <w:iCs/>
                <w:sz w:val="16"/>
                <w:szCs w:val="16"/>
                <w:lang w:val="en-US"/>
              </w:rPr>
              <w:t xml:space="preserve"> F</w:t>
            </w:r>
            <w:r w:rsidR="00C961D1" w:rsidRPr="001D33B4">
              <w:rPr>
                <w:rFonts w:ascii="Times New Roman" w:hAnsi="Times New Roman" w:cs="Times New Roman"/>
                <w:i/>
                <w:iCs/>
                <w:sz w:val="16"/>
                <w:szCs w:val="16"/>
              </w:rPr>
              <w:t>IS</w:t>
            </w:r>
            <w:r>
              <w:rPr>
                <w:rFonts w:ascii="Times New Roman" w:hAnsi="Times New Roman" w:cs="Times New Roman"/>
                <w:i/>
                <w:iCs/>
                <w:sz w:val="16"/>
                <w:szCs w:val="16"/>
                <w:lang w:val="en-US"/>
              </w:rPr>
              <w:t xml:space="preserve"> (Northern European Plain)</w:t>
            </w:r>
          </w:p>
        </w:tc>
        <w:tc>
          <w:tcPr>
            <w:tcW w:w="992" w:type="dxa"/>
            <w:tcBorders>
              <w:bottom w:val="single" w:sz="4" w:space="0" w:color="auto"/>
            </w:tcBorders>
          </w:tcPr>
          <w:p w14:paraId="7503E542" w14:textId="77777777"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2733BCFB" w14:textId="10A3BFDB"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06E5A761" w14:textId="77777777" w:rsidR="00C961D1" w:rsidRPr="001D33B4" w:rsidRDefault="00C961D1">
            <w:pPr>
              <w:rPr>
                <w:rFonts w:ascii="Times New Roman" w:hAnsi="Times New Roman" w:cs="Times New Roman"/>
                <w:sz w:val="16"/>
                <w:szCs w:val="16"/>
              </w:rPr>
            </w:pPr>
          </w:p>
        </w:tc>
        <w:tc>
          <w:tcPr>
            <w:tcW w:w="1134" w:type="dxa"/>
            <w:tcBorders>
              <w:bottom w:val="single" w:sz="4" w:space="0" w:color="auto"/>
            </w:tcBorders>
            <w:noWrap/>
            <w:hideMark/>
          </w:tcPr>
          <w:p w14:paraId="3352DE93" w14:textId="77777777" w:rsidR="00C961D1" w:rsidRPr="001D33B4" w:rsidRDefault="00C961D1">
            <w:pPr>
              <w:rPr>
                <w:rFonts w:ascii="Times New Roman" w:hAnsi="Times New Roman" w:cs="Times New Roman"/>
                <w:sz w:val="16"/>
                <w:szCs w:val="16"/>
              </w:rPr>
            </w:pPr>
          </w:p>
        </w:tc>
        <w:tc>
          <w:tcPr>
            <w:tcW w:w="850" w:type="dxa"/>
            <w:tcBorders>
              <w:bottom w:val="single" w:sz="4" w:space="0" w:color="auto"/>
            </w:tcBorders>
            <w:noWrap/>
            <w:hideMark/>
          </w:tcPr>
          <w:p w14:paraId="0D3178EF" w14:textId="77777777" w:rsidR="00C961D1" w:rsidRPr="001D33B4" w:rsidRDefault="00C961D1">
            <w:pPr>
              <w:rPr>
                <w:rFonts w:ascii="Times New Roman" w:hAnsi="Times New Roman" w:cs="Times New Roman"/>
                <w:sz w:val="16"/>
                <w:szCs w:val="16"/>
              </w:rPr>
            </w:pPr>
          </w:p>
        </w:tc>
        <w:tc>
          <w:tcPr>
            <w:tcW w:w="567" w:type="dxa"/>
            <w:tcBorders>
              <w:bottom w:val="single" w:sz="4" w:space="0" w:color="auto"/>
            </w:tcBorders>
            <w:noWrap/>
            <w:hideMark/>
          </w:tcPr>
          <w:p w14:paraId="3DF91FE6" w14:textId="77777777"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5.1</w:t>
            </w:r>
          </w:p>
        </w:tc>
        <w:tc>
          <w:tcPr>
            <w:tcW w:w="567" w:type="dxa"/>
            <w:tcBorders>
              <w:bottom w:val="single" w:sz="4" w:space="0" w:color="auto"/>
            </w:tcBorders>
            <w:noWrap/>
            <w:hideMark/>
          </w:tcPr>
          <w:p w14:paraId="19498171" w14:textId="349CA81F"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1</w:t>
            </w:r>
          </w:p>
        </w:tc>
        <w:tc>
          <w:tcPr>
            <w:tcW w:w="1701" w:type="dxa"/>
            <w:tcBorders>
              <w:bottom w:val="single" w:sz="4" w:space="0" w:color="auto"/>
            </w:tcBorders>
            <w:noWrap/>
            <w:hideMark/>
          </w:tcPr>
          <w:p w14:paraId="33F77915" w14:textId="77777777" w:rsidR="00C961D1" w:rsidRPr="001D33B4" w:rsidRDefault="00C961D1" w:rsidP="00D33C3F">
            <w:pPr>
              <w:rPr>
                <w:rFonts w:ascii="Times New Roman" w:hAnsi="Times New Roman" w:cs="Times New Roman"/>
                <w:i/>
                <w:iCs/>
                <w:sz w:val="16"/>
                <w:szCs w:val="16"/>
              </w:rPr>
            </w:pPr>
          </w:p>
        </w:tc>
      </w:tr>
      <w:tr w:rsidR="00567563" w:rsidRPr="001D33B4" w14:paraId="7C98D0A9" w14:textId="77777777" w:rsidTr="00A205D5">
        <w:trPr>
          <w:trHeight w:val="290"/>
        </w:trPr>
        <w:tc>
          <w:tcPr>
            <w:tcW w:w="1087" w:type="dxa"/>
            <w:tcBorders>
              <w:top w:val="single" w:sz="4" w:space="0" w:color="auto"/>
            </w:tcBorders>
            <w:noWrap/>
            <w:hideMark/>
          </w:tcPr>
          <w:p w14:paraId="195FC64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nud Strand</w:t>
            </w:r>
          </w:p>
        </w:tc>
        <w:tc>
          <w:tcPr>
            <w:tcW w:w="885" w:type="dxa"/>
            <w:tcBorders>
              <w:top w:val="single" w:sz="4" w:space="0" w:color="auto"/>
            </w:tcBorders>
            <w:noWrap/>
            <w:hideMark/>
          </w:tcPr>
          <w:p w14:paraId="0A463FC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SS1</w:t>
            </w:r>
          </w:p>
        </w:tc>
        <w:tc>
          <w:tcPr>
            <w:tcW w:w="1714" w:type="dxa"/>
            <w:tcBorders>
              <w:top w:val="single" w:sz="4" w:space="0" w:color="auto"/>
            </w:tcBorders>
            <w:noWrap/>
            <w:hideMark/>
          </w:tcPr>
          <w:p w14:paraId="440A632E" w14:textId="3A6B5528" w:rsidR="00C961D1" w:rsidRPr="00DA712A" w:rsidRDefault="00C961D1">
            <w:pPr>
              <w:rPr>
                <w:rFonts w:ascii="Times New Roman" w:hAnsi="Times New Roman" w:cs="Times New Roman"/>
                <w:sz w:val="16"/>
                <w:szCs w:val="16"/>
                <w:lang w:val="en-US"/>
              </w:rPr>
            </w:pPr>
            <w:r w:rsidRPr="001D33B4">
              <w:rPr>
                <w:rFonts w:ascii="Times New Roman" w:hAnsi="Times New Roman" w:cs="Times New Roman"/>
                <w:sz w:val="16"/>
                <w:szCs w:val="16"/>
              </w:rPr>
              <w:t>Glaciolacustrine (Spøttrup. Fegge Clay</w:t>
            </w:r>
            <w:r w:rsidR="00DA712A">
              <w:rPr>
                <w:rFonts w:ascii="Times New Roman" w:hAnsi="Times New Roman" w:cs="Times New Roman"/>
                <w:sz w:val="16"/>
                <w:szCs w:val="16"/>
                <w:lang w:val="en-US"/>
              </w:rPr>
              <w:t>)</w:t>
            </w:r>
          </w:p>
        </w:tc>
        <w:tc>
          <w:tcPr>
            <w:tcW w:w="992" w:type="dxa"/>
            <w:tcBorders>
              <w:top w:val="single" w:sz="4" w:space="0" w:color="auto"/>
            </w:tcBorders>
          </w:tcPr>
          <w:p w14:paraId="73BE130F" w14:textId="7E3C2ECD"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tcBorders>
              <w:top w:val="single" w:sz="4" w:space="0" w:color="auto"/>
            </w:tcBorders>
            <w:noWrap/>
            <w:hideMark/>
          </w:tcPr>
          <w:p w14:paraId="5D8BAF08" w14:textId="317F17BA"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6.658</w:t>
            </w:r>
          </w:p>
        </w:tc>
        <w:tc>
          <w:tcPr>
            <w:tcW w:w="709" w:type="dxa"/>
            <w:tcBorders>
              <w:top w:val="single" w:sz="4" w:space="0" w:color="auto"/>
            </w:tcBorders>
            <w:noWrap/>
            <w:hideMark/>
          </w:tcPr>
          <w:p w14:paraId="52C69F2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8.777</w:t>
            </w:r>
          </w:p>
        </w:tc>
        <w:tc>
          <w:tcPr>
            <w:tcW w:w="1134" w:type="dxa"/>
            <w:tcBorders>
              <w:top w:val="single" w:sz="4" w:space="0" w:color="auto"/>
            </w:tcBorders>
            <w:noWrap/>
            <w:hideMark/>
          </w:tcPr>
          <w:p w14:paraId="28D4351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51</w:t>
            </w:r>
          </w:p>
        </w:tc>
        <w:tc>
          <w:tcPr>
            <w:tcW w:w="850" w:type="dxa"/>
            <w:tcBorders>
              <w:top w:val="single" w:sz="4" w:space="0" w:color="auto"/>
            </w:tcBorders>
            <w:noWrap/>
            <w:hideMark/>
          </w:tcPr>
          <w:p w14:paraId="7005ADB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tcBorders>
              <w:top w:val="single" w:sz="4" w:space="0" w:color="auto"/>
            </w:tcBorders>
            <w:noWrap/>
            <w:hideMark/>
          </w:tcPr>
          <w:p w14:paraId="24E610B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4</w:t>
            </w:r>
          </w:p>
        </w:tc>
        <w:tc>
          <w:tcPr>
            <w:tcW w:w="567" w:type="dxa"/>
            <w:tcBorders>
              <w:top w:val="single" w:sz="4" w:space="0" w:color="auto"/>
            </w:tcBorders>
            <w:noWrap/>
            <w:hideMark/>
          </w:tcPr>
          <w:p w14:paraId="291BD7AE"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2C2E059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4271B774" w14:textId="77777777" w:rsidTr="00A205D5">
        <w:trPr>
          <w:trHeight w:val="290"/>
        </w:trPr>
        <w:tc>
          <w:tcPr>
            <w:tcW w:w="1087" w:type="dxa"/>
            <w:noWrap/>
            <w:hideMark/>
          </w:tcPr>
          <w:p w14:paraId="0D89D1B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ubjerg Knude</w:t>
            </w:r>
          </w:p>
        </w:tc>
        <w:tc>
          <w:tcPr>
            <w:tcW w:w="885" w:type="dxa"/>
            <w:noWrap/>
            <w:hideMark/>
          </w:tcPr>
          <w:p w14:paraId="7B3E352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LKFm1</w:t>
            </w:r>
          </w:p>
        </w:tc>
        <w:tc>
          <w:tcPr>
            <w:tcW w:w="1714" w:type="dxa"/>
            <w:noWrap/>
            <w:hideMark/>
          </w:tcPr>
          <w:p w14:paraId="1C8A5923" w14:textId="3411D493"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lacustrine (Lønstrup Klint Fm)</w:t>
            </w:r>
          </w:p>
        </w:tc>
        <w:tc>
          <w:tcPr>
            <w:tcW w:w="992" w:type="dxa"/>
          </w:tcPr>
          <w:p w14:paraId="1187A649" w14:textId="65DC5B57"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028A5548" w14:textId="5DEE142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7.45</w:t>
            </w:r>
          </w:p>
        </w:tc>
        <w:tc>
          <w:tcPr>
            <w:tcW w:w="709" w:type="dxa"/>
            <w:noWrap/>
            <w:hideMark/>
          </w:tcPr>
          <w:p w14:paraId="0FF65C2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778</w:t>
            </w:r>
          </w:p>
        </w:tc>
        <w:tc>
          <w:tcPr>
            <w:tcW w:w="1134" w:type="dxa"/>
            <w:noWrap/>
            <w:hideMark/>
          </w:tcPr>
          <w:p w14:paraId="793A62C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777</w:t>
            </w:r>
          </w:p>
        </w:tc>
        <w:tc>
          <w:tcPr>
            <w:tcW w:w="850" w:type="dxa"/>
            <w:noWrap/>
            <w:hideMark/>
          </w:tcPr>
          <w:p w14:paraId="4FECE4A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4E0DC67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8</w:t>
            </w:r>
          </w:p>
        </w:tc>
        <w:tc>
          <w:tcPr>
            <w:tcW w:w="567" w:type="dxa"/>
            <w:noWrap/>
            <w:hideMark/>
          </w:tcPr>
          <w:p w14:paraId="0182D816" w14:textId="77777777" w:rsidR="00C961D1" w:rsidRPr="001D33B4" w:rsidRDefault="00C961D1" w:rsidP="00D33C3F">
            <w:pPr>
              <w:rPr>
                <w:rFonts w:ascii="Times New Roman" w:hAnsi="Times New Roman" w:cs="Times New Roman"/>
                <w:sz w:val="16"/>
                <w:szCs w:val="16"/>
              </w:rPr>
            </w:pPr>
          </w:p>
        </w:tc>
        <w:tc>
          <w:tcPr>
            <w:tcW w:w="1701" w:type="dxa"/>
            <w:noWrap/>
            <w:hideMark/>
          </w:tcPr>
          <w:p w14:paraId="13A8813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1381D9D2" w14:textId="77777777" w:rsidTr="00A205D5">
        <w:trPr>
          <w:trHeight w:val="290"/>
        </w:trPr>
        <w:tc>
          <w:tcPr>
            <w:tcW w:w="1087" w:type="dxa"/>
            <w:noWrap/>
            <w:hideMark/>
          </w:tcPr>
          <w:p w14:paraId="1F97C36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ubjerg Knude</w:t>
            </w:r>
          </w:p>
        </w:tc>
        <w:tc>
          <w:tcPr>
            <w:tcW w:w="885" w:type="dxa"/>
            <w:noWrap/>
            <w:hideMark/>
          </w:tcPr>
          <w:p w14:paraId="1C2F477E"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KNFm1</w:t>
            </w:r>
          </w:p>
        </w:tc>
        <w:tc>
          <w:tcPr>
            <w:tcW w:w="1714" w:type="dxa"/>
            <w:noWrap/>
            <w:hideMark/>
          </w:tcPr>
          <w:p w14:paraId="5CD66BC9" w14:textId="1D6A5023"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 (Rubjerg Knude Fm)</w:t>
            </w:r>
          </w:p>
        </w:tc>
        <w:tc>
          <w:tcPr>
            <w:tcW w:w="992" w:type="dxa"/>
          </w:tcPr>
          <w:p w14:paraId="3B0A12C7" w14:textId="51A915F6"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28F1F502" w14:textId="1C030601"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7.45</w:t>
            </w:r>
          </w:p>
        </w:tc>
        <w:tc>
          <w:tcPr>
            <w:tcW w:w="709" w:type="dxa"/>
            <w:noWrap/>
            <w:hideMark/>
          </w:tcPr>
          <w:p w14:paraId="6551124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778</w:t>
            </w:r>
          </w:p>
        </w:tc>
        <w:tc>
          <w:tcPr>
            <w:tcW w:w="1134" w:type="dxa"/>
            <w:noWrap/>
            <w:hideMark/>
          </w:tcPr>
          <w:p w14:paraId="72375C1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38</w:t>
            </w:r>
          </w:p>
        </w:tc>
        <w:tc>
          <w:tcPr>
            <w:tcW w:w="850" w:type="dxa"/>
            <w:noWrap/>
            <w:hideMark/>
          </w:tcPr>
          <w:p w14:paraId="50D431C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8</w:t>
            </w:r>
          </w:p>
        </w:tc>
        <w:tc>
          <w:tcPr>
            <w:tcW w:w="567" w:type="dxa"/>
            <w:noWrap/>
            <w:hideMark/>
          </w:tcPr>
          <w:p w14:paraId="77864FE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6</w:t>
            </w:r>
          </w:p>
        </w:tc>
        <w:tc>
          <w:tcPr>
            <w:tcW w:w="567" w:type="dxa"/>
            <w:noWrap/>
            <w:hideMark/>
          </w:tcPr>
          <w:p w14:paraId="76B4E626" w14:textId="77777777" w:rsidR="00C961D1" w:rsidRPr="001D33B4" w:rsidRDefault="00C961D1" w:rsidP="00D33C3F">
            <w:pPr>
              <w:rPr>
                <w:rFonts w:ascii="Times New Roman" w:hAnsi="Times New Roman" w:cs="Times New Roman"/>
                <w:sz w:val="16"/>
                <w:szCs w:val="16"/>
              </w:rPr>
            </w:pPr>
          </w:p>
        </w:tc>
        <w:tc>
          <w:tcPr>
            <w:tcW w:w="1701" w:type="dxa"/>
            <w:noWrap/>
            <w:hideMark/>
          </w:tcPr>
          <w:p w14:paraId="14EE42B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646E5449" w14:textId="77777777" w:rsidTr="00A205D5">
        <w:trPr>
          <w:trHeight w:val="290"/>
        </w:trPr>
        <w:tc>
          <w:tcPr>
            <w:tcW w:w="1087" w:type="dxa"/>
            <w:noWrap/>
            <w:hideMark/>
          </w:tcPr>
          <w:p w14:paraId="778E0C6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ubjerg Knude</w:t>
            </w:r>
          </w:p>
        </w:tc>
        <w:tc>
          <w:tcPr>
            <w:tcW w:w="885" w:type="dxa"/>
            <w:noWrap/>
            <w:hideMark/>
          </w:tcPr>
          <w:p w14:paraId="1F7DBCD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IBFm1</w:t>
            </w:r>
          </w:p>
        </w:tc>
        <w:tc>
          <w:tcPr>
            <w:tcW w:w="1714" w:type="dxa"/>
            <w:noWrap/>
            <w:hideMark/>
          </w:tcPr>
          <w:p w14:paraId="35C1F7E5" w14:textId="5673F359"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 (Ribjerg Fm)</w:t>
            </w:r>
          </w:p>
        </w:tc>
        <w:tc>
          <w:tcPr>
            <w:tcW w:w="992" w:type="dxa"/>
          </w:tcPr>
          <w:p w14:paraId="090FD3B9" w14:textId="5EBC53C9"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D4FCEBA" w14:textId="0C7F41E6"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7.45</w:t>
            </w:r>
          </w:p>
        </w:tc>
        <w:tc>
          <w:tcPr>
            <w:tcW w:w="709" w:type="dxa"/>
            <w:noWrap/>
            <w:hideMark/>
          </w:tcPr>
          <w:p w14:paraId="29BA9AC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778</w:t>
            </w:r>
          </w:p>
        </w:tc>
        <w:tc>
          <w:tcPr>
            <w:tcW w:w="1134" w:type="dxa"/>
            <w:noWrap/>
            <w:hideMark/>
          </w:tcPr>
          <w:p w14:paraId="76D16D3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5</w:t>
            </w:r>
          </w:p>
        </w:tc>
        <w:tc>
          <w:tcPr>
            <w:tcW w:w="850" w:type="dxa"/>
            <w:noWrap/>
            <w:hideMark/>
          </w:tcPr>
          <w:p w14:paraId="5B586A9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7</w:t>
            </w:r>
          </w:p>
        </w:tc>
        <w:tc>
          <w:tcPr>
            <w:tcW w:w="567" w:type="dxa"/>
            <w:noWrap/>
            <w:hideMark/>
          </w:tcPr>
          <w:p w14:paraId="69FD198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4</w:t>
            </w:r>
          </w:p>
        </w:tc>
        <w:tc>
          <w:tcPr>
            <w:tcW w:w="567" w:type="dxa"/>
            <w:noWrap/>
            <w:hideMark/>
          </w:tcPr>
          <w:p w14:paraId="2DC89274" w14:textId="77777777" w:rsidR="00C961D1" w:rsidRPr="001D33B4" w:rsidRDefault="00C961D1" w:rsidP="00D33C3F">
            <w:pPr>
              <w:rPr>
                <w:rFonts w:ascii="Times New Roman" w:hAnsi="Times New Roman" w:cs="Times New Roman"/>
                <w:sz w:val="16"/>
                <w:szCs w:val="16"/>
              </w:rPr>
            </w:pPr>
          </w:p>
        </w:tc>
        <w:tc>
          <w:tcPr>
            <w:tcW w:w="1701" w:type="dxa"/>
            <w:noWrap/>
            <w:hideMark/>
          </w:tcPr>
          <w:p w14:paraId="02A73A2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7158FA69" w14:textId="77777777" w:rsidTr="00A205D5">
        <w:trPr>
          <w:trHeight w:val="290"/>
        </w:trPr>
        <w:tc>
          <w:tcPr>
            <w:tcW w:w="1087" w:type="dxa"/>
            <w:noWrap/>
            <w:hideMark/>
          </w:tcPr>
          <w:p w14:paraId="77A4733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arup</w:t>
            </w:r>
          </w:p>
        </w:tc>
        <w:tc>
          <w:tcPr>
            <w:tcW w:w="885" w:type="dxa"/>
            <w:noWrap/>
            <w:hideMark/>
          </w:tcPr>
          <w:p w14:paraId="7AE5487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AR1</w:t>
            </w:r>
          </w:p>
        </w:tc>
        <w:tc>
          <w:tcPr>
            <w:tcW w:w="1714" w:type="dxa"/>
            <w:noWrap/>
            <w:hideMark/>
          </w:tcPr>
          <w:p w14:paraId="4919F9B0" w14:textId="4784B48E"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 (Karup Sandur Fm)</w:t>
            </w:r>
          </w:p>
        </w:tc>
        <w:tc>
          <w:tcPr>
            <w:tcW w:w="992" w:type="dxa"/>
          </w:tcPr>
          <w:p w14:paraId="32C70A1A" w14:textId="79E7228E"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048CA38B" w14:textId="3F3A186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6.312</w:t>
            </w:r>
          </w:p>
        </w:tc>
        <w:tc>
          <w:tcPr>
            <w:tcW w:w="709" w:type="dxa"/>
            <w:noWrap/>
            <w:hideMark/>
          </w:tcPr>
          <w:p w14:paraId="226AAD5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185</w:t>
            </w:r>
          </w:p>
        </w:tc>
        <w:tc>
          <w:tcPr>
            <w:tcW w:w="1134" w:type="dxa"/>
            <w:noWrap/>
            <w:hideMark/>
          </w:tcPr>
          <w:p w14:paraId="7189A68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69</w:t>
            </w:r>
          </w:p>
        </w:tc>
        <w:tc>
          <w:tcPr>
            <w:tcW w:w="850" w:type="dxa"/>
            <w:noWrap/>
            <w:hideMark/>
          </w:tcPr>
          <w:p w14:paraId="48C61F1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73A2DEF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1</w:t>
            </w:r>
          </w:p>
        </w:tc>
        <w:tc>
          <w:tcPr>
            <w:tcW w:w="567" w:type="dxa"/>
            <w:noWrap/>
            <w:hideMark/>
          </w:tcPr>
          <w:p w14:paraId="4A507303" w14:textId="77777777" w:rsidR="00C961D1" w:rsidRPr="001D33B4" w:rsidRDefault="00C961D1" w:rsidP="00D33C3F">
            <w:pPr>
              <w:rPr>
                <w:rFonts w:ascii="Times New Roman" w:hAnsi="Times New Roman" w:cs="Times New Roman"/>
                <w:sz w:val="16"/>
                <w:szCs w:val="16"/>
              </w:rPr>
            </w:pPr>
          </w:p>
        </w:tc>
        <w:tc>
          <w:tcPr>
            <w:tcW w:w="1701" w:type="dxa"/>
            <w:noWrap/>
            <w:hideMark/>
          </w:tcPr>
          <w:p w14:paraId="0B59067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7AC6E5C" w14:textId="77777777" w:rsidTr="00A205D5">
        <w:trPr>
          <w:trHeight w:val="290"/>
        </w:trPr>
        <w:tc>
          <w:tcPr>
            <w:tcW w:w="1087" w:type="dxa"/>
            <w:noWrap/>
            <w:hideMark/>
          </w:tcPr>
          <w:p w14:paraId="7D8B746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ravemünde</w:t>
            </w:r>
          </w:p>
        </w:tc>
        <w:tc>
          <w:tcPr>
            <w:tcW w:w="885" w:type="dxa"/>
            <w:noWrap/>
            <w:hideMark/>
          </w:tcPr>
          <w:p w14:paraId="69FE2AD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1</w:t>
            </w:r>
          </w:p>
        </w:tc>
        <w:tc>
          <w:tcPr>
            <w:tcW w:w="1714" w:type="dxa"/>
            <w:noWrap/>
            <w:hideMark/>
          </w:tcPr>
          <w:p w14:paraId="56BDC787" w14:textId="61D589FF"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2EB512CB" w14:textId="332587F0"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499C6EF1" w14:textId="18DB4364"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971</w:t>
            </w:r>
          </w:p>
        </w:tc>
        <w:tc>
          <w:tcPr>
            <w:tcW w:w="709" w:type="dxa"/>
            <w:noWrap/>
            <w:hideMark/>
          </w:tcPr>
          <w:p w14:paraId="1158F8C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0.883</w:t>
            </w:r>
          </w:p>
        </w:tc>
        <w:tc>
          <w:tcPr>
            <w:tcW w:w="1134" w:type="dxa"/>
            <w:noWrap/>
            <w:hideMark/>
          </w:tcPr>
          <w:p w14:paraId="1D4CD35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01</w:t>
            </w:r>
          </w:p>
        </w:tc>
        <w:tc>
          <w:tcPr>
            <w:tcW w:w="850" w:type="dxa"/>
            <w:noWrap/>
            <w:hideMark/>
          </w:tcPr>
          <w:p w14:paraId="2754A3C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751B9D5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4</w:t>
            </w:r>
          </w:p>
        </w:tc>
        <w:tc>
          <w:tcPr>
            <w:tcW w:w="567" w:type="dxa"/>
            <w:noWrap/>
            <w:hideMark/>
          </w:tcPr>
          <w:p w14:paraId="3F71396D" w14:textId="77777777" w:rsidR="00C961D1" w:rsidRPr="001D33B4" w:rsidRDefault="00C961D1" w:rsidP="00D33C3F">
            <w:pPr>
              <w:rPr>
                <w:rFonts w:ascii="Times New Roman" w:hAnsi="Times New Roman" w:cs="Times New Roman"/>
                <w:sz w:val="16"/>
                <w:szCs w:val="16"/>
              </w:rPr>
            </w:pPr>
          </w:p>
        </w:tc>
        <w:tc>
          <w:tcPr>
            <w:tcW w:w="1701" w:type="dxa"/>
            <w:noWrap/>
            <w:hideMark/>
          </w:tcPr>
          <w:p w14:paraId="75B4E46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4994A89D" w14:textId="77777777" w:rsidTr="00A205D5">
        <w:trPr>
          <w:trHeight w:val="290"/>
        </w:trPr>
        <w:tc>
          <w:tcPr>
            <w:tcW w:w="1087" w:type="dxa"/>
            <w:noWrap/>
            <w:hideMark/>
          </w:tcPr>
          <w:p w14:paraId="6D1298F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ravemünde</w:t>
            </w:r>
          </w:p>
        </w:tc>
        <w:tc>
          <w:tcPr>
            <w:tcW w:w="885" w:type="dxa"/>
            <w:noWrap/>
            <w:hideMark/>
          </w:tcPr>
          <w:p w14:paraId="7D82F18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5</w:t>
            </w:r>
          </w:p>
        </w:tc>
        <w:tc>
          <w:tcPr>
            <w:tcW w:w="1714" w:type="dxa"/>
            <w:noWrap/>
            <w:hideMark/>
          </w:tcPr>
          <w:p w14:paraId="2378B212" w14:textId="45F6B983"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Glaciofluvial </w:t>
            </w:r>
          </w:p>
        </w:tc>
        <w:tc>
          <w:tcPr>
            <w:tcW w:w="992" w:type="dxa"/>
          </w:tcPr>
          <w:p w14:paraId="2DB12920" w14:textId="41DCE0D2"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85410E9" w14:textId="739EC9D0"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971</w:t>
            </w:r>
          </w:p>
        </w:tc>
        <w:tc>
          <w:tcPr>
            <w:tcW w:w="709" w:type="dxa"/>
            <w:noWrap/>
            <w:hideMark/>
          </w:tcPr>
          <w:p w14:paraId="7C19B99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0.883</w:t>
            </w:r>
          </w:p>
        </w:tc>
        <w:tc>
          <w:tcPr>
            <w:tcW w:w="1134" w:type="dxa"/>
            <w:noWrap/>
            <w:hideMark/>
          </w:tcPr>
          <w:p w14:paraId="01F10AB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1</w:t>
            </w:r>
          </w:p>
        </w:tc>
        <w:tc>
          <w:tcPr>
            <w:tcW w:w="850" w:type="dxa"/>
            <w:noWrap/>
            <w:hideMark/>
          </w:tcPr>
          <w:p w14:paraId="17346E3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5173F64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2</w:t>
            </w:r>
          </w:p>
        </w:tc>
        <w:tc>
          <w:tcPr>
            <w:tcW w:w="567" w:type="dxa"/>
            <w:noWrap/>
            <w:hideMark/>
          </w:tcPr>
          <w:p w14:paraId="68BB5C7A" w14:textId="77777777" w:rsidR="00C961D1" w:rsidRPr="001D33B4" w:rsidRDefault="00C961D1" w:rsidP="00D33C3F">
            <w:pPr>
              <w:rPr>
                <w:rFonts w:ascii="Times New Roman" w:hAnsi="Times New Roman" w:cs="Times New Roman"/>
                <w:sz w:val="16"/>
                <w:szCs w:val="16"/>
              </w:rPr>
            </w:pPr>
          </w:p>
        </w:tc>
        <w:tc>
          <w:tcPr>
            <w:tcW w:w="1701" w:type="dxa"/>
            <w:noWrap/>
            <w:hideMark/>
          </w:tcPr>
          <w:p w14:paraId="76D7A2F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28D10EFA" w14:textId="77777777" w:rsidTr="00A205D5">
        <w:trPr>
          <w:trHeight w:val="290"/>
        </w:trPr>
        <w:tc>
          <w:tcPr>
            <w:tcW w:w="1087" w:type="dxa"/>
            <w:noWrap/>
            <w:hideMark/>
          </w:tcPr>
          <w:p w14:paraId="67156DA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lastRenderedPageBreak/>
              <w:t>Beelitz</w:t>
            </w:r>
          </w:p>
        </w:tc>
        <w:tc>
          <w:tcPr>
            <w:tcW w:w="885" w:type="dxa"/>
            <w:noWrap/>
            <w:hideMark/>
          </w:tcPr>
          <w:p w14:paraId="3C1D22C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BEE-a</w:t>
            </w:r>
          </w:p>
        </w:tc>
        <w:tc>
          <w:tcPr>
            <w:tcW w:w="1714" w:type="dxa"/>
            <w:noWrap/>
            <w:hideMark/>
          </w:tcPr>
          <w:p w14:paraId="44CBBDC0" w14:textId="204FB34B"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4D2539C9" w14:textId="51A9C1F0"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573B54F3" w14:textId="00836E2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288</w:t>
            </w:r>
          </w:p>
        </w:tc>
        <w:tc>
          <w:tcPr>
            <w:tcW w:w="709" w:type="dxa"/>
            <w:noWrap/>
            <w:hideMark/>
          </w:tcPr>
          <w:p w14:paraId="1A36E53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937</w:t>
            </w:r>
          </w:p>
        </w:tc>
        <w:tc>
          <w:tcPr>
            <w:tcW w:w="1134" w:type="dxa"/>
            <w:noWrap/>
            <w:hideMark/>
          </w:tcPr>
          <w:p w14:paraId="4703466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25</w:t>
            </w:r>
          </w:p>
        </w:tc>
        <w:tc>
          <w:tcPr>
            <w:tcW w:w="850" w:type="dxa"/>
            <w:noWrap/>
            <w:hideMark/>
          </w:tcPr>
          <w:p w14:paraId="63B0500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7DFA22D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9</w:t>
            </w:r>
          </w:p>
        </w:tc>
        <w:tc>
          <w:tcPr>
            <w:tcW w:w="567" w:type="dxa"/>
            <w:noWrap/>
            <w:hideMark/>
          </w:tcPr>
          <w:p w14:paraId="00182C5D" w14:textId="77777777" w:rsidR="00C961D1" w:rsidRPr="001D33B4" w:rsidRDefault="00C961D1" w:rsidP="00D33C3F">
            <w:pPr>
              <w:rPr>
                <w:rFonts w:ascii="Times New Roman" w:hAnsi="Times New Roman" w:cs="Times New Roman"/>
                <w:sz w:val="16"/>
                <w:szCs w:val="16"/>
              </w:rPr>
            </w:pPr>
          </w:p>
        </w:tc>
        <w:tc>
          <w:tcPr>
            <w:tcW w:w="1701" w:type="dxa"/>
            <w:noWrap/>
            <w:hideMark/>
          </w:tcPr>
          <w:p w14:paraId="3A6AA88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4D61557D" w14:textId="77777777" w:rsidTr="00A205D5">
        <w:trPr>
          <w:trHeight w:val="290"/>
        </w:trPr>
        <w:tc>
          <w:tcPr>
            <w:tcW w:w="1087" w:type="dxa"/>
            <w:noWrap/>
            <w:hideMark/>
          </w:tcPr>
          <w:p w14:paraId="7738678E"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Beelitz</w:t>
            </w:r>
          </w:p>
        </w:tc>
        <w:tc>
          <w:tcPr>
            <w:tcW w:w="885" w:type="dxa"/>
            <w:noWrap/>
            <w:hideMark/>
          </w:tcPr>
          <w:p w14:paraId="49E9B18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BEE-b</w:t>
            </w:r>
          </w:p>
        </w:tc>
        <w:tc>
          <w:tcPr>
            <w:tcW w:w="1714" w:type="dxa"/>
            <w:noWrap/>
            <w:hideMark/>
          </w:tcPr>
          <w:p w14:paraId="254BE368" w14:textId="7BC4A324"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725286BD" w14:textId="7881F25F"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B5FC713" w14:textId="2826C4A4"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288</w:t>
            </w:r>
          </w:p>
        </w:tc>
        <w:tc>
          <w:tcPr>
            <w:tcW w:w="709" w:type="dxa"/>
            <w:noWrap/>
            <w:hideMark/>
          </w:tcPr>
          <w:p w14:paraId="546509E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937</w:t>
            </w:r>
          </w:p>
        </w:tc>
        <w:tc>
          <w:tcPr>
            <w:tcW w:w="1134" w:type="dxa"/>
            <w:noWrap/>
            <w:hideMark/>
          </w:tcPr>
          <w:p w14:paraId="4338DED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29</w:t>
            </w:r>
          </w:p>
        </w:tc>
        <w:tc>
          <w:tcPr>
            <w:tcW w:w="850" w:type="dxa"/>
            <w:noWrap/>
            <w:hideMark/>
          </w:tcPr>
          <w:p w14:paraId="77C8EF3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728DCB0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8</w:t>
            </w:r>
          </w:p>
        </w:tc>
        <w:tc>
          <w:tcPr>
            <w:tcW w:w="567" w:type="dxa"/>
            <w:noWrap/>
            <w:hideMark/>
          </w:tcPr>
          <w:p w14:paraId="44B382DF" w14:textId="77777777" w:rsidR="00C961D1" w:rsidRPr="001D33B4" w:rsidRDefault="00C961D1" w:rsidP="00D33C3F">
            <w:pPr>
              <w:rPr>
                <w:rFonts w:ascii="Times New Roman" w:hAnsi="Times New Roman" w:cs="Times New Roman"/>
                <w:sz w:val="16"/>
                <w:szCs w:val="16"/>
              </w:rPr>
            </w:pPr>
          </w:p>
        </w:tc>
        <w:tc>
          <w:tcPr>
            <w:tcW w:w="1701" w:type="dxa"/>
            <w:noWrap/>
            <w:hideMark/>
          </w:tcPr>
          <w:p w14:paraId="35B0741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0D6C66D6" w14:textId="77777777" w:rsidTr="00A205D5">
        <w:trPr>
          <w:trHeight w:val="290"/>
        </w:trPr>
        <w:tc>
          <w:tcPr>
            <w:tcW w:w="1087" w:type="dxa"/>
            <w:noWrap/>
            <w:hideMark/>
          </w:tcPr>
          <w:p w14:paraId="2A1987C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Althüttendorf</w:t>
            </w:r>
          </w:p>
        </w:tc>
        <w:tc>
          <w:tcPr>
            <w:tcW w:w="885" w:type="dxa"/>
            <w:noWrap/>
            <w:hideMark/>
          </w:tcPr>
          <w:p w14:paraId="307AE8A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ALT-a</w:t>
            </w:r>
          </w:p>
        </w:tc>
        <w:tc>
          <w:tcPr>
            <w:tcW w:w="1714" w:type="dxa"/>
            <w:noWrap/>
            <w:hideMark/>
          </w:tcPr>
          <w:p w14:paraId="763C6F89" w14:textId="002D99A1"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45CB07F6" w14:textId="2C3C0CB7"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078FDA4D" w14:textId="6308059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963</w:t>
            </w:r>
          </w:p>
        </w:tc>
        <w:tc>
          <w:tcPr>
            <w:tcW w:w="709" w:type="dxa"/>
            <w:noWrap/>
            <w:hideMark/>
          </w:tcPr>
          <w:p w14:paraId="34B6757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872</w:t>
            </w:r>
          </w:p>
        </w:tc>
        <w:tc>
          <w:tcPr>
            <w:tcW w:w="1134" w:type="dxa"/>
            <w:noWrap/>
            <w:hideMark/>
          </w:tcPr>
          <w:p w14:paraId="56C4561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79</w:t>
            </w:r>
          </w:p>
        </w:tc>
        <w:tc>
          <w:tcPr>
            <w:tcW w:w="850" w:type="dxa"/>
            <w:noWrap/>
            <w:hideMark/>
          </w:tcPr>
          <w:p w14:paraId="45280C6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2C71511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5</w:t>
            </w:r>
          </w:p>
        </w:tc>
        <w:tc>
          <w:tcPr>
            <w:tcW w:w="567" w:type="dxa"/>
            <w:noWrap/>
            <w:hideMark/>
          </w:tcPr>
          <w:p w14:paraId="123FDE1B" w14:textId="77777777" w:rsidR="00C961D1" w:rsidRPr="001D33B4" w:rsidRDefault="00C961D1" w:rsidP="00D33C3F">
            <w:pPr>
              <w:rPr>
                <w:rFonts w:ascii="Times New Roman" w:hAnsi="Times New Roman" w:cs="Times New Roman"/>
                <w:sz w:val="16"/>
                <w:szCs w:val="16"/>
              </w:rPr>
            </w:pPr>
          </w:p>
        </w:tc>
        <w:tc>
          <w:tcPr>
            <w:tcW w:w="1701" w:type="dxa"/>
            <w:noWrap/>
            <w:hideMark/>
          </w:tcPr>
          <w:p w14:paraId="37387EF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6D0A3668" w14:textId="77777777" w:rsidTr="00A205D5">
        <w:trPr>
          <w:trHeight w:val="290"/>
        </w:trPr>
        <w:tc>
          <w:tcPr>
            <w:tcW w:w="1087" w:type="dxa"/>
            <w:noWrap/>
            <w:hideMark/>
          </w:tcPr>
          <w:p w14:paraId="12B1D8B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Althüttendorf</w:t>
            </w:r>
          </w:p>
        </w:tc>
        <w:tc>
          <w:tcPr>
            <w:tcW w:w="885" w:type="dxa"/>
            <w:noWrap/>
            <w:hideMark/>
          </w:tcPr>
          <w:p w14:paraId="4BD2B39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ALT-b</w:t>
            </w:r>
          </w:p>
        </w:tc>
        <w:tc>
          <w:tcPr>
            <w:tcW w:w="1714" w:type="dxa"/>
            <w:noWrap/>
            <w:hideMark/>
          </w:tcPr>
          <w:p w14:paraId="6D3FEDDC" w14:textId="173F7249"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447D7879" w14:textId="16C09908"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4894FA7F" w14:textId="18FD3240"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963</w:t>
            </w:r>
          </w:p>
        </w:tc>
        <w:tc>
          <w:tcPr>
            <w:tcW w:w="709" w:type="dxa"/>
            <w:noWrap/>
            <w:hideMark/>
          </w:tcPr>
          <w:p w14:paraId="165AB16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872</w:t>
            </w:r>
          </w:p>
        </w:tc>
        <w:tc>
          <w:tcPr>
            <w:tcW w:w="1134" w:type="dxa"/>
            <w:noWrap/>
            <w:hideMark/>
          </w:tcPr>
          <w:p w14:paraId="305593E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3</w:t>
            </w:r>
          </w:p>
        </w:tc>
        <w:tc>
          <w:tcPr>
            <w:tcW w:w="850" w:type="dxa"/>
            <w:noWrap/>
            <w:hideMark/>
          </w:tcPr>
          <w:p w14:paraId="5E175DE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4179689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8</w:t>
            </w:r>
          </w:p>
        </w:tc>
        <w:tc>
          <w:tcPr>
            <w:tcW w:w="567" w:type="dxa"/>
            <w:noWrap/>
            <w:hideMark/>
          </w:tcPr>
          <w:p w14:paraId="69AE3940" w14:textId="77777777" w:rsidR="00C961D1" w:rsidRPr="001D33B4" w:rsidRDefault="00C961D1" w:rsidP="00D33C3F">
            <w:pPr>
              <w:rPr>
                <w:rFonts w:ascii="Times New Roman" w:hAnsi="Times New Roman" w:cs="Times New Roman"/>
                <w:sz w:val="16"/>
                <w:szCs w:val="16"/>
              </w:rPr>
            </w:pPr>
          </w:p>
        </w:tc>
        <w:tc>
          <w:tcPr>
            <w:tcW w:w="1701" w:type="dxa"/>
            <w:noWrap/>
            <w:hideMark/>
          </w:tcPr>
          <w:p w14:paraId="5BD748A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66C7F8C" w14:textId="77777777" w:rsidTr="00A205D5">
        <w:trPr>
          <w:trHeight w:val="290"/>
        </w:trPr>
        <w:tc>
          <w:tcPr>
            <w:tcW w:w="1087" w:type="dxa"/>
            <w:noWrap/>
            <w:hideMark/>
          </w:tcPr>
          <w:p w14:paraId="3BD61F8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Macherslust</w:t>
            </w:r>
          </w:p>
        </w:tc>
        <w:tc>
          <w:tcPr>
            <w:tcW w:w="885" w:type="dxa"/>
            <w:noWrap/>
            <w:hideMark/>
          </w:tcPr>
          <w:p w14:paraId="20845FA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MAC-a</w:t>
            </w:r>
          </w:p>
        </w:tc>
        <w:tc>
          <w:tcPr>
            <w:tcW w:w="1714" w:type="dxa"/>
            <w:noWrap/>
            <w:hideMark/>
          </w:tcPr>
          <w:p w14:paraId="11573D54" w14:textId="067F810B"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7E093371" w14:textId="75BB857F"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5AD86BF2" w14:textId="1C838EC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848</w:t>
            </w:r>
          </w:p>
        </w:tc>
        <w:tc>
          <w:tcPr>
            <w:tcW w:w="709" w:type="dxa"/>
            <w:noWrap/>
            <w:hideMark/>
          </w:tcPr>
          <w:p w14:paraId="3BB2181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838</w:t>
            </w:r>
          </w:p>
        </w:tc>
        <w:tc>
          <w:tcPr>
            <w:tcW w:w="1134" w:type="dxa"/>
            <w:noWrap/>
            <w:hideMark/>
          </w:tcPr>
          <w:p w14:paraId="3A537A95"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76</w:t>
            </w:r>
          </w:p>
        </w:tc>
        <w:tc>
          <w:tcPr>
            <w:tcW w:w="850" w:type="dxa"/>
            <w:noWrap/>
            <w:hideMark/>
          </w:tcPr>
          <w:p w14:paraId="2F92778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3</w:t>
            </w:r>
          </w:p>
        </w:tc>
        <w:tc>
          <w:tcPr>
            <w:tcW w:w="567" w:type="dxa"/>
            <w:noWrap/>
            <w:hideMark/>
          </w:tcPr>
          <w:p w14:paraId="20FF4D6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9</w:t>
            </w:r>
          </w:p>
        </w:tc>
        <w:tc>
          <w:tcPr>
            <w:tcW w:w="567" w:type="dxa"/>
            <w:noWrap/>
            <w:hideMark/>
          </w:tcPr>
          <w:p w14:paraId="7D4860F2" w14:textId="77777777" w:rsidR="00C961D1" w:rsidRPr="001D33B4" w:rsidRDefault="00C961D1" w:rsidP="00D33C3F">
            <w:pPr>
              <w:rPr>
                <w:rFonts w:ascii="Times New Roman" w:hAnsi="Times New Roman" w:cs="Times New Roman"/>
                <w:sz w:val="16"/>
                <w:szCs w:val="16"/>
              </w:rPr>
            </w:pPr>
          </w:p>
        </w:tc>
        <w:tc>
          <w:tcPr>
            <w:tcW w:w="1701" w:type="dxa"/>
            <w:noWrap/>
            <w:hideMark/>
          </w:tcPr>
          <w:p w14:paraId="5CBC148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4F89CE43" w14:textId="77777777" w:rsidTr="00A205D5">
        <w:trPr>
          <w:trHeight w:val="290"/>
        </w:trPr>
        <w:tc>
          <w:tcPr>
            <w:tcW w:w="1087" w:type="dxa"/>
            <w:noWrap/>
            <w:hideMark/>
          </w:tcPr>
          <w:p w14:paraId="7B65E50A"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Macherslust</w:t>
            </w:r>
          </w:p>
        </w:tc>
        <w:tc>
          <w:tcPr>
            <w:tcW w:w="885" w:type="dxa"/>
            <w:noWrap/>
            <w:hideMark/>
          </w:tcPr>
          <w:p w14:paraId="0F109FE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MAC-b</w:t>
            </w:r>
          </w:p>
        </w:tc>
        <w:tc>
          <w:tcPr>
            <w:tcW w:w="1714" w:type="dxa"/>
            <w:noWrap/>
            <w:hideMark/>
          </w:tcPr>
          <w:p w14:paraId="0BD330B8" w14:textId="6D87A96A"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34618126" w14:textId="35FD3ED1"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4000C77A" w14:textId="42077D5F"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848</w:t>
            </w:r>
          </w:p>
        </w:tc>
        <w:tc>
          <w:tcPr>
            <w:tcW w:w="709" w:type="dxa"/>
            <w:noWrap/>
            <w:hideMark/>
          </w:tcPr>
          <w:p w14:paraId="78F17BD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838</w:t>
            </w:r>
          </w:p>
        </w:tc>
        <w:tc>
          <w:tcPr>
            <w:tcW w:w="1134" w:type="dxa"/>
            <w:noWrap/>
            <w:hideMark/>
          </w:tcPr>
          <w:p w14:paraId="6328F63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37</w:t>
            </w:r>
          </w:p>
        </w:tc>
        <w:tc>
          <w:tcPr>
            <w:tcW w:w="850" w:type="dxa"/>
            <w:noWrap/>
            <w:hideMark/>
          </w:tcPr>
          <w:p w14:paraId="357A99C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3B6A8CE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6</w:t>
            </w:r>
          </w:p>
        </w:tc>
        <w:tc>
          <w:tcPr>
            <w:tcW w:w="567" w:type="dxa"/>
            <w:noWrap/>
            <w:hideMark/>
          </w:tcPr>
          <w:p w14:paraId="01ABA447" w14:textId="77777777" w:rsidR="00C961D1" w:rsidRPr="001D33B4" w:rsidRDefault="00C961D1" w:rsidP="00D33C3F">
            <w:pPr>
              <w:rPr>
                <w:rFonts w:ascii="Times New Roman" w:hAnsi="Times New Roman" w:cs="Times New Roman"/>
                <w:sz w:val="16"/>
                <w:szCs w:val="16"/>
              </w:rPr>
            </w:pPr>
          </w:p>
        </w:tc>
        <w:tc>
          <w:tcPr>
            <w:tcW w:w="1701" w:type="dxa"/>
            <w:noWrap/>
            <w:hideMark/>
          </w:tcPr>
          <w:p w14:paraId="30C9FA0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C92B715" w14:textId="77777777" w:rsidTr="00A205D5">
        <w:trPr>
          <w:trHeight w:val="290"/>
        </w:trPr>
        <w:tc>
          <w:tcPr>
            <w:tcW w:w="1087" w:type="dxa"/>
            <w:noWrap/>
            <w:hideMark/>
          </w:tcPr>
          <w:p w14:paraId="74BACA8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rzciniec</w:t>
            </w:r>
          </w:p>
        </w:tc>
        <w:tc>
          <w:tcPr>
            <w:tcW w:w="885" w:type="dxa"/>
            <w:noWrap/>
            <w:hideMark/>
          </w:tcPr>
          <w:p w14:paraId="3CF7EC3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RZ</w:t>
            </w:r>
          </w:p>
        </w:tc>
        <w:tc>
          <w:tcPr>
            <w:tcW w:w="1714" w:type="dxa"/>
            <w:noWrap/>
            <w:hideMark/>
          </w:tcPr>
          <w:p w14:paraId="0E2CDD2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0E26E9EB" w14:textId="4F5F9E22"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A2D1AB3" w14:textId="1BA46E44"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086</w:t>
            </w:r>
          </w:p>
        </w:tc>
        <w:tc>
          <w:tcPr>
            <w:tcW w:w="709" w:type="dxa"/>
            <w:noWrap/>
            <w:hideMark/>
          </w:tcPr>
          <w:p w14:paraId="5F6636B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7.945</w:t>
            </w:r>
          </w:p>
        </w:tc>
        <w:tc>
          <w:tcPr>
            <w:tcW w:w="1134" w:type="dxa"/>
            <w:noWrap/>
            <w:hideMark/>
          </w:tcPr>
          <w:p w14:paraId="6F4D133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13</w:t>
            </w:r>
          </w:p>
        </w:tc>
        <w:tc>
          <w:tcPr>
            <w:tcW w:w="850" w:type="dxa"/>
            <w:noWrap/>
            <w:hideMark/>
          </w:tcPr>
          <w:p w14:paraId="7AE6386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6D0EE67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1</w:t>
            </w:r>
          </w:p>
        </w:tc>
        <w:tc>
          <w:tcPr>
            <w:tcW w:w="567" w:type="dxa"/>
            <w:noWrap/>
            <w:hideMark/>
          </w:tcPr>
          <w:p w14:paraId="6FAD3B39" w14:textId="77777777" w:rsidR="00C961D1" w:rsidRPr="001D33B4" w:rsidRDefault="00C961D1" w:rsidP="00D33C3F">
            <w:pPr>
              <w:rPr>
                <w:rFonts w:ascii="Times New Roman" w:hAnsi="Times New Roman" w:cs="Times New Roman"/>
                <w:sz w:val="16"/>
                <w:szCs w:val="16"/>
              </w:rPr>
            </w:pPr>
          </w:p>
        </w:tc>
        <w:tc>
          <w:tcPr>
            <w:tcW w:w="1701" w:type="dxa"/>
            <w:noWrap/>
            <w:hideMark/>
          </w:tcPr>
          <w:p w14:paraId="63C5F69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24F34A7E" w14:textId="77777777" w:rsidTr="00A205D5">
        <w:trPr>
          <w:trHeight w:val="290"/>
        </w:trPr>
        <w:tc>
          <w:tcPr>
            <w:tcW w:w="1087" w:type="dxa"/>
            <w:noWrap/>
            <w:hideMark/>
          </w:tcPr>
          <w:p w14:paraId="6386767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Oborki</w:t>
            </w:r>
          </w:p>
        </w:tc>
        <w:tc>
          <w:tcPr>
            <w:tcW w:w="885" w:type="dxa"/>
            <w:noWrap/>
            <w:hideMark/>
          </w:tcPr>
          <w:p w14:paraId="387CC61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OBK</w:t>
            </w:r>
          </w:p>
        </w:tc>
        <w:tc>
          <w:tcPr>
            <w:tcW w:w="1714" w:type="dxa"/>
            <w:noWrap/>
            <w:hideMark/>
          </w:tcPr>
          <w:p w14:paraId="25C960E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ill</w:t>
            </w:r>
          </w:p>
        </w:tc>
        <w:tc>
          <w:tcPr>
            <w:tcW w:w="992" w:type="dxa"/>
          </w:tcPr>
          <w:p w14:paraId="457EAE08" w14:textId="22425FC3"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3996C533" w14:textId="05E88D3A"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152</w:t>
            </w:r>
          </w:p>
        </w:tc>
        <w:tc>
          <w:tcPr>
            <w:tcW w:w="709" w:type="dxa"/>
            <w:noWrap/>
            <w:hideMark/>
          </w:tcPr>
          <w:p w14:paraId="6817FC1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9.381</w:t>
            </w:r>
          </w:p>
        </w:tc>
        <w:tc>
          <w:tcPr>
            <w:tcW w:w="1134" w:type="dxa"/>
            <w:noWrap/>
            <w:hideMark/>
          </w:tcPr>
          <w:p w14:paraId="7B2F9C0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11</w:t>
            </w:r>
          </w:p>
        </w:tc>
        <w:tc>
          <w:tcPr>
            <w:tcW w:w="850" w:type="dxa"/>
            <w:noWrap/>
            <w:hideMark/>
          </w:tcPr>
          <w:p w14:paraId="6C82B5C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6D84745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1</w:t>
            </w:r>
          </w:p>
        </w:tc>
        <w:tc>
          <w:tcPr>
            <w:tcW w:w="567" w:type="dxa"/>
            <w:noWrap/>
            <w:hideMark/>
          </w:tcPr>
          <w:p w14:paraId="0D6F76B0" w14:textId="77777777" w:rsidR="00C961D1" w:rsidRPr="001D33B4" w:rsidRDefault="00C961D1" w:rsidP="00D33C3F">
            <w:pPr>
              <w:rPr>
                <w:rFonts w:ascii="Times New Roman" w:hAnsi="Times New Roman" w:cs="Times New Roman"/>
                <w:sz w:val="16"/>
                <w:szCs w:val="16"/>
              </w:rPr>
            </w:pPr>
          </w:p>
        </w:tc>
        <w:tc>
          <w:tcPr>
            <w:tcW w:w="1701" w:type="dxa"/>
            <w:noWrap/>
            <w:hideMark/>
          </w:tcPr>
          <w:p w14:paraId="0828EC0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02F97207" w14:textId="77777777" w:rsidTr="00A205D5">
        <w:trPr>
          <w:trHeight w:val="290"/>
        </w:trPr>
        <w:tc>
          <w:tcPr>
            <w:tcW w:w="1087" w:type="dxa"/>
            <w:noWrap/>
            <w:hideMark/>
          </w:tcPr>
          <w:p w14:paraId="247D92FA"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ozlowo</w:t>
            </w:r>
          </w:p>
        </w:tc>
        <w:tc>
          <w:tcPr>
            <w:tcW w:w="885" w:type="dxa"/>
            <w:noWrap/>
            <w:hideMark/>
          </w:tcPr>
          <w:p w14:paraId="007C341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ZL</w:t>
            </w:r>
          </w:p>
        </w:tc>
        <w:tc>
          <w:tcPr>
            <w:tcW w:w="1714" w:type="dxa"/>
            <w:noWrap/>
            <w:hideMark/>
          </w:tcPr>
          <w:p w14:paraId="37E679A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ill</w:t>
            </w:r>
          </w:p>
        </w:tc>
        <w:tc>
          <w:tcPr>
            <w:tcW w:w="992" w:type="dxa"/>
          </w:tcPr>
          <w:p w14:paraId="6C859BBD" w14:textId="67607469"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FD67AE1" w14:textId="27E7391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341</w:t>
            </w:r>
          </w:p>
        </w:tc>
        <w:tc>
          <w:tcPr>
            <w:tcW w:w="709" w:type="dxa"/>
            <w:noWrap/>
            <w:hideMark/>
          </w:tcPr>
          <w:p w14:paraId="0234BBF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8.341</w:t>
            </w:r>
          </w:p>
        </w:tc>
        <w:tc>
          <w:tcPr>
            <w:tcW w:w="1134" w:type="dxa"/>
            <w:noWrap/>
            <w:hideMark/>
          </w:tcPr>
          <w:p w14:paraId="3C1ADAD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25</w:t>
            </w:r>
          </w:p>
        </w:tc>
        <w:tc>
          <w:tcPr>
            <w:tcW w:w="850" w:type="dxa"/>
            <w:noWrap/>
            <w:hideMark/>
          </w:tcPr>
          <w:p w14:paraId="6D4AAFE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654BA93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9</w:t>
            </w:r>
          </w:p>
        </w:tc>
        <w:tc>
          <w:tcPr>
            <w:tcW w:w="567" w:type="dxa"/>
            <w:noWrap/>
            <w:hideMark/>
          </w:tcPr>
          <w:p w14:paraId="22A814C7" w14:textId="77777777" w:rsidR="00C961D1" w:rsidRPr="001D33B4" w:rsidRDefault="00C961D1" w:rsidP="00D33C3F">
            <w:pPr>
              <w:rPr>
                <w:rFonts w:ascii="Times New Roman" w:hAnsi="Times New Roman" w:cs="Times New Roman"/>
                <w:sz w:val="16"/>
                <w:szCs w:val="16"/>
              </w:rPr>
            </w:pPr>
          </w:p>
        </w:tc>
        <w:tc>
          <w:tcPr>
            <w:tcW w:w="1701" w:type="dxa"/>
            <w:noWrap/>
            <w:hideMark/>
          </w:tcPr>
          <w:p w14:paraId="2531CFB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62293141" w14:textId="77777777" w:rsidTr="00A205D5">
        <w:trPr>
          <w:trHeight w:val="290"/>
        </w:trPr>
        <w:tc>
          <w:tcPr>
            <w:tcW w:w="1087" w:type="dxa"/>
            <w:noWrap/>
            <w:hideMark/>
          </w:tcPr>
          <w:p w14:paraId="369816EA"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znoty</w:t>
            </w:r>
          </w:p>
        </w:tc>
        <w:tc>
          <w:tcPr>
            <w:tcW w:w="885" w:type="dxa"/>
            <w:noWrap/>
            <w:hideMark/>
          </w:tcPr>
          <w:p w14:paraId="03B3D47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Z</w:t>
            </w:r>
          </w:p>
        </w:tc>
        <w:tc>
          <w:tcPr>
            <w:tcW w:w="1714" w:type="dxa"/>
            <w:noWrap/>
            <w:hideMark/>
          </w:tcPr>
          <w:p w14:paraId="24EAD8A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ill</w:t>
            </w:r>
          </w:p>
        </w:tc>
        <w:tc>
          <w:tcPr>
            <w:tcW w:w="992" w:type="dxa"/>
          </w:tcPr>
          <w:p w14:paraId="17CF572D" w14:textId="7A5EBF4D"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60878A4A" w14:textId="5CB49BF1"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535</w:t>
            </w:r>
          </w:p>
        </w:tc>
        <w:tc>
          <w:tcPr>
            <w:tcW w:w="709" w:type="dxa"/>
            <w:noWrap/>
            <w:hideMark/>
          </w:tcPr>
          <w:p w14:paraId="4AD1151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9.904</w:t>
            </w:r>
          </w:p>
        </w:tc>
        <w:tc>
          <w:tcPr>
            <w:tcW w:w="1134" w:type="dxa"/>
            <w:noWrap/>
            <w:hideMark/>
          </w:tcPr>
          <w:p w14:paraId="522410B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27</w:t>
            </w:r>
          </w:p>
        </w:tc>
        <w:tc>
          <w:tcPr>
            <w:tcW w:w="850" w:type="dxa"/>
            <w:noWrap/>
            <w:hideMark/>
          </w:tcPr>
          <w:p w14:paraId="4CA311A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26E827B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8</w:t>
            </w:r>
          </w:p>
        </w:tc>
        <w:tc>
          <w:tcPr>
            <w:tcW w:w="567" w:type="dxa"/>
            <w:noWrap/>
            <w:hideMark/>
          </w:tcPr>
          <w:p w14:paraId="3347F28B" w14:textId="77777777" w:rsidR="00C961D1" w:rsidRPr="001D33B4" w:rsidRDefault="00C961D1" w:rsidP="00D33C3F">
            <w:pPr>
              <w:rPr>
                <w:rFonts w:ascii="Times New Roman" w:hAnsi="Times New Roman" w:cs="Times New Roman"/>
                <w:sz w:val="16"/>
                <w:szCs w:val="16"/>
              </w:rPr>
            </w:pPr>
          </w:p>
        </w:tc>
        <w:tc>
          <w:tcPr>
            <w:tcW w:w="1701" w:type="dxa"/>
            <w:noWrap/>
            <w:hideMark/>
          </w:tcPr>
          <w:p w14:paraId="6A30834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21EB8C0A" w14:textId="77777777" w:rsidTr="00A205D5">
        <w:trPr>
          <w:trHeight w:val="290"/>
        </w:trPr>
        <w:tc>
          <w:tcPr>
            <w:tcW w:w="1087" w:type="dxa"/>
            <w:noWrap/>
            <w:hideMark/>
          </w:tcPr>
          <w:p w14:paraId="61536B1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Chrostkowo</w:t>
            </w:r>
          </w:p>
        </w:tc>
        <w:tc>
          <w:tcPr>
            <w:tcW w:w="885" w:type="dxa"/>
            <w:noWrap/>
            <w:hideMark/>
          </w:tcPr>
          <w:p w14:paraId="58415C4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CHK1</w:t>
            </w:r>
          </w:p>
        </w:tc>
        <w:tc>
          <w:tcPr>
            <w:tcW w:w="1714" w:type="dxa"/>
            <w:noWrap/>
            <w:hideMark/>
          </w:tcPr>
          <w:p w14:paraId="5E7EE03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Diamict</w:t>
            </w:r>
          </w:p>
        </w:tc>
        <w:tc>
          <w:tcPr>
            <w:tcW w:w="992" w:type="dxa"/>
          </w:tcPr>
          <w:p w14:paraId="04C34CE7" w14:textId="1FDDE10A"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446CB3E9" w14:textId="08501F09"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943</w:t>
            </w:r>
          </w:p>
        </w:tc>
        <w:tc>
          <w:tcPr>
            <w:tcW w:w="709" w:type="dxa"/>
            <w:noWrap/>
            <w:hideMark/>
          </w:tcPr>
          <w:p w14:paraId="193EDD3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9.253</w:t>
            </w:r>
          </w:p>
        </w:tc>
        <w:tc>
          <w:tcPr>
            <w:tcW w:w="1134" w:type="dxa"/>
            <w:noWrap/>
            <w:hideMark/>
          </w:tcPr>
          <w:p w14:paraId="1BBA671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94</w:t>
            </w:r>
          </w:p>
        </w:tc>
        <w:tc>
          <w:tcPr>
            <w:tcW w:w="850" w:type="dxa"/>
            <w:noWrap/>
            <w:hideMark/>
          </w:tcPr>
          <w:p w14:paraId="5910E55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783A551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5</w:t>
            </w:r>
          </w:p>
        </w:tc>
        <w:tc>
          <w:tcPr>
            <w:tcW w:w="567" w:type="dxa"/>
            <w:noWrap/>
            <w:hideMark/>
          </w:tcPr>
          <w:p w14:paraId="70DEB562" w14:textId="77777777" w:rsidR="00C961D1" w:rsidRPr="001D33B4" w:rsidRDefault="00C961D1" w:rsidP="00D33C3F">
            <w:pPr>
              <w:rPr>
                <w:rFonts w:ascii="Times New Roman" w:hAnsi="Times New Roman" w:cs="Times New Roman"/>
                <w:sz w:val="16"/>
                <w:szCs w:val="16"/>
              </w:rPr>
            </w:pPr>
          </w:p>
        </w:tc>
        <w:tc>
          <w:tcPr>
            <w:tcW w:w="1701" w:type="dxa"/>
            <w:noWrap/>
            <w:hideMark/>
          </w:tcPr>
          <w:p w14:paraId="2AE157A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7571C14D" w14:textId="77777777" w:rsidTr="00A205D5">
        <w:trPr>
          <w:trHeight w:val="290"/>
        </w:trPr>
        <w:tc>
          <w:tcPr>
            <w:tcW w:w="1087" w:type="dxa"/>
            <w:noWrap/>
            <w:hideMark/>
          </w:tcPr>
          <w:p w14:paraId="6468193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Chrostkowo</w:t>
            </w:r>
          </w:p>
        </w:tc>
        <w:tc>
          <w:tcPr>
            <w:tcW w:w="885" w:type="dxa"/>
            <w:noWrap/>
            <w:hideMark/>
          </w:tcPr>
          <w:p w14:paraId="089C856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CHK2</w:t>
            </w:r>
          </w:p>
        </w:tc>
        <w:tc>
          <w:tcPr>
            <w:tcW w:w="1714" w:type="dxa"/>
            <w:noWrap/>
            <w:hideMark/>
          </w:tcPr>
          <w:p w14:paraId="77B5ED1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Diamict</w:t>
            </w:r>
          </w:p>
        </w:tc>
        <w:tc>
          <w:tcPr>
            <w:tcW w:w="992" w:type="dxa"/>
          </w:tcPr>
          <w:p w14:paraId="211B74FF" w14:textId="1E0EFE0C"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955B286" w14:textId="5369E8F9"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2.943</w:t>
            </w:r>
          </w:p>
        </w:tc>
        <w:tc>
          <w:tcPr>
            <w:tcW w:w="709" w:type="dxa"/>
            <w:noWrap/>
            <w:hideMark/>
          </w:tcPr>
          <w:p w14:paraId="07AE7B7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9.253</w:t>
            </w:r>
          </w:p>
        </w:tc>
        <w:tc>
          <w:tcPr>
            <w:tcW w:w="1134" w:type="dxa"/>
            <w:noWrap/>
            <w:hideMark/>
          </w:tcPr>
          <w:p w14:paraId="4BC2AA2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55</w:t>
            </w:r>
          </w:p>
        </w:tc>
        <w:tc>
          <w:tcPr>
            <w:tcW w:w="850" w:type="dxa"/>
            <w:noWrap/>
            <w:hideMark/>
          </w:tcPr>
          <w:p w14:paraId="060700B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55B38F8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3</w:t>
            </w:r>
          </w:p>
        </w:tc>
        <w:tc>
          <w:tcPr>
            <w:tcW w:w="567" w:type="dxa"/>
            <w:noWrap/>
            <w:hideMark/>
          </w:tcPr>
          <w:p w14:paraId="6495EB1C" w14:textId="77777777" w:rsidR="00C961D1" w:rsidRPr="001D33B4" w:rsidRDefault="00C961D1" w:rsidP="00D33C3F">
            <w:pPr>
              <w:rPr>
                <w:rFonts w:ascii="Times New Roman" w:hAnsi="Times New Roman" w:cs="Times New Roman"/>
                <w:sz w:val="16"/>
                <w:szCs w:val="16"/>
              </w:rPr>
            </w:pPr>
          </w:p>
        </w:tc>
        <w:tc>
          <w:tcPr>
            <w:tcW w:w="1701" w:type="dxa"/>
            <w:noWrap/>
            <w:hideMark/>
          </w:tcPr>
          <w:p w14:paraId="66696C6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5F81E771" w14:textId="77777777" w:rsidTr="00A205D5">
        <w:trPr>
          <w:trHeight w:val="290"/>
        </w:trPr>
        <w:tc>
          <w:tcPr>
            <w:tcW w:w="1087" w:type="dxa"/>
            <w:noWrap/>
            <w:hideMark/>
          </w:tcPr>
          <w:p w14:paraId="2811A52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archowo</w:t>
            </w:r>
          </w:p>
        </w:tc>
        <w:tc>
          <w:tcPr>
            <w:tcW w:w="885" w:type="dxa"/>
            <w:noWrap/>
            <w:hideMark/>
          </w:tcPr>
          <w:p w14:paraId="47F99E8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2</w:t>
            </w:r>
          </w:p>
        </w:tc>
        <w:tc>
          <w:tcPr>
            <w:tcW w:w="1714" w:type="dxa"/>
            <w:noWrap/>
            <w:hideMark/>
          </w:tcPr>
          <w:p w14:paraId="4E42DD2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5C5E4A9C" w14:textId="4034DBCA"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762B3200" w14:textId="35641AA0"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89</w:t>
            </w:r>
          </w:p>
        </w:tc>
        <w:tc>
          <w:tcPr>
            <w:tcW w:w="709" w:type="dxa"/>
            <w:noWrap/>
            <w:hideMark/>
          </w:tcPr>
          <w:p w14:paraId="722A2E7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834</w:t>
            </w:r>
          </w:p>
        </w:tc>
        <w:tc>
          <w:tcPr>
            <w:tcW w:w="1134" w:type="dxa"/>
            <w:noWrap/>
            <w:hideMark/>
          </w:tcPr>
          <w:p w14:paraId="5745B73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2</w:t>
            </w:r>
          </w:p>
        </w:tc>
        <w:tc>
          <w:tcPr>
            <w:tcW w:w="850" w:type="dxa"/>
            <w:noWrap/>
            <w:hideMark/>
          </w:tcPr>
          <w:p w14:paraId="2891A78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4</w:t>
            </w:r>
          </w:p>
        </w:tc>
        <w:tc>
          <w:tcPr>
            <w:tcW w:w="567" w:type="dxa"/>
            <w:noWrap/>
            <w:hideMark/>
          </w:tcPr>
          <w:p w14:paraId="76D56A0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0</w:t>
            </w:r>
          </w:p>
        </w:tc>
        <w:tc>
          <w:tcPr>
            <w:tcW w:w="567" w:type="dxa"/>
            <w:noWrap/>
            <w:hideMark/>
          </w:tcPr>
          <w:p w14:paraId="74520D12" w14:textId="77777777" w:rsidR="00C961D1" w:rsidRPr="001D33B4" w:rsidRDefault="00C961D1" w:rsidP="00D33C3F">
            <w:pPr>
              <w:rPr>
                <w:rFonts w:ascii="Times New Roman" w:hAnsi="Times New Roman" w:cs="Times New Roman"/>
                <w:sz w:val="16"/>
                <w:szCs w:val="16"/>
              </w:rPr>
            </w:pPr>
          </w:p>
        </w:tc>
        <w:tc>
          <w:tcPr>
            <w:tcW w:w="1701" w:type="dxa"/>
            <w:noWrap/>
            <w:hideMark/>
          </w:tcPr>
          <w:p w14:paraId="0ACC6D1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7DAB9118" w14:textId="77777777" w:rsidTr="00A205D5">
        <w:trPr>
          <w:trHeight w:val="290"/>
        </w:trPr>
        <w:tc>
          <w:tcPr>
            <w:tcW w:w="1087" w:type="dxa"/>
            <w:noWrap/>
            <w:hideMark/>
          </w:tcPr>
          <w:p w14:paraId="1598BCF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archowo</w:t>
            </w:r>
          </w:p>
        </w:tc>
        <w:tc>
          <w:tcPr>
            <w:tcW w:w="885" w:type="dxa"/>
            <w:noWrap/>
            <w:hideMark/>
          </w:tcPr>
          <w:p w14:paraId="1F95D3D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3</w:t>
            </w:r>
          </w:p>
        </w:tc>
        <w:tc>
          <w:tcPr>
            <w:tcW w:w="1714" w:type="dxa"/>
            <w:noWrap/>
            <w:hideMark/>
          </w:tcPr>
          <w:p w14:paraId="51ED2BA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30D77C08" w14:textId="46E0AE85"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2B0C797" w14:textId="28611E63"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89</w:t>
            </w:r>
          </w:p>
        </w:tc>
        <w:tc>
          <w:tcPr>
            <w:tcW w:w="709" w:type="dxa"/>
            <w:noWrap/>
            <w:hideMark/>
          </w:tcPr>
          <w:p w14:paraId="22E5B37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834</w:t>
            </w:r>
          </w:p>
        </w:tc>
        <w:tc>
          <w:tcPr>
            <w:tcW w:w="1134" w:type="dxa"/>
            <w:noWrap/>
            <w:hideMark/>
          </w:tcPr>
          <w:p w14:paraId="61238EC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88</w:t>
            </w:r>
          </w:p>
        </w:tc>
        <w:tc>
          <w:tcPr>
            <w:tcW w:w="850" w:type="dxa"/>
            <w:noWrap/>
            <w:hideMark/>
          </w:tcPr>
          <w:p w14:paraId="2C28AC3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8</w:t>
            </w:r>
          </w:p>
        </w:tc>
        <w:tc>
          <w:tcPr>
            <w:tcW w:w="567" w:type="dxa"/>
            <w:noWrap/>
            <w:hideMark/>
          </w:tcPr>
          <w:p w14:paraId="2F6306C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6</w:t>
            </w:r>
          </w:p>
        </w:tc>
        <w:tc>
          <w:tcPr>
            <w:tcW w:w="567" w:type="dxa"/>
            <w:noWrap/>
            <w:hideMark/>
          </w:tcPr>
          <w:p w14:paraId="0508E45B" w14:textId="77777777" w:rsidR="00C961D1" w:rsidRPr="001D33B4" w:rsidRDefault="00C961D1" w:rsidP="00D33C3F">
            <w:pPr>
              <w:rPr>
                <w:rFonts w:ascii="Times New Roman" w:hAnsi="Times New Roman" w:cs="Times New Roman"/>
                <w:sz w:val="16"/>
                <w:szCs w:val="16"/>
              </w:rPr>
            </w:pPr>
          </w:p>
        </w:tc>
        <w:tc>
          <w:tcPr>
            <w:tcW w:w="1701" w:type="dxa"/>
            <w:noWrap/>
            <w:hideMark/>
          </w:tcPr>
          <w:p w14:paraId="412D3087"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48C1D5B" w14:textId="77777777" w:rsidTr="00A205D5">
        <w:trPr>
          <w:trHeight w:val="290"/>
        </w:trPr>
        <w:tc>
          <w:tcPr>
            <w:tcW w:w="1087" w:type="dxa"/>
            <w:noWrap/>
            <w:hideMark/>
          </w:tcPr>
          <w:p w14:paraId="39EA2EB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Karchowo</w:t>
            </w:r>
          </w:p>
        </w:tc>
        <w:tc>
          <w:tcPr>
            <w:tcW w:w="885" w:type="dxa"/>
            <w:noWrap/>
            <w:hideMark/>
          </w:tcPr>
          <w:p w14:paraId="680E289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4</w:t>
            </w:r>
          </w:p>
        </w:tc>
        <w:tc>
          <w:tcPr>
            <w:tcW w:w="1714" w:type="dxa"/>
            <w:noWrap/>
            <w:hideMark/>
          </w:tcPr>
          <w:p w14:paraId="023754F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74C5F73A" w14:textId="349411DD"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1FC2443F" w14:textId="55BDFDFF"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89</w:t>
            </w:r>
          </w:p>
        </w:tc>
        <w:tc>
          <w:tcPr>
            <w:tcW w:w="709" w:type="dxa"/>
            <w:noWrap/>
            <w:hideMark/>
          </w:tcPr>
          <w:p w14:paraId="7AC0DC2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834</w:t>
            </w:r>
          </w:p>
        </w:tc>
        <w:tc>
          <w:tcPr>
            <w:tcW w:w="1134" w:type="dxa"/>
            <w:noWrap/>
            <w:hideMark/>
          </w:tcPr>
          <w:p w14:paraId="53CBE9D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44</w:t>
            </w:r>
          </w:p>
        </w:tc>
        <w:tc>
          <w:tcPr>
            <w:tcW w:w="850" w:type="dxa"/>
            <w:noWrap/>
            <w:hideMark/>
          </w:tcPr>
          <w:p w14:paraId="50D7A79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4</w:t>
            </w:r>
          </w:p>
        </w:tc>
        <w:tc>
          <w:tcPr>
            <w:tcW w:w="567" w:type="dxa"/>
            <w:noWrap/>
            <w:hideMark/>
          </w:tcPr>
          <w:p w14:paraId="7C46143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5.5</w:t>
            </w:r>
          </w:p>
        </w:tc>
        <w:tc>
          <w:tcPr>
            <w:tcW w:w="567" w:type="dxa"/>
            <w:noWrap/>
            <w:hideMark/>
          </w:tcPr>
          <w:p w14:paraId="278173B2" w14:textId="77777777" w:rsidR="00C961D1" w:rsidRPr="001D33B4" w:rsidRDefault="00C961D1" w:rsidP="00D33C3F">
            <w:pPr>
              <w:rPr>
                <w:rFonts w:ascii="Times New Roman" w:hAnsi="Times New Roman" w:cs="Times New Roman"/>
                <w:sz w:val="16"/>
                <w:szCs w:val="16"/>
              </w:rPr>
            </w:pPr>
          </w:p>
        </w:tc>
        <w:tc>
          <w:tcPr>
            <w:tcW w:w="1701" w:type="dxa"/>
            <w:noWrap/>
            <w:hideMark/>
          </w:tcPr>
          <w:p w14:paraId="2C4029B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8BD9DAE" w14:textId="77777777" w:rsidTr="00A205D5">
        <w:trPr>
          <w:trHeight w:val="290"/>
        </w:trPr>
        <w:tc>
          <w:tcPr>
            <w:tcW w:w="1087" w:type="dxa"/>
            <w:noWrap/>
            <w:hideMark/>
          </w:tcPr>
          <w:p w14:paraId="7E4EEC6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etmanice</w:t>
            </w:r>
          </w:p>
        </w:tc>
        <w:tc>
          <w:tcPr>
            <w:tcW w:w="885" w:type="dxa"/>
            <w:noWrap/>
            <w:hideMark/>
          </w:tcPr>
          <w:p w14:paraId="34D0C63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5</w:t>
            </w:r>
          </w:p>
        </w:tc>
        <w:tc>
          <w:tcPr>
            <w:tcW w:w="1714" w:type="dxa"/>
            <w:noWrap/>
            <w:hideMark/>
          </w:tcPr>
          <w:p w14:paraId="485059C9"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463A16F1" w14:textId="2F7E1431"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4D9143E5" w14:textId="69AA52DF"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58</w:t>
            </w:r>
          </w:p>
        </w:tc>
        <w:tc>
          <w:tcPr>
            <w:tcW w:w="709" w:type="dxa"/>
            <w:noWrap/>
            <w:hideMark/>
          </w:tcPr>
          <w:p w14:paraId="58E673C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265</w:t>
            </w:r>
          </w:p>
        </w:tc>
        <w:tc>
          <w:tcPr>
            <w:tcW w:w="1134" w:type="dxa"/>
            <w:noWrap/>
            <w:hideMark/>
          </w:tcPr>
          <w:p w14:paraId="1BF5172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21</w:t>
            </w:r>
          </w:p>
        </w:tc>
        <w:tc>
          <w:tcPr>
            <w:tcW w:w="850" w:type="dxa"/>
            <w:noWrap/>
            <w:hideMark/>
          </w:tcPr>
          <w:p w14:paraId="2485F5E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6</w:t>
            </w:r>
          </w:p>
        </w:tc>
        <w:tc>
          <w:tcPr>
            <w:tcW w:w="567" w:type="dxa"/>
            <w:noWrap/>
            <w:hideMark/>
          </w:tcPr>
          <w:p w14:paraId="42387F3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0</w:t>
            </w:r>
          </w:p>
        </w:tc>
        <w:tc>
          <w:tcPr>
            <w:tcW w:w="567" w:type="dxa"/>
            <w:noWrap/>
            <w:hideMark/>
          </w:tcPr>
          <w:p w14:paraId="0C75D720" w14:textId="77777777" w:rsidR="00C961D1" w:rsidRPr="001D33B4" w:rsidRDefault="00C961D1" w:rsidP="00D33C3F">
            <w:pPr>
              <w:rPr>
                <w:rFonts w:ascii="Times New Roman" w:hAnsi="Times New Roman" w:cs="Times New Roman"/>
                <w:sz w:val="16"/>
                <w:szCs w:val="16"/>
              </w:rPr>
            </w:pPr>
          </w:p>
        </w:tc>
        <w:tc>
          <w:tcPr>
            <w:tcW w:w="1701" w:type="dxa"/>
            <w:noWrap/>
            <w:hideMark/>
          </w:tcPr>
          <w:p w14:paraId="1FCA8E3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6EACA816" w14:textId="77777777" w:rsidTr="00A205D5">
        <w:trPr>
          <w:trHeight w:val="290"/>
        </w:trPr>
        <w:tc>
          <w:tcPr>
            <w:tcW w:w="1087" w:type="dxa"/>
            <w:noWrap/>
            <w:hideMark/>
          </w:tcPr>
          <w:p w14:paraId="5D56F8A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etmanice</w:t>
            </w:r>
          </w:p>
        </w:tc>
        <w:tc>
          <w:tcPr>
            <w:tcW w:w="885" w:type="dxa"/>
            <w:noWrap/>
            <w:hideMark/>
          </w:tcPr>
          <w:p w14:paraId="6C8EBDDE"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6</w:t>
            </w:r>
          </w:p>
        </w:tc>
        <w:tc>
          <w:tcPr>
            <w:tcW w:w="1714" w:type="dxa"/>
            <w:noWrap/>
            <w:hideMark/>
          </w:tcPr>
          <w:p w14:paraId="3B16D04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32BBD43B" w14:textId="12D96B87"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754028F3" w14:textId="3D8F04E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58</w:t>
            </w:r>
          </w:p>
        </w:tc>
        <w:tc>
          <w:tcPr>
            <w:tcW w:w="709" w:type="dxa"/>
            <w:noWrap/>
            <w:hideMark/>
          </w:tcPr>
          <w:p w14:paraId="396FDC3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265</w:t>
            </w:r>
          </w:p>
        </w:tc>
        <w:tc>
          <w:tcPr>
            <w:tcW w:w="1134" w:type="dxa"/>
            <w:noWrap/>
            <w:hideMark/>
          </w:tcPr>
          <w:p w14:paraId="136070E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792</w:t>
            </w:r>
          </w:p>
        </w:tc>
        <w:tc>
          <w:tcPr>
            <w:tcW w:w="850" w:type="dxa"/>
            <w:noWrap/>
            <w:hideMark/>
          </w:tcPr>
          <w:p w14:paraId="75D8A4A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4</w:t>
            </w:r>
          </w:p>
        </w:tc>
        <w:tc>
          <w:tcPr>
            <w:tcW w:w="567" w:type="dxa"/>
            <w:noWrap/>
            <w:hideMark/>
          </w:tcPr>
          <w:p w14:paraId="1331D79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5</w:t>
            </w:r>
          </w:p>
        </w:tc>
        <w:tc>
          <w:tcPr>
            <w:tcW w:w="567" w:type="dxa"/>
            <w:noWrap/>
            <w:hideMark/>
          </w:tcPr>
          <w:p w14:paraId="7A278600" w14:textId="77777777" w:rsidR="00C961D1" w:rsidRPr="001D33B4" w:rsidRDefault="00C961D1" w:rsidP="00D33C3F">
            <w:pPr>
              <w:rPr>
                <w:rFonts w:ascii="Times New Roman" w:hAnsi="Times New Roman" w:cs="Times New Roman"/>
                <w:sz w:val="16"/>
                <w:szCs w:val="16"/>
              </w:rPr>
            </w:pPr>
          </w:p>
        </w:tc>
        <w:tc>
          <w:tcPr>
            <w:tcW w:w="1701" w:type="dxa"/>
            <w:noWrap/>
            <w:hideMark/>
          </w:tcPr>
          <w:p w14:paraId="594CB44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17ADB4A3" w14:textId="77777777" w:rsidTr="00A205D5">
        <w:trPr>
          <w:trHeight w:val="290"/>
        </w:trPr>
        <w:tc>
          <w:tcPr>
            <w:tcW w:w="1087" w:type="dxa"/>
            <w:noWrap/>
            <w:hideMark/>
          </w:tcPr>
          <w:p w14:paraId="70B938D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Hetmanice</w:t>
            </w:r>
          </w:p>
        </w:tc>
        <w:tc>
          <w:tcPr>
            <w:tcW w:w="885" w:type="dxa"/>
            <w:noWrap/>
            <w:hideMark/>
          </w:tcPr>
          <w:p w14:paraId="0CC6A33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T/17</w:t>
            </w:r>
          </w:p>
        </w:tc>
        <w:tc>
          <w:tcPr>
            <w:tcW w:w="1714" w:type="dxa"/>
            <w:noWrap/>
            <w:hideMark/>
          </w:tcPr>
          <w:p w14:paraId="3B6F57D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Glaciofluvial</w:t>
            </w:r>
          </w:p>
        </w:tc>
        <w:tc>
          <w:tcPr>
            <w:tcW w:w="992" w:type="dxa"/>
          </w:tcPr>
          <w:p w14:paraId="55CF0086" w14:textId="39FED7B6" w:rsidR="00C961D1" w:rsidRPr="001D33B4" w:rsidRDefault="00C961D1"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noWrap/>
            <w:hideMark/>
          </w:tcPr>
          <w:p w14:paraId="398A4A38" w14:textId="6AC9ABC1"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858</w:t>
            </w:r>
          </w:p>
        </w:tc>
        <w:tc>
          <w:tcPr>
            <w:tcW w:w="709" w:type="dxa"/>
            <w:noWrap/>
            <w:hideMark/>
          </w:tcPr>
          <w:p w14:paraId="094E2222"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6.265</w:t>
            </w:r>
          </w:p>
        </w:tc>
        <w:tc>
          <w:tcPr>
            <w:tcW w:w="1134" w:type="dxa"/>
            <w:noWrap/>
            <w:hideMark/>
          </w:tcPr>
          <w:p w14:paraId="1580396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874</w:t>
            </w:r>
          </w:p>
        </w:tc>
        <w:tc>
          <w:tcPr>
            <w:tcW w:w="850" w:type="dxa"/>
            <w:noWrap/>
            <w:hideMark/>
          </w:tcPr>
          <w:p w14:paraId="732645E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1E55B9C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9</w:t>
            </w:r>
          </w:p>
        </w:tc>
        <w:tc>
          <w:tcPr>
            <w:tcW w:w="567" w:type="dxa"/>
            <w:noWrap/>
            <w:hideMark/>
          </w:tcPr>
          <w:p w14:paraId="59C55DD0" w14:textId="77777777" w:rsidR="00C961D1" w:rsidRPr="001D33B4" w:rsidRDefault="00C961D1" w:rsidP="00D33C3F">
            <w:pPr>
              <w:rPr>
                <w:rFonts w:ascii="Times New Roman" w:hAnsi="Times New Roman" w:cs="Times New Roman"/>
                <w:sz w:val="16"/>
                <w:szCs w:val="16"/>
              </w:rPr>
            </w:pPr>
          </w:p>
        </w:tc>
        <w:tc>
          <w:tcPr>
            <w:tcW w:w="1701" w:type="dxa"/>
            <w:noWrap/>
            <w:hideMark/>
          </w:tcPr>
          <w:p w14:paraId="03ACCFD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088D800D" w14:textId="77777777" w:rsidTr="00A205D5">
        <w:trPr>
          <w:trHeight w:val="290"/>
        </w:trPr>
        <w:tc>
          <w:tcPr>
            <w:tcW w:w="1087" w:type="dxa"/>
            <w:noWrap/>
            <w:hideMark/>
          </w:tcPr>
          <w:p w14:paraId="7DF782AA" w14:textId="77777777" w:rsidR="00C961D1" w:rsidRPr="001D33B4" w:rsidRDefault="00C961D1">
            <w:pPr>
              <w:rPr>
                <w:rFonts w:ascii="Times New Roman" w:hAnsi="Times New Roman" w:cs="Times New Roman"/>
                <w:sz w:val="16"/>
                <w:szCs w:val="16"/>
              </w:rPr>
            </w:pPr>
          </w:p>
        </w:tc>
        <w:tc>
          <w:tcPr>
            <w:tcW w:w="885" w:type="dxa"/>
            <w:noWrap/>
            <w:hideMark/>
          </w:tcPr>
          <w:p w14:paraId="1B5CAF78" w14:textId="77777777" w:rsidR="00C961D1" w:rsidRPr="001D33B4" w:rsidRDefault="00C961D1">
            <w:pPr>
              <w:rPr>
                <w:rFonts w:ascii="Times New Roman" w:hAnsi="Times New Roman" w:cs="Times New Roman"/>
                <w:sz w:val="16"/>
                <w:szCs w:val="16"/>
              </w:rPr>
            </w:pPr>
          </w:p>
        </w:tc>
        <w:tc>
          <w:tcPr>
            <w:tcW w:w="1714" w:type="dxa"/>
            <w:noWrap/>
            <w:hideMark/>
          </w:tcPr>
          <w:p w14:paraId="4DC43DDF" w14:textId="77777777" w:rsidR="00C961D1" w:rsidRPr="001D33B4" w:rsidRDefault="00C961D1">
            <w:pPr>
              <w:rPr>
                <w:rFonts w:ascii="Times New Roman" w:hAnsi="Times New Roman" w:cs="Times New Roman"/>
                <w:sz w:val="16"/>
                <w:szCs w:val="16"/>
              </w:rPr>
            </w:pPr>
          </w:p>
        </w:tc>
        <w:tc>
          <w:tcPr>
            <w:tcW w:w="992" w:type="dxa"/>
          </w:tcPr>
          <w:p w14:paraId="0F958C17" w14:textId="77777777" w:rsidR="00C961D1" w:rsidRPr="001D33B4" w:rsidRDefault="00C961D1">
            <w:pPr>
              <w:rPr>
                <w:rFonts w:ascii="Times New Roman" w:hAnsi="Times New Roman" w:cs="Times New Roman"/>
                <w:sz w:val="16"/>
                <w:szCs w:val="16"/>
              </w:rPr>
            </w:pPr>
          </w:p>
        </w:tc>
        <w:tc>
          <w:tcPr>
            <w:tcW w:w="709" w:type="dxa"/>
            <w:noWrap/>
            <w:hideMark/>
          </w:tcPr>
          <w:p w14:paraId="7C868573" w14:textId="015406CD" w:rsidR="00C961D1" w:rsidRPr="001D33B4" w:rsidRDefault="00C961D1">
            <w:pPr>
              <w:rPr>
                <w:rFonts w:ascii="Times New Roman" w:hAnsi="Times New Roman" w:cs="Times New Roman"/>
                <w:sz w:val="16"/>
                <w:szCs w:val="16"/>
              </w:rPr>
            </w:pPr>
          </w:p>
        </w:tc>
        <w:tc>
          <w:tcPr>
            <w:tcW w:w="709" w:type="dxa"/>
            <w:noWrap/>
            <w:hideMark/>
          </w:tcPr>
          <w:p w14:paraId="4FBA8D21" w14:textId="77777777" w:rsidR="00C961D1" w:rsidRPr="001D33B4" w:rsidRDefault="00C961D1">
            <w:pPr>
              <w:rPr>
                <w:rFonts w:ascii="Times New Roman" w:hAnsi="Times New Roman" w:cs="Times New Roman"/>
                <w:sz w:val="16"/>
                <w:szCs w:val="16"/>
              </w:rPr>
            </w:pPr>
          </w:p>
        </w:tc>
        <w:tc>
          <w:tcPr>
            <w:tcW w:w="1134" w:type="dxa"/>
            <w:noWrap/>
            <w:hideMark/>
          </w:tcPr>
          <w:p w14:paraId="42C50AAC" w14:textId="77777777" w:rsidR="00C961D1" w:rsidRPr="001D33B4" w:rsidRDefault="00C961D1">
            <w:pPr>
              <w:rPr>
                <w:rFonts w:ascii="Times New Roman" w:hAnsi="Times New Roman" w:cs="Times New Roman"/>
                <w:sz w:val="16"/>
                <w:szCs w:val="16"/>
              </w:rPr>
            </w:pPr>
          </w:p>
        </w:tc>
        <w:tc>
          <w:tcPr>
            <w:tcW w:w="850" w:type="dxa"/>
            <w:noWrap/>
            <w:hideMark/>
          </w:tcPr>
          <w:p w14:paraId="1C37409A" w14:textId="77777777" w:rsidR="00C961D1" w:rsidRPr="001D33B4" w:rsidRDefault="00C961D1">
            <w:pPr>
              <w:rPr>
                <w:rFonts w:ascii="Times New Roman" w:hAnsi="Times New Roman" w:cs="Times New Roman"/>
                <w:sz w:val="16"/>
                <w:szCs w:val="16"/>
              </w:rPr>
            </w:pPr>
          </w:p>
        </w:tc>
        <w:tc>
          <w:tcPr>
            <w:tcW w:w="567" w:type="dxa"/>
            <w:noWrap/>
            <w:hideMark/>
          </w:tcPr>
          <w:p w14:paraId="0EB61ECD" w14:textId="77777777" w:rsidR="00C961D1" w:rsidRPr="001D33B4" w:rsidRDefault="00C961D1">
            <w:pPr>
              <w:rPr>
                <w:rFonts w:ascii="Times New Roman" w:hAnsi="Times New Roman" w:cs="Times New Roman"/>
                <w:sz w:val="16"/>
                <w:szCs w:val="16"/>
              </w:rPr>
            </w:pPr>
          </w:p>
        </w:tc>
        <w:tc>
          <w:tcPr>
            <w:tcW w:w="567" w:type="dxa"/>
            <w:noWrap/>
            <w:hideMark/>
          </w:tcPr>
          <w:p w14:paraId="7BC8638E" w14:textId="77777777" w:rsidR="00C961D1" w:rsidRPr="001D33B4" w:rsidRDefault="00C961D1">
            <w:pPr>
              <w:rPr>
                <w:rFonts w:ascii="Times New Roman" w:hAnsi="Times New Roman" w:cs="Times New Roman"/>
                <w:sz w:val="16"/>
                <w:szCs w:val="16"/>
              </w:rPr>
            </w:pPr>
          </w:p>
        </w:tc>
        <w:tc>
          <w:tcPr>
            <w:tcW w:w="1701" w:type="dxa"/>
            <w:noWrap/>
            <w:hideMark/>
          </w:tcPr>
          <w:p w14:paraId="51A02A8F" w14:textId="77777777" w:rsidR="00C961D1" w:rsidRPr="001D33B4" w:rsidRDefault="00C961D1">
            <w:pPr>
              <w:rPr>
                <w:rFonts w:ascii="Times New Roman" w:hAnsi="Times New Roman" w:cs="Times New Roman"/>
                <w:sz w:val="16"/>
                <w:szCs w:val="16"/>
              </w:rPr>
            </w:pPr>
          </w:p>
        </w:tc>
      </w:tr>
      <w:tr w:rsidR="00567563" w:rsidRPr="001D33B4" w14:paraId="733B8DDF" w14:textId="77777777" w:rsidTr="00A205D5">
        <w:trPr>
          <w:trHeight w:val="290"/>
        </w:trPr>
        <w:tc>
          <w:tcPr>
            <w:tcW w:w="3686" w:type="dxa"/>
            <w:gridSpan w:val="3"/>
            <w:tcBorders>
              <w:bottom w:val="single" w:sz="4" w:space="0" w:color="auto"/>
            </w:tcBorders>
            <w:noWrap/>
            <w:hideMark/>
          </w:tcPr>
          <w:p w14:paraId="37762CDE" w14:textId="77777777" w:rsidR="00C961D1" w:rsidRPr="001D33B4" w:rsidRDefault="00C961D1">
            <w:pPr>
              <w:rPr>
                <w:rFonts w:ascii="Times New Roman" w:hAnsi="Times New Roman" w:cs="Times New Roman"/>
                <w:i/>
                <w:iCs/>
                <w:sz w:val="16"/>
                <w:szCs w:val="16"/>
              </w:rPr>
            </w:pPr>
            <w:r w:rsidRPr="001D33B4">
              <w:rPr>
                <w:rFonts w:ascii="Times New Roman" w:hAnsi="Times New Roman" w:cs="Times New Roman"/>
                <w:i/>
                <w:iCs/>
                <w:sz w:val="16"/>
                <w:szCs w:val="16"/>
              </w:rPr>
              <w:t>Central Continental Europe</w:t>
            </w:r>
          </w:p>
        </w:tc>
        <w:tc>
          <w:tcPr>
            <w:tcW w:w="992" w:type="dxa"/>
            <w:tcBorders>
              <w:bottom w:val="single" w:sz="4" w:space="0" w:color="auto"/>
            </w:tcBorders>
          </w:tcPr>
          <w:p w14:paraId="6F5D5965" w14:textId="77777777"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4BA418B0" w14:textId="772C08DF" w:rsidR="00C961D1" w:rsidRPr="001D33B4" w:rsidRDefault="00C961D1">
            <w:pPr>
              <w:rPr>
                <w:rFonts w:ascii="Times New Roman" w:hAnsi="Times New Roman" w:cs="Times New Roman"/>
                <w:i/>
                <w:iCs/>
                <w:sz w:val="16"/>
                <w:szCs w:val="16"/>
              </w:rPr>
            </w:pPr>
          </w:p>
        </w:tc>
        <w:tc>
          <w:tcPr>
            <w:tcW w:w="709" w:type="dxa"/>
            <w:tcBorders>
              <w:bottom w:val="single" w:sz="4" w:space="0" w:color="auto"/>
            </w:tcBorders>
            <w:noWrap/>
            <w:hideMark/>
          </w:tcPr>
          <w:p w14:paraId="7154022F" w14:textId="77777777" w:rsidR="00C961D1" w:rsidRPr="001D33B4" w:rsidRDefault="00C961D1">
            <w:pPr>
              <w:rPr>
                <w:rFonts w:ascii="Times New Roman" w:hAnsi="Times New Roman" w:cs="Times New Roman"/>
                <w:sz w:val="16"/>
                <w:szCs w:val="16"/>
              </w:rPr>
            </w:pPr>
          </w:p>
        </w:tc>
        <w:tc>
          <w:tcPr>
            <w:tcW w:w="1134" w:type="dxa"/>
            <w:tcBorders>
              <w:bottom w:val="single" w:sz="4" w:space="0" w:color="auto"/>
            </w:tcBorders>
            <w:noWrap/>
            <w:hideMark/>
          </w:tcPr>
          <w:p w14:paraId="3EE4B4A5" w14:textId="77777777" w:rsidR="00C961D1" w:rsidRPr="001D33B4" w:rsidRDefault="00C961D1">
            <w:pPr>
              <w:rPr>
                <w:rFonts w:ascii="Times New Roman" w:hAnsi="Times New Roman" w:cs="Times New Roman"/>
                <w:sz w:val="16"/>
                <w:szCs w:val="16"/>
              </w:rPr>
            </w:pPr>
          </w:p>
        </w:tc>
        <w:tc>
          <w:tcPr>
            <w:tcW w:w="850" w:type="dxa"/>
            <w:tcBorders>
              <w:bottom w:val="single" w:sz="4" w:space="0" w:color="auto"/>
            </w:tcBorders>
            <w:noWrap/>
            <w:hideMark/>
          </w:tcPr>
          <w:p w14:paraId="66F2E33F" w14:textId="77777777" w:rsidR="00C961D1" w:rsidRPr="001D33B4" w:rsidRDefault="00C961D1">
            <w:pPr>
              <w:rPr>
                <w:rFonts w:ascii="Times New Roman" w:hAnsi="Times New Roman" w:cs="Times New Roman"/>
                <w:sz w:val="16"/>
                <w:szCs w:val="16"/>
              </w:rPr>
            </w:pPr>
          </w:p>
        </w:tc>
        <w:tc>
          <w:tcPr>
            <w:tcW w:w="567" w:type="dxa"/>
            <w:tcBorders>
              <w:bottom w:val="single" w:sz="4" w:space="0" w:color="auto"/>
            </w:tcBorders>
            <w:noWrap/>
            <w:hideMark/>
          </w:tcPr>
          <w:p w14:paraId="0F04E8C4" w14:textId="77777777"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1.0</w:t>
            </w:r>
          </w:p>
        </w:tc>
        <w:tc>
          <w:tcPr>
            <w:tcW w:w="567" w:type="dxa"/>
            <w:tcBorders>
              <w:bottom w:val="single" w:sz="4" w:space="0" w:color="auto"/>
            </w:tcBorders>
            <w:noWrap/>
            <w:hideMark/>
          </w:tcPr>
          <w:p w14:paraId="4A626ADD" w14:textId="78EA8ED1" w:rsidR="00C961D1" w:rsidRPr="001D33B4" w:rsidRDefault="00C961D1" w:rsidP="00D33C3F">
            <w:pPr>
              <w:rPr>
                <w:rFonts w:ascii="Times New Roman" w:hAnsi="Times New Roman" w:cs="Times New Roman"/>
                <w:i/>
                <w:iCs/>
                <w:sz w:val="16"/>
                <w:szCs w:val="16"/>
              </w:rPr>
            </w:pPr>
            <w:r w:rsidRPr="001D33B4">
              <w:rPr>
                <w:rFonts w:ascii="Times New Roman" w:hAnsi="Times New Roman" w:cs="Times New Roman"/>
                <w:i/>
                <w:iCs/>
                <w:sz w:val="16"/>
                <w:szCs w:val="16"/>
              </w:rPr>
              <w:t>1.4</w:t>
            </w:r>
          </w:p>
        </w:tc>
        <w:tc>
          <w:tcPr>
            <w:tcW w:w="1701" w:type="dxa"/>
            <w:tcBorders>
              <w:bottom w:val="single" w:sz="4" w:space="0" w:color="auto"/>
            </w:tcBorders>
            <w:noWrap/>
            <w:hideMark/>
          </w:tcPr>
          <w:p w14:paraId="3CAA7AF3" w14:textId="77777777" w:rsidR="00C961D1" w:rsidRPr="001D33B4" w:rsidRDefault="00C961D1" w:rsidP="00D33C3F">
            <w:pPr>
              <w:rPr>
                <w:rFonts w:ascii="Times New Roman" w:hAnsi="Times New Roman" w:cs="Times New Roman"/>
                <w:i/>
                <w:iCs/>
                <w:sz w:val="16"/>
                <w:szCs w:val="16"/>
              </w:rPr>
            </w:pPr>
          </w:p>
        </w:tc>
      </w:tr>
      <w:tr w:rsidR="00567563" w:rsidRPr="001D33B4" w14:paraId="1F544912" w14:textId="77777777" w:rsidTr="00A205D5">
        <w:trPr>
          <w:trHeight w:val="290"/>
        </w:trPr>
        <w:tc>
          <w:tcPr>
            <w:tcW w:w="1087" w:type="dxa"/>
            <w:tcBorders>
              <w:top w:val="single" w:sz="4" w:space="0" w:color="auto"/>
            </w:tcBorders>
            <w:noWrap/>
            <w:hideMark/>
          </w:tcPr>
          <w:p w14:paraId="4EBE9CC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Rhine</w:t>
            </w:r>
          </w:p>
        </w:tc>
        <w:tc>
          <w:tcPr>
            <w:tcW w:w="885" w:type="dxa"/>
            <w:tcBorders>
              <w:top w:val="single" w:sz="4" w:space="0" w:color="auto"/>
            </w:tcBorders>
            <w:noWrap/>
            <w:hideMark/>
          </w:tcPr>
          <w:p w14:paraId="01921076"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MRW</w:t>
            </w:r>
          </w:p>
        </w:tc>
        <w:tc>
          <w:tcPr>
            <w:tcW w:w="1714" w:type="dxa"/>
            <w:tcBorders>
              <w:top w:val="single" w:sz="4" w:space="0" w:color="auto"/>
            </w:tcBorders>
            <w:noWrap/>
            <w:hideMark/>
          </w:tcPr>
          <w:p w14:paraId="5B8E23E1"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Borders>
              <w:top w:val="single" w:sz="4" w:space="0" w:color="auto"/>
            </w:tcBorders>
          </w:tcPr>
          <w:p w14:paraId="5F460E0C" w14:textId="1D97B52C" w:rsidR="00C961D1" w:rsidRPr="00C961D1" w:rsidRDefault="00C961D1" w:rsidP="00D33C3F">
            <w:pPr>
              <w:rPr>
                <w:rFonts w:ascii="Times New Roman" w:hAnsi="Times New Roman" w:cs="Times New Roman"/>
                <w:sz w:val="16"/>
                <w:szCs w:val="16"/>
                <w:lang w:val="en-US"/>
              </w:rPr>
            </w:pPr>
            <w:r>
              <w:rPr>
                <w:rFonts w:ascii="Times New Roman" w:hAnsi="Times New Roman" w:cs="Times New Roman"/>
                <w:sz w:val="16"/>
                <w:szCs w:val="16"/>
                <w:lang w:val="en-US"/>
              </w:rPr>
              <w:t>modern</w:t>
            </w:r>
          </w:p>
        </w:tc>
        <w:tc>
          <w:tcPr>
            <w:tcW w:w="709" w:type="dxa"/>
            <w:tcBorders>
              <w:top w:val="single" w:sz="4" w:space="0" w:color="auto"/>
            </w:tcBorders>
            <w:noWrap/>
            <w:hideMark/>
          </w:tcPr>
          <w:p w14:paraId="77036499" w14:textId="6B3B5C05"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66</w:t>
            </w:r>
          </w:p>
        </w:tc>
        <w:tc>
          <w:tcPr>
            <w:tcW w:w="709" w:type="dxa"/>
            <w:tcBorders>
              <w:top w:val="single" w:sz="4" w:space="0" w:color="auto"/>
            </w:tcBorders>
            <w:noWrap/>
            <w:hideMark/>
          </w:tcPr>
          <w:p w14:paraId="5837428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6.508</w:t>
            </w:r>
          </w:p>
        </w:tc>
        <w:tc>
          <w:tcPr>
            <w:tcW w:w="1134" w:type="dxa"/>
            <w:tcBorders>
              <w:top w:val="single" w:sz="4" w:space="0" w:color="auto"/>
            </w:tcBorders>
            <w:noWrap/>
            <w:hideMark/>
          </w:tcPr>
          <w:p w14:paraId="5B004C7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183</w:t>
            </w:r>
          </w:p>
        </w:tc>
        <w:tc>
          <w:tcPr>
            <w:tcW w:w="850" w:type="dxa"/>
            <w:tcBorders>
              <w:top w:val="single" w:sz="4" w:space="0" w:color="auto"/>
            </w:tcBorders>
            <w:noWrap/>
            <w:hideMark/>
          </w:tcPr>
          <w:p w14:paraId="35829B7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3</w:t>
            </w:r>
          </w:p>
        </w:tc>
        <w:tc>
          <w:tcPr>
            <w:tcW w:w="567" w:type="dxa"/>
            <w:tcBorders>
              <w:top w:val="single" w:sz="4" w:space="0" w:color="auto"/>
            </w:tcBorders>
            <w:noWrap/>
            <w:hideMark/>
          </w:tcPr>
          <w:p w14:paraId="6E93187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8.9</w:t>
            </w:r>
          </w:p>
        </w:tc>
        <w:tc>
          <w:tcPr>
            <w:tcW w:w="567" w:type="dxa"/>
            <w:tcBorders>
              <w:top w:val="single" w:sz="4" w:space="0" w:color="auto"/>
            </w:tcBorders>
            <w:noWrap/>
            <w:hideMark/>
          </w:tcPr>
          <w:p w14:paraId="1C1D9CB1"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3710ECA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5C123BF4" w14:textId="77777777" w:rsidTr="00A205D5">
        <w:trPr>
          <w:trHeight w:val="290"/>
        </w:trPr>
        <w:tc>
          <w:tcPr>
            <w:tcW w:w="1087" w:type="dxa"/>
            <w:noWrap/>
            <w:hideMark/>
          </w:tcPr>
          <w:p w14:paraId="7F83EF0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Ems</w:t>
            </w:r>
          </w:p>
        </w:tc>
        <w:tc>
          <w:tcPr>
            <w:tcW w:w="885" w:type="dxa"/>
            <w:noWrap/>
            <w:hideMark/>
          </w:tcPr>
          <w:p w14:paraId="03770325" w14:textId="77777777" w:rsidR="00C961D1" w:rsidRPr="001D33B4" w:rsidRDefault="00C961D1">
            <w:pPr>
              <w:rPr>
                <w:rFonts w:ascii="Times New Roman" w:hAnsi="Times New Roman" w:cs="Times New Roman"/>
                <w:sz w:val="16"/>
                <w:szCs w:val="16"/>
              </w:rPr>
            </w:pPr>
          </w:p>
        </w:tc>
        <w:tc>
          <w:tcPr>
            <w:tcW w:w="1714" w:type="dxa"/>
            <w:noWrap/>
            <w:hideMark/>
          </w:tcPr>
          <w:p w14:paraId="07C05D1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15253968" w14:textId="5DA89C3A"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79C0DDA0" w14:textId="1D95C14C"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231</w:t>
            </w:r>
          </w:p>
        </w:tc>
        <w:tc>
          <w:tcPr>
            <w:tcW w:w="709" w:type="dxa"/>
            <w:noWrap/>
            <w:hideMark/>
          </w:tcPr>
          <w:p w14:paraId="770336E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7.405</w:t>
            </w:r>
          </w:p>
        </w:tc>
        <w:tc>
          <w:tcPr>
            <w:tcW w:w="1134" w:type="dxa"/>
            <w:noWrap/>
            <w:hideMark/>
          </w:tcPr>
          <w:p w14:paraId="515D94B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28</w:t>
            </w:r>
          </w:p>
        </w:tc>
        <w:tc>
          <w:tcPr>
            <w:tcW w:w="850" w:type="dxa"/>
            <w:noWrap/>
            <w:hideMark/>
          </w:tcPr>
          <w:p w14:paraId="0E1FA3E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8</w:t>
            </w:r>
          </w:p>
        </w:tc>
        <w:tc>
          <w:tcPr>
            <w:tcW w:w="567" w:type="dxa"/>
            <w:noWrap/>
            <w:hideMark/>
          </w:tcPr>
          <w:p w14:paraId="6EE0745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1.9</w:t>
            </w:r>
          </w:p>
        </w:tc>
        <w:tc>
          <w:tcPr>
            <w:tcW w:w="567" w:type="dxa"/>
            <w:noWrap/>
            <w:hideMark/>
          </w:tcPr>
          <w:p w14:paraId="33DC251E" w14:textId="77777777" w:rsidR="00C961D1" w:rsidRPr="001D33B4" w:rsidRDefault="00C961D1" w:rsidP="00D33C3F">
            <w:pPr>
              <w:rPr>
                <w:rFonts w:ascii="Times New Roman" w:hAnsi="Times New Roman" w:cs="Times New Roman"/>
                <w:sz w:val="16"/>
                <w:szCs w:val="16"/>
              </w:rPr>
            </w:pPr>
          </w:p>
        </w:tc>
        <w:tc>
          <w:tcPr>
            <w:tcW w:w="1701" w:type="dxa"/>
            <w:noWrap/>
            <w:hideMark/>
          </w:tcPr>
          <w:p w14:paraId="1F88BEF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686F1B08" w14:textId="77777777" w:rsidTr="00A205D5">
        <w:trPr>
          <w:trHeight w:val="290"/>
        </w:trPr>
        <w:tc>
          <w:tcPr>
            <w:tcW w:w="1087" w:type="dxa"/>
            <w:noWrap/>
            <w:hideMark/>
          </w:tcPr>
          <w:p w14:paraId="4292EB03"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Wesera</w:t>
            </w:r>
          </w:p>
        </w:tc>
        <w:tc>
          <w:tcPr>
            <w:tcW w:w="885" w:type="dxa"/>
            <w:noWrap/>
            <w:hideMark/>
          </w:tcPr>
          <w:p w14:paraId="194EB719" w14:textId="77777777" w:rsidR="00C961D1" w:rsidRPr="001D33B4" w:rsidRDefault="00C961D1">
            <w:pPr>
              <w:rPr>
                <w:rFonts w:ascii="Times New Roman" w:hAnsi="Times New Roman" w:cs="Times New Roman"/>
                <w:sz w:val="16"/>
                <w:szCs w:val="16"/>
              </w:rPr>
            </w:pPr>
          </w:p>
        </w:tc>
        <w:tc>
          <w:tcPr>
            <w:tcW w:w="1714" w:type="dxa"/>
            <w:noWrap/>
            <w:hideMark/>
          </w:tcPr>
          <w:p w14:paraId="7BD2E7D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47700E62" w14:textId="287E52F0"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6515E273" w14:textId="5018187B"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539</w:t>
            </w:r>
          </w:p>
        </w:tc>
        <w:tc>
          <w:tcPr>
            <w:tcW w:w="709" w:type="dxa"/>
            <w:noWrap/>
            <w:hideMark/>
          </w:tcPr>
          <w:p w14:paraId="139D359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8.572</w:t>
            </w:r>
          </w:p>
        </w:tc>
        <w:tc>
          <w:tcPr>
            <w:tcW w:w="1134" w:type="dxa"/>
            <w:noWrap/>
            <w:hideMark/>
          </w:tcPr>
          <w:p w14:paraId="111E87B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178</w:t>
            </w:r>
          </w:p>
        </w:tc>
        <w:tc>
          <w:tcPr>
            <w:tcW w:w="850" w:type="dxa"/>
            <w:noWrap/>
            <w:hideMark/>
          </w:tcPr>
          <w:p w14:paraId="5B49AD2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9</w:t>
            </w:r>
          </w:p>
        </w:tc>
        <w:tc>
          <w:tcPr>
            <w:tcW w:w="567" w:type="dxa"/>
            <w:noWrap/>
            <w:hideMark/>
          </w:tcPr>
          <w:p w14:paraId="3485A9E9"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0</w:t>
            </w:r>
          </w:p>
        </w:tc>
        <w:tc>
          <w:tcPr>
            <w:tcW w:w="567" w:type="dxa"/>
            <w:noWrap/>
            <w:hideMark/>
          </w:tcPr>
          <w:p w14:paraId="06D40E37" w14:textId="77777777" w:rsidR="00C961D1" w:rsidRPr="001D33B4" w:rsidRDefault="00C961D1" w:rsidP="00D33C3F">
            <w:pPr>
              <w:rPr>
                <w:rFonts w:ascii="Times New Roman" w:hAnsi="Times New Roman" w:cs="Times New Roman"/>
                <w:sz w:val="16"/>
                <w:szCs w:val="16"/>
              </w:rPr>
            </w:pPr>
          </w:p>
        </w:tc>
        <w:tc>
          <w:tcPr>
            <w:tcW w:w="1701" w:type="dxa"/>
            <w:noWrap/>
            <w:hideMark/>
          </w:tcPr>
          <w:p w14:paraId="1031FAC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reslon et al. (2014)</w:t>
            </w:r>
          </w:p>
        </w:tc>
      </w:tr>
      <w:tr w:rsidR="00567563" w:rsidRPr="001D33B4" w14:paraId="40A556C6" w14:textId="77777777" w:rsidTr="00A205D5">
        <w:trPr>
          <w:trHeight w:val="290"/>
        </w:trPr>
        <w:tc>
          <w:tcPr>
            <w:tcW w:w="1087" w:type="dxa"/>
            <w:noWrap/>
            <w:hideMark/>
          </w:tcPr>
          <w:p w14:paraId="096CE138"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Elbea</w:t>
            </w:r>
          </w:p>
        </w:tc>
        <w:tc>
          <w:tcPr>
            <w:tcW w:w="885" w:type="dxa"/>
            <w:noWrap/>
            <w:hideMark/>
          </w:tcPr>
          <w:p w14:paraId="3108D69E" w14:textId="77777777" w:rsidR="00C961D1" w:rsidRPr="001D33B4" w:rsidRDefault="00C961D1">
            <w:pPr>
              <w:rPr>
                <w:rFonts w:ascii="Times New Roman" w:hAnsi="Times New Roman" w:cs="Times New Roman"/>
                <w:sz w:val="16"/>
                <w:szCs w:val="16"/>
              </w:rPr>
            </w:pPr>
          </w:p>
        </w:tc>
        <w:tc>
          <w:tcPr>
            <w:tcW w:w="1714" w:type="dxa"/>
            <w:noWrap/>
            <w:hideMark/>
          </w:tcPr>
          <w:p w14:paraId="3B1E4AD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500469DB" w14:textId="114077D0"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142A9D23" w14:textId="30E4AE6D"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703</w:t>
            </w:r>
          </w:p>
        </w:tc>
        <w:tc>
          <w:tcPr>
            <w:tcW w:w="709" w:type="dxa"/>
            <w:noWrap/>
            <w:hideMark/>
          </w:tcPr>
          <w:p w14:paraId="41DAF89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9.449</w:t>
            </w:r>
          </w:p>
        </w:tc>
        <w:tc>
          <w:tcPr>
            <w:tcW w:w="1134" w:type="dxa"/>
            <w:noWrap/>
            <w:hideMark/>
          </w:tcPr>
          <w:p w14:paraId="087EBD0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58</w:t>
            </w:r>
          </w:p>
        </w:tc>
        <w:tc>
          <w:tcPr>
            <w:tcW w:w="850" w:type="dxa"/>
            <w:noWrap/>
            <w:hideMark/>
          </w:tcPr>
          <w:p w14:paraId="0125792D"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9</w:t>
            </w:r>
          </w:p>
        </w:tc>
        <w:tc>
          <w:tcPr>
            <w:tcW w:w="567" w:type="dxa"/>
            <w:noWrap/>
            <w:hideMark/>
          </w:tcPr>
          <w:p w14:paraId="15A6747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1.3</w:t>
            </w:r>
          </w:p>
        </w:tc>
        <w:tc>
          <w:tcPr>
            <w:tcW w:w="567" w:type="dxa"/>
            <w:noWrap/>
            <w:hideMark/>
          </w:tcPr>
          <w:p w14:paraId="2DCEA6CA" w14:textId="77777777" w:rsidR="00C961D1" w:rsidRPr="001D33B4" w:rsidRDefault="00C961D1" w:rsidP="00D33C3F">
            <w:pPr>
              <w:rPr>
                <w:rFonts w:ascii="Times New Roman" w:hAnsi="Times New Roman" w:cs="Times New Roman"/>
                <w:sz w:val="16"/>
                <w:szCs w:val="16"/>
              </w:rPr>
            </w:pPr>
          </w:p>
        </w:tc>
        <w:tc>
          <w:tcPr>
            <w:tcW w:w="1701" w:type="dxa"/>
            <w:noWrap/>
            <w:hideMark/>
          </w:tcPr>
          <w:p w14:paraId="6BE16324"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Freslon et al. (2014)</w:t>
            </w:r>
          </w:p>
        </w:tc>
      </w:tr>
      <w:tr w:rsidR="00567563" w:rsidRPr="001D33B4" w14:paraId="4ECEC5A5" w14:textId="77777777" w:rsidTr="00A205D5">
        <w:trPr>
          <w:trHeight w:val="290"/>
        </w:trPr>
        <w:tc>
          <w:tcPr>
            <w:tcW w:w="1087" w:type="dxa"/>
            <w:noWrap/>
            <w:hideMark/>
          </w:tcPr>
          <w:p w14:paraId="21FEC160"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Varde</w:t>
            </w:r>
          </w:p>
        </w:tc>
        <w:tc>
          <w:tcPr>
            <w:tcW w:w="885" w:type="dxa"/>
            <w:noWrap/>
            <w:hideMark/>
          </w:tcPr>
          <w:p w14:paraId="454D3260" w14:textId="77777777" w:rsidR="00C961D1" w:rsidRPr="001D33B4" w:rsidRDefault="00C961D1">
            <w:pPr>
              <w:rPr>
                <w:rFonts w:ascii="Times New Roman" w:hAnsi="Times New Roman" w:cs="Times New Roman"/>
                <w:sz w:val="16"/>
                <w:szCs w:val="16"/>
              </w:rPr>
            </w:pPr>
          </w:p>
        </w:tc>
        <w:tc>
          <w:tcPr>
            <w:tcW w:w="1714" w:type="dxa"/>
            <w:noWrap/>
            <w:hideMark/>
          </w:tcPr>
          <w:p w14:paraId="3D92770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30F6495D" w14:textId="714129FF"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36EDEFF6" w14:textId="545DE3BA"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5.632</w:t>
            </w:r>
          </w:p>
        </w:tc>
        <w:tc>
          <w:tcPr>
            <w:tcW w:w="709" w:type="dxa"/>
            <w:noWrap/>
            <w:hideMark/>
          </w:tcPr>
          <w:p w14:paraId="611B79B8"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8.507</w:t>
            </w:r>
          </w:p>
        </w:tc>
        <w:tc>
          <w:tcPr>
            <w:tcW w:w="1134" w:type="dxa"/>
            <w:noWrap/>
            <w:hideMark/>
          </w:tcPr>
          <w:p w14:paraId="76198160"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25</w:t>
            </w:r>
          </w:p>
        </w:tc>
        <w:tc>
          <w:tcPr>
            <w:tcW w:w="850" w:type="dxa"/>
            <w:noWrap/>
            <w:hideMark/>
          </w:tcPr>
          <w:p w14:paraId="4B85318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7</w:t>
            </w:r>
          </w:p>
        </w:tc>
        <w:tc>
          <w:tcPr>
            <w:tcW w:w="567" w:type="dxa"/>
            <w:noWrap/>
            <w:hideMark/>
          </w:tcPr>
          <w:p w14:paraId="4FCA6A1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0</w:t>
            </w:r>
          </w:p>
        </w:tc>
        <w:tc>
          <w:tcPr>
            <w:tcW w:w="567" w:type="dxa"/>
            <w:noWrap/>
            <w:hideMark/>
          </w:tcPr>
          <w:p w14:paraId="235541A9" w14:textId="77777777" w:rsidR="00C961D1" w:rsidRPr="001D33B4" w:rsidRDefault="00C961D1" w:rsidP="00D33C3F">
            <w:pPr>
              <w:rPr>
                <w:rFonts w:ascii="Times New Roman" w:hAnsi="Times New Roman" w:cs="Times New Roman"/>
                <w:sz w:val="16"/>
                <w:szCs w:val="16"/>
              </w:rPr>
            </w:pPr>
          </w:p>
        </w:tc>
        <w:tc>
          <w:tcPr>
            <w:tcW w:w="1701" w:type="dxa"/>
            <w:noWrap/>
            <w:hideMark/>
          </w:tcPr>
          <w:p w14:paraId="18C4BE8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15D44259" w14:textId="77777777" w:rsidTr="00A205D5">
        <w:trPr>
          <w:trHeight w:val="290"/>
        </w:trPr>
        <w:tc>
          <w:tcPr>
            <w:tcW w:w="1087" w:type="dxa"/>
            <w:noWrap/>
            <w:hideMark/>
          </w:tcPr>
          <w:p w14:paraId="6D811B0A"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Oder</w:t>
            </w:r>
          </w:p>
        </w:tc>
        <w:tc>
          <w:tcPr>
            <w:tcW w:w="885" w:type="dxa"/>
            <w:noWrap/>
            <w:hideMark/>
          </w:tcPr>
          <w:p w14:paraId="0CF72F25" w14:textId="77777777" w:rsidR="00C961D1" w:rsidRPr="001D33B4" w:rsidRDefault="00C961D1">
            <w:pPr>
              <w:rPr>
                <w:rFonts w:ascii="Times New Roman" w:hAnsi="Times New Roman" w:cs="Times New Roman"/>
                <w:sz w:val="16"/>
                <w:szCs w:val="16"/>
              </w:rPr>
            </w:pPr>
          </w:p>
        </w:tc>
        <w:tc>
          <w:tcPr>
            <w:tcW w:w="1714" w:type="dxa"/>
            <w:noWrap/>
            <w:hideMark/>
          </w:tcPr>
          <w:p w14:paraId="01D8501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25CCD1E8" w14:textId="6BF507C2"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62867925" w14:textId="736932BF"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3.841</w:t>
            </w:r>
          </w:p>
        </w:tc>
        <w:tc>
          <w:tcPr>
            <w:tcW w:w="709" w:type="dxa"/>
            <w:noWrap/>
            <w:hideMark/>
          </w:tcPr>
          <w:p w14:paraId="5BE27003"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121</w:t>
            </w:r>
          </w:p>
        </w:tc>
        <w:tc>
          <w:tcPr>
            <w:tcW w:w="1134" w:type="dxa"/>
            <w:noWrap/>
            <w:hideMark/>
          </w:tcPr>
          <w:p w14:paraId="18EFFF5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03</w:t>
            </w:r>
          </w:p>
        </w:tc>
        <w:tc>
          <w:tcPr>
            <w:tcW w:w="850" w:type="dxa"/>
            <w:noWrap/>
            <w:hideMark/>
          </w:tcPr>
          <w:p w14:paraId="4A2303F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3</w:t>
            </w:r>
          </w:p>
        </w:tc>
        <w:tc>
          <w:tcPr>
            <w:tcW w:w="567" w:type="dxa"/>
            <w:noWrap/>
            <w:hideMark/>
          </w:tcPr>
          <w:p w14:paraId="3C5D163E"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4</w:t>
            </w:r>
          </w:p>
        </w:tc>
        <w:tc>
          <w:tcPr>
            <w:tcW w:w="567" w:type="dxa"/>
            <w:noWrap/>
            <w:hideMark/>
          </w:tcPr>
          <w:p w14:paraId="5A2B22BC" w14:textId="77777777" w:rsidR="00C961D1" w:rsidRPr="001D33B4" w:rsidRDefault="00C961D1" w:rsidP="00D33C3F">
            <w:pPr>
              <w:rPr>
                <w:rFonts w:ascii="Times New Roman" w:hAnsi="Times New Roman" w:cs="Times New Roman"/>
                <w:sz w:val="16"/>
                <w:szCs w:val="16"/>
              </w:rPr>
            </w:pPr>
          </w:p>
        </w:tc>
        <w:tc>
          <w:tcPr>
            <w:tcW w:w="1701" w:type="dxa"/>
            <w:noWrap/>
            <w:hideMark/>
          </w:tcPr>
          <w:p w14:paraId="43E07AC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DF41EC5" w14:textId="77777777" w:rsidTr="00A205D5">
        <w:trPr>
          <w:trHeight w:val="290"/>
        </w:trPr>
        <w:tc>
          <w:tcPr>
            <w:tcW w:w="1087" w:type="dxa"/>
            <w:noWrap/>
            <w:hideMark/>
          </w:tcPr>
          <w:p w14:paraId="0B02206F"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Schelde</w:t>
            </w:r>
          </w:p>
        </w:tc>
        <w:tc>
          <w:tcPr>
            <w:tcW w:w="885" w:type="dxa"/>
            <w:noWrap/>
            <w:hideMark/>
          </w:tcPr>
          <w:p w14:paraId="6BA2FC77" w14:textId="77777777" w:rsidR="00C961D1" w:rsidRPr="001D33B4" w:rsidRDefault="00C961D1">
            <w:pPr>
              <w:rPr>
                <w:rFonts w:ascii="Times New Roman" w:hAnsi="Times New Roman" w:cs="Times New Roman"/>
                <w:sz w:val="16"/>
                <w:szCs w:val="16"/>
              </w:rPr>
            </w:pPr>
          </w:p>
        </w:tc>
        <w:tc>
          <w:tcPr>
            <w:tcW w:w="1714" w:type="dxa"/>
            <w:noWrap/>
            <w:hideMark/>
          </w:tcPr>
          <w:p w14:paraId="66BC5FA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fluvial </w:t>
            </w:r>
          </w:p>
        </w:tc>
        <w:tc>
          <w:tcPr>
            <w:tcW w:w="992" w:type="dxa"/>
          </w:tcPr>
          <w:p w14:paraId="5FA9F909" w14:textId="32377B83"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odern</w:t>
            </w:r>
          </w:p>
        </w:tc>
        <w:tc>
          <w:tcPr>
            <w:tcW w:w="709" w:type="dxa"/>
            <w:noWrap/>
            <w:hideMark/>
          </w:tcPr>
          <w:p w14:paraId="63ADB42C" w14:textId="3D9D8953"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74</w:t>
            </w:r>
          </w:p>
        </w:tc>
        <w:tc>
          <w:tcPr>
            <w:tcW w:w="709" w:type="dxa"/>
            <w:noWrap/>
            <w:hideMark/>
          </w:tcPr>
          <w:p w14:paraId="19E5F286"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3.978</w:t>
            </w:r>
          </w:p>
        </w:tc>
        <w:tc>
          <w:tcPr>
            <w:tcW w:w="1134" w:type="dxa"/>
            <w:noWrap/>
            <w:hideMark/>
          </w:tcPr>
          <w:p w14:paraId="2595BFCB"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56</w:t>
            </w:r>
          </w:p>
        </w:tc>
        <w:tc>
          <w:tcPr>
            <w:tcW w:w="850" w:type="dxa"/>
            <w:noWrap/>
            <w:hideMark/>
          </w:tcPr>
          <w:p w14:paraId="7CEBA2A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15</w:t>
            </w:r>
          </w:p>
        </w:tc>
        <w:tc>
          <w:tcPr>
            <w:tcW w:w="567" w:type="dxa"/>
            <w:noWrap/>
            <w:hideMark/>
          </w:tcPr>
          <w:p w14:paraId="76CC3E61"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1.4</w:t>
            </w:r>
          </w:p>
        </w:tc>
        <w:tc>
          <w:tcPr>
            <w:tcW w:w="567" w:type="dxa"/>
            <w:noWrap/>
            <w:hideMark/>
          </w:tcPr>
          <w:p w14:paraId="1481FB5D" w14:textId="77777777" w:rsidR="00C961D1" w:rsidRPr="001D33B4" w:rsidRDefault="00C961D1" w:rsidP="00D33C3F">
            <w:pPr>
              <w:rPr>
                <w:rFonts w:ascii="Times New Roman" w:hAnsi="Times New Roman" w:cs="Times New Roman"/>
                <w:sz w:val="16"/>
                <w:szCs w:val="16"/>
              </w:rPr>
            </w:pPr>
          </w:p>
        </w:tc>
        <w:tc>
          <w:tcPr>
            <w:tcW w:w="1701" w:type="dxa"/>
            <w:noWrap/>
            <w:hideMark/>
          </w:tcPr>
          <w:p w14:paraId="5994D67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oucanne et al. (2015)</w:t>
            </w:r>
          </w:p>
        </w:tc>
      </w:tr>
      <w:tr w:rsidR="00567563" w:rsidRPr="001D33B4" w14:paraId="3F279C68" w14:textId="77777777" w:rsidTr="00A205D5">
        <w:trPr>
          <w:trHeight w:val="290"/>
        </w:trPr>
        <w:tc>
          <w:tcPr>
            <w:tcW w:w="1087" w:type="dxa"/>
            <w:noWrap/>
            <w:hideMark/>
          </w:tcPr>
          <w:p w14:paraId="594D445B" w14:textId="77777777" w:rsidR="00C961D1" w:rsidRPr="001D33B4" w:rsidRDefault="00C961D1">
            <w:pPr>
              <w:rPr>
                <w:rFonts w:ascii="Times New Roman" w:hAnsi="Times New Roman" w:cs="Times New Roman"/>
                <w:sz w:val="16"/>
                <w:szCs w:val="16"/>
              </w:rPr>
            </w:pPr>
          </w:p>
        </w:tc>
        <w:tc>
          <w:tcPr>
            <w:tcW w:w="885" w:type="dxa"/>
            <w:noWrap/>
            <w:hideMark/>
          </w:tcPr>
          <w:p w14:paraId="04443A45" w14:textId="77777777" w:rsidR="00C961D1" w:rsidRPr="001D33B4" w:rsidRDefault="00C961D1">
            <w:pPr>
              <w:rPr>
                <w:rFonts w:ascii="Times New Roman" w:hAnsi="Times New Roman" w:cs="Times New Roman"/>
                <w:sz w:val="16"/>
                <w:szCs w:val="16"/>
              </w:rPr>
            </w:pPr>
          </w:p>
        </w:tc>
        <w:tc>
          <w:tcPr>
            <w:tcW w:w="1714" w:type="dxa"/>
            <w:noWrap/>
            <w:hideMark/>
          </w:tcPr>
          <w:p w14:paraId="487C0910" w14:textId="77777777" w:rsidR="00C961D1" w:rsidRPr="001D33B4" w:rsidRDefault="00C961D1">
            <w:pPr>
              <w:rPr>
                <w:rFonts w:ascii="Times New Roman" w:hAnsi="Times New Roman" w:cs="Times New Roman"/>
                <w:sz w:val="16"/>
                <w:szCs w:val="16"/>
              </w:rPr>
            </w:pPr>
          </w:p>
        </w:tc>
        <w:tc>
          <w:tcPr>
            <w:tcW w:w="992" w:type="dxa"/>
          </w:tcPr>
          <w:p w14:paraId="6E56A656" w14:textId="77777777" w:rsidR="00C961D1" w:rsidRPr="001D33B4" w:rsidRDefault="00C961D1">
            <w:pPr>
              <w:rPr>
                <w:rFonts w:ascii="Times New Roman" w:hAnsi="Times New Roman" w:cs="Times New Roman"/>
                <w:sz w:val="16"/>
                <w:szCs w:val="16"/>
              </w:rPr>
            </w:pPr>
          </w:p>
        </w:tc>
        <w:tc>
          <w:tcPr>
            <w:tcW w:w="709" w:type="dxa"/>
            <w:noWrap/>
            <w:hideMark/>
          </w:tcPr>
          <w:p w14:paraId="597473CB" w14:textId="16C3BDD7" w:rsidR="00C961D1" w:rsidRPr="001D33B4" w:rsidRDefault="00C961D1">
            <w:pPr>
              <w:rPr>
                <w:rFonts w:ascii="Times New Roman" w:hAnsi="Times New Roman" w:cs="Times New Roman"/>
                <w:sz w:val="16"/>
                <w:szCs w:val="16"/>
              </w:rPr>
            </w:pPr>
          </w:p>
        </w:tc>
        <w:tc>
          <w:tcPr>
            <w:tcW w:w="709" w:type="dxa"/>
            <w:noWrap/>
            <w:hideMark/>
          </w:tcPr>
          <w:p w14:paraId="638B0970" w14:textId="77777777" w:rsidR="00C961D1" w:rsidRPr="001D33B4" w:rsidRDefault="00C961D1">
            <w:pPr>
              <w:rPr>
                <w:rFonts w:ascii="Times New Roman" w:hAnsi="Times New Roman" w:cs="Times New Roman"/>
                <w:sz w:val="16"/>
                <w:szCs w:val="16"/>
              </w:rPr>
            </w:pPr>
          </w:p>
        </w:tc>
        <w:tc>
          <w:tcPr>
            <w:tcW w:w="1134" w:type="dxa"/>
            <w:noWrap/>
            <w:hideMark/>
          </w:tcPr>
          <w:p w14:paraId="67F5ED98" w14:textId="77777777" w:rsidR="00C961D1" w:rsidRPr="001D33B4" w:rsidRDefault="00C961D1">
            <w:pPr>
              <w:rPr>
                <w:rFonts w:ascii="Times New Roman" w:hAnsi="Times New Roman" w:cs="Times New Roman"/>
                <w:sz w:val="16"/>
                <w:szCs w:val="16"/>
              </w:rPr>
            </w:pPr>
          </w:p>
        </w:tc>
        <w:tc>
          <w:tcPr>
            <w:tcW w:w="850" w:type="dxa"/>
            <w:noWrap/>
            <w:hideMark/>
          </w:tcPr>
          <w:p w14:paraId="60A8CD3D" w14:textId="77777777" w:rsidR="00C961D1" w:rsidRPr="001D33B4" w:rsidRDefault="00C961D1">
            <w:pPr>
              <w:rPr>
                <w:rFonts w:ascii="Times New Roman" w:hAnsi="Times New Roman" w:cs="Times New Roman"/>
                <w:sz w:val="16"/>
                <w:szCs w:val="16"/>
              </w:rPr>
            </w:pPr>
          </w:p>
        </w:tc>
        <w:tc>
          <w:tcPr>
            <w:tcW w:w="567" w:type="dxa"/>
            <w:noWrap/>
            <w:hideMark/>
          </w:tcPr>
          <w:p w14:paraId="46D68203" w14:textId="77777777" w:rsidR="00C961D1" w:rsidRPr="001D33B4" w:rsidRDefault="00C961D1">
            <w:pPr>
              <w:rPr>
                <w:rFonts w:ascii="Times New Roman" w:hAnsi="Times New Roman" w:cs="Times New Roman"/>
                <w:sz w:val="16"/>
                <w:szCs w:val="16"/>
              </w:rPr>
            </w:pPr>
          </w:p>
        </w:tc>
        <w:tc>
          <w:tcPr>
            <w:tcW w:w="567" w:type="dxa"/>
            <w:noWrap/>
            <w:hideMark/>
          </w:tcPr>
          <w:p w14:paraId="2E4699AA" w14:textId="77777777" w:rsidR="00C961D1" w:rsidRPr="001D33B4" w:rsidRDefault="00C961D1">
            <w:pPr>
              <w:rPr>
                <w:rFonts w:ascii="Times New Roman" w:hAnsi="Times New Roman" w:cs="Times New Roman"/>
                <w:sz w:val="16"/>
                <w:szCs w:val="16"/>
              </w:rPr>
            </w:pPr>
          </w:p>
        </w:tc>
        <w:tc>
          <w:tcPr>
            <w:tcW w:w="1701" w:type="dxa"/>
            <w:noWrap/>
            <w:hideMark/>
          </w:tcPr>
          <w:p w14:paraId="6581C9CD" w14:textId="77777777" w:rsidR="00C961D1" w:rsidRPr="001D33B4" w:rsidRDefault="00C961D1">
            <w:pPr>
              <w:rPr>
                <w:rFonts w:ascii="Times New Roman" w:hAnsi="Times New Roman" w:cs="Times New Roman"/>
                <w:sz w:val="16"/>
                <w:szCs w:val="16"/>
              </w:rPr>
            </w:pPr>
          </w:p>
        </w:tc>
      </w:tr>
      <w:tr w:rsidR="00017D76" w:rsidRPr="001D33B4" w14:paraId="07C624CA" w14:textId="77777777" w:rsidTr="00A205D5">
        <w:trPr>
          <w:trHeight w:val="290"/>
        </w:trPr>
        <w:tc>
          <w:tcPr>
            <w:tcW w:w="5387" w:type="dxa"/>
            <w:gridSpan w:val="5"/>
            <w:tcBorders>
              <w:bottom w:val="single" w:sz="4" w:space="0" w:color="auto"/>
            </w:tcBorders>
          </w:tcPr>
          <w:p w14:paraId="6DA820F0" w14:textId="1AB4785C" w:rsidR="00050329" w:rsidRPr="001D33B4" w:rsidRDefault="00050329">
            <w:pPr>
              <w:rPr>
                <w:rFonts w:ascii="Times New Roman" w:hAnsi="Times New Roman" w:cs="Times New Roman"/>
                <w:i/>
                <w:iCs/>
                <w:sz w:val="16"/>
                <w:szCs w:val="16"/>
              </w:rPr>
            </w:pPr>
            <w:r>
              <w:rPr>
                <w:rFonts w:ascii="Times New Roman" w:hAnsi="Times New Roman" w:cs="Times New Roman"/>
                <w:i/>
                <w:iCs/>
                <w:sz w:val="16"/>
                <w:szCs w:val="16"/>
                <w:lang w:val="en-US"/>
              </w:rPr>
              <w:t>Other reference samples</w:t>
            </w:r>
          </w:p>
        </w:tc>
        <w:tc>
          <w:tcPr>
            <w:tcW w:w="709" w:type="dxa"/>
            <w:tcBorders>
              <w:bottom w:val="single" w:sz="4" w:space="0" w:color="auto"/>
            </w:tcBorders>
            <w:noWrap/>
            <w:hideMark/>
          </w:tcPr>
          <w:p w14:paraId="66048B40" w14:textId="77777777" w:rsidR="00050329" w:rsidRPr="001D33B4" w:rsidRDefault="00050329">
            <w:pPr>
              <w:rPr>
                <w:rFonts w:ascii="Times New Roman" w:hAnsi="Times New Roman" w:cs="Times New Roman"/>
                <w:i/>
                <w:iCs/>
                <w:sz w:val="16"/>
                <w:szCs w:val="16"/>
              </w:rPr>
            </w:pPr>
          </w:p>
        </w:tc>
        <w:tc>
          <w:tcPr>
            <w:tcW w:w="1134" w:type="dxa"/>
            <w:tcBorders>
              <w:bottom w:val="single" w:sz="4" w:space="0" w:color="auto"/>
            </w:tcBorders>
            <w:noWrap/>
            <w:hideMark/>
          </w:tcPr>
          <w:p w14:paraId="575EFE06" w14:textId="77777777" w:rsidR="00050329" w:rsidRPr="001D33B4" w:rsidRDefault="00050329">
            <w:pPr>
              <w:rPr>
                <w:rFonts w:ascii="Times New Roman" w:hAnsi="Times New Roman" w:cs="Times New Roman"/>
                <w:sz w:val="16"/>
                <w:szCs w:val="16"/>
              </w:rPr>
            </w:pPr>
          </w:p>
        </w:tc>
        <w:tc>
          <w:tcPr>
            <w:tcW w:w="850" w:type="dxa"/>
            <w:tcBorders>
              <w:bottom w:val="single" w:sz="4" w:space="0" w:color="auto"/>
            </w:tcBorders>
            <w:noWrap/>
            <w:hideMark/>
          </w:tcPr>
          <w:p w14:paraId="72441BF8" w14:textId="77777777" w:rsidR="00050329" w:rsidRPr="001D33B4" w:rsidRDefault="00050329">
            <w:pPr>
              <w:rPr>
                <w:rFonts w:ascii="Times New Roman" w:hAnsi="Times New Roman" w:cs="Times New Roman"/>
                <w:sz w:val="16"/>
                <w:szCs w:val="16"/>
              </w:rPr>
            </w:pPr>
          </w:p>
        </w:tc>
        <w:tc>
          <w:tcPr>
            <w:tcW w:w="567" w:type="dxa"/>
            <w:tcBorders>
              <w:bottom w:val="single" w:sz="4" w:space="0" w:color="auto"/>
            </w:tcBorders>
            <w:noWrap/>
            <w:hideMark/>
          </w:tcPr>
          <w:p w14:paraId="39F1F999" w14:textId="77777777" w:rsidR="00050329" w:rsidRPr="001D33B4" w:rsidRDefault="00050329">
            <w:pPr>
              <w:rPr>
                <w:rFonts w:ascii="Times New Roman" w:hAnsi="Times New Roman" w:cs="Times New Roman"/>
                <w:sz w:val="16"/>
                <w:szCs w:val="16"/>
              </w:rPr>
            </w:pPr>
          </w:p>
        </w:tc>
        <w:tc>
          <w:tcPr>
            <w:tcW w:w="567" w:type="dxa"/>
            <w:tcBorders>
              <w:bottom w:val="single" w:sz="4" w:space="0" w:color="auto"/>
            </w:tcBorders>
            <w:noWrap/>
            <w:hideMark/>
          </w:tcPr>
          <w:p w14:paraId="130129D8" w14:textId="77777777" w:rsidR="00050329" w:rsidRPr="001D33B4" w:rsidRDefault="00050329">
            <w:pPr>
              <w:rPr>
                <w:rFonts w:ascii="Times New Roman" w:hAnsi="Times New Roman" w:cs="Times New Roman"/>
                <w:sz w:val="16"/>
                <w:szCs w:val="16"/>
              </w:rPr>
            </w:pPr>
          </w:p>
        </w:tc>
        <w:tc>
          <w:tcPr>
            <w:tcW w:w="1701" w:type="dxa"/>
            <w:tcBorders>
              <w:bottom w:val="single" w:sz="4" w:space="0" w:color="auto"/>
            </w:tcBorders>
            <w:noWrap/>
            <w:hideMark/>
          </w:tcPr>
          <w:p w14:paraId="2EAEECFB" w14:textId="77777777" w:rsidR="00050329" w:rsidRPr="001D33B4" w:rsidRDefault="00050329">
            <w:pPr>
              <w:rPr>
                <w:rFonts w:ascii="Times New Roman" w:hAnsi="Times New Roman" w:cs="Times New Roman"/>
                <w:sz w:val="16"/>
                <w:szCs w:val="16"/>
              </w:rPr>
            </w:pPr>
          </w:p>
        </w:tc>
      </w:tr>
      <w:tr w:rsidR="00567563" w:rsidRPr="001D33B4" w14:paraId="63736AEF" w14:textId="77777777" w:rsidTr="00A205D5">
        <w:trPr>
          <w:trHeight w:val="290"/>
        </w:trPr>
        <w:tc>
          <w:tcPr>
            <w:tcW w:w="1087" w:type="dxa"/>
            <w:tcBorders>
              <w:top w:val="single" w:sz="4" w:space="0" w:color="auto"/>
            </w:tcBorders>
            <w:noWrap/>
            <w:hideMark/>
          </w:tcPr>
          <w:p w14:paraId="577E176C"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Dogger lake</w:t>
            </w:r>
          </w:p>
        </w:tc>
        <w:tc>
          <w:tcPr>
            <w:tcW w:w="885" w:type="dxa"/>
            <w:tcBorders>
              <w:top w:val="single" w:sz="4" w:space="0" w:color="auto"/>
            </w:tcBorders>
            <w:noWrap/>
            <w:hideMark/>
          </w:tcPr>
          <w:p w14:paraId="1B55735D"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155VC</w:t>
            </w:r>
          </w:p>
        </w:tc>
        <w:tc>
          <w:tcPr>
            <w:tcW w:w="1714" w:type="dxa"/>
            <w:tcBorders>
              <w:top w:val="single" w:sz="4" w:space="0" w:color="auto"/>
            </w:tcBorders>
            <w:noWrap/>
            <w:hideMark/>
          </w:tcPr>
          <w:p w14:paraId="38376431" w14:textId="32C3D9E6"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 xml:space="preserve">Glaciolacustrine </w:t>
            </w:r>
          </w:p>
        </w:tc>
        <w:tc>
          <w:tcPr>
            <w:tcW w:w="992" w:type="dxa"/>
            <w:tcBorders>
              <w:top w:val="single" w:sz="4" w:space="0" w:color="auto"/>
            </w:tcBorders>
          </w:tcPr>
          <w:p w14:paraId="71195BAF" w14:textId="7134CD6D" w:rsidR="00C961D1" w:rsidRPr="001D33B4" w:rsidRDefault="00DA712A" w:rsidP="00D33C3F">
            <w:pPr>
              <w:rPr>
                <w:rFonts w:ascii="Times New Roman" w:hAnsi="Times New Roman" w:cs="Times New Roman"/>
                <w:sz w:val="16"/>
                <w:szCs w:val="16"/>
              </w:rPr>
            </w:pPr>
            <w:r>
              <w:rPr>
                <w:rFonts w:ascii="Times New Roman" w:hAnsi="Times New Roman" w:cs="Times New Roman"/>
                <w:sz w:val="16"/>
                <w:szCs w:val="16"/>
                <w:lang w:val="en-US"/>
              </w:rPr>
              <w:t>MIS 2</w:t>
            </w:r>
          </w:p>
        </w:tc>
        <w:tc>
          <w:tcPr>
            <w:tcW w:w="709" w:type="dxa"/>
            <w:tcBorders>
              <w:top w:val="single" w:sz="4" w:space="0" w:color="auto"/>
            </w:tcBorders>
            <w:noWrap/>
            <w:hideMark/>
          </w:tcPr>
          <w:p w14:paraId="400B887D" w14:textId="226AAA70"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5.38</w:t>
            </w:r>
          </w:p>
        </w:tc>
        <w:tc>
          <w:tcPr>
            <w:tcW w:w="709" w:type="dxa"/>
            <w:tcBorders>
              <w:top w:val="single" w:sz="4" w:space="0" w:color="auto"/>
            </w:tcBorders>
            <w:noWrap/>
            <w:hideMark/>
          </w:tcPr>
          <w:p w14:paraId="157FF157"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2</w:t>
            </w:r>
          </w:p>
        </w:tc>
        <w:tc>
          <w:tcPr>
            <w:tcW w:w="1134" w:type="dxa"/>
            <w:tcBorders>
              <w:top w:val="single" w:sz="4" w:space="0" w:color="auto"/>
            </w:tcBorders>
            <w:noWrap/>
            <w:hideMark/>
          </w:tcPr>
          <w:p w14:paraId="685A467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1900273</w:t>
            </w:r>
          </w:p>
        </w:tc>
        <w:tc>
          <w:tcPr>
            <w:tcW w:w="850" w:type="dxa"/>
            <w:tcBorders>
              <w:top w:val="single" w:sz="4" w:space="0" w:color="auto"/>
            </w:tcBorders>
            <w:noWrap/>
            <w:hideMark/>
          </w:tcPr>
          <w:p w14:paraId="6A4EDF82" w14:textId="44610866" w:rsidR="00C961D1" w:rsidRPr="00B55E7D" w:rsidRDefault="00B55E7D" w:rsidP="00D33C3F">
            <w:pPr>
              <w:rPr>
                <w:rFonts w:ascii="Times New Roman" w:hAnsi="Times New Roman" w:cs="Times New Roman"/>
                <w:sz w:val="16"/>
                <w:szCs w:val="16"/>
                <w:lang w:val="en-US"/>
              </w:rPr>
            </w:pPr>
            <w:r>
              <w:rPr>
                <w:rFonts w:ascii="Times New Roman" w:hAnsi="Times New Roman" w:cs="Times New Roman"/>
                <w:sz w:val="16"/>
                <w:szCs w:val="16"/>
                <w:lang w:val="en-US"/>
              </w:rPr>
              <w:t>0.000018</w:t>
            </w:r>
          </w:p>
        </w:tc>
        <w:tc>
          <w:tcPr>
            <w:tcW w:w="567" w:type="dxa"/>
            <w:tcBorders>
              <w:top w:val="single" w:sz="4" w:space="0" w:color="auto"/>
            </w:tcBorders>
            <w:noWrap/>
            <w:hideMark/>
          </w:tcPr>
          <w:p w14:paraId="6EE15D9C"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4.4</w:t>
            </w:r>
          </w:p>
        </w:tc>
        <w:tc>
          <w:tcPr>
            <w:tcW w:w="567" w:type="dxa"/>
            <w:tcBorders>
              <w:top w:val="single" w:sz="4" w:space="0" w:color="auto"/>
            </w:tcBorders>
            <w:noWrap/>
            <w:hideMark/>
          </w:tcPr>
          <w:p w14:paraId="56D10C47" w14:textId="77777777" w:rsidR="00C961D1" w:rsidRPr="001D33B4" w:rsidRDefault="00C961D1" w:rsidP="00D33C3F">
            <w:pPr>
              <w:rPr>
                <w:rFonts w:ascii="Times New Roman" w:hAnsi="Times New Roman" w:cs="Times New Roman"/>
                <w:sz w:val="16"/>
                <w:szCs w:val="16"/>
              </w:rPr>
            </w:pPr>
          </w:p>
        </w:tc>
        <w:tc>
          <w:tcPr>
            <w:tcW w:w="1701" w:type="dxa"/>
            <w:tcBorders>
              <w:top w:val="single" w:sz="4" w:space="0" w:color="auto"/>
            </w:tcBorders>
            <w:noWrap/>
            <w:hideMark/>
          </w:tcPr>
          <w:p w14:paraId="2CD0DB2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r w:rsidR="00567563" w:rsidRPr="001D33B4" w14:paraId="15443E6C" w14:textId="77777777" w:rsidTr="00A205D5">
        <w:trPr>
          <w:trHeight w:val="290"/>
        </w:trPr>
        <w:tc>
          <w:tcPr>
            <w:tcW w:w="1087" w:type="dxa"/>
            <w:noWrap/>
            <w:hideMark/>
          </w:tcPr>
          <w:p w14:paraId="5DDA4CE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egwell Bay</w:t>
            </w:r>
          </w:p>
        </w:tc>
        <w:tc>
          <w:tcPr>
            <w:tcW w:w="885" w:type="dxa"/>
            <w:noWrap/>
            <w:hideMark/>
          </w:tcPr>
          <w:p w14:paraId="1AC44FD2"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PBTF</w:t>
            </w:r>
          </w:p>
        </w:tc>
        <w:tc>
          <w:tcPr>
            <w:tcW w:w="1714" w:type="dxa"/>
            <w:noWrap/>
            <w:hideMark/>
          </w:tcPr>
          <w:p w14:paraId="7836FD55"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anet Fm.</w:t>
            </w:r>
          </w:p>
        </w:tc>
        <w:tc>
          <w:tcPr>
            <w:tcW w:w="992" w:type="dxa"/>
          </w:tcPr>
          <w:p w14:paraId="314056C6" w14:textId="6A9C7E5A" w:rsidR="00C961D1" w:rsidRPr="00DA712A" w:rsidRDefault="00DA712A" w:rsidP="00D33C3F">
            <w:pPr>
              <w:rPr>
                <w:rFonts w:ascii="Times New Roman" w:hAnsi="Times New Roman" w:cs="Times New Roman"/>
                <w:sz w:val="16"/>
                <w:szCs w:val="16"/>
                <w:lang w:val="en-US"/>
              </w:rPr>
            </w:pPr>
            <w:r>
              <w:rPr>
                <w:rFonts w:ascii="Times New Roman" w:hAnsi="Times New Roman" w:cs="Times New Roman"/>
                <w:sz w:val="16"/>
                <w:szCs w:val="16"/>
                <w:lang w:val="en-US"/>
              </w:rPr>
              <w:t>Palaeocene</w:t>
            </w:r>
          </w:p>
        </w:tc>
        <w:tc>
          <w:tcPr>
            <w:tcW w:w="709" w:type="dxa"/>
            <w:noWrap/>
            <w:hideMark/>
          </w:tcPr>
          <w:p w14:paraId="70A1A21B" w14:textId="74DF2FF9"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51.328</w:t>
            </w:r>
          </w:p>
        </w:tc>
        <w:tc>
          <w:tcPr>
            <w:tcW w:w="709" w:type="dxa"/>
            <w:noWrap/>
            <w:hideMark/>
          </w:tcPr>
          <w:p w14:paraId="03D4EC4F"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370</w:t>
            </w:r>
          </w:p>
        </w:tc>
        <w:tc>
          <w:tcPr>
            <w:tcW w:w="1134" w:type="dxa"/>
            <w:noWrap/>
            <w:hideMark/>
          </w:tcPr>
          <w:p w14:paraId="1A7A47F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512006</w:t>
            </w:r>
          </w:p>
        </w:tc>
        <w:tc>
          <w:tcPr>
            <w:tcW w:w="850" w:type="dxa"/>
            <w:noWrap/>
            <w:hideMark/>
          </w:tcPr>
          <w:p w14:paraId="6027FAEA"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0.000005</w:t>
            </w:r>
          </w:p>
        </w:tc>
        <w:tc>
          <w:tcPr>
            <w:tcW w:w="567" w:type="dxa"/>
            <w:noWrap/>
            <w:hideMark/>
          </w:tcPr>
          <w:p w14:paraId="78D1CC94" w14:textId="77777777" w:rsidR="00C961D1" w:rsidRPr="001D33B4" w:rsidRDefault="00C961D1" w:rsidP="00D33C3F">
            <w:pPr>
              <w:rPr>
                <w:rFonts w:ascii="Times New Roman" w:hAnsi="Times New Roman" w:cs="Times New Roman"/>
                <w:sz w:val="16"/>
                <w:szCs w:val="16"/>
              </w:rPr>
            </w:pPr>
            <w:r w:rsidRPr="001D33B4">
              <w:rPr>
                <w:rFonts w:ascii="Times New Roman" w:hAnsi="Times New Roman" w:cs="Times New Roman"/>
                <w:sz w:val="16"/>
                <w:szCs w:val="16"/>
              </w:rPr>
              <w:t>-12.3</w:t>
            </w:r>
          </w:p>
        </w:tc>
        <w:tc>
          <w:tcPr>
            <w:tcW w:w="567" w:type="dxa"/>
            <w:noWrap/>
            <w:hideMark/>
          </w:tcPr>
          <w:p w14:paraId="23A24759" w14:textId="77777777" w:rsidR="00C961D1" w:rsidRPr="001D33B4" w:rsidRDefault="00C961D1" w:rsidP="00D33C3F">
            <w:pPr>
              <w:rPr>
                <w:rFonts w:ascii="Times New Roman" w:hAnsi="Times New Roman" w:cs="Times New Roman"/>
                <w:sz w:val="16"/>
                <w:szCs w:val="16"/>
              </w:rPr>
            </w:pPr>
          </w:p>
        </w:tc>
        <w:tc>
          <w:tcPr>
            <w:tcW w:w="1701" w:type="dxa"/>
            <w:noWrap/>
            <w:hideMark/>
          </w:tcPr>
          <w:p w14:paraId="2397E54B" w14:textId="77777777" w:rsidR="00C961D1" w:rsidRPr="001D33B4" w:rsidRDefault="00C961D1">
            <w:pPr>
              <w:rPr>
                <w:rFonts w:ascii="Times New Roman" w:hAnsi="Times New Roman" w:cs="Times New Roman"/>
                <w:sz w:val="16"/>
                <w:szCs w:val="16"/>
              </w:rPr>
            </w:pPr>
            <w:r w:rsidRPr="001D33B4">
              <w:rPr>
                <w:rFonts w:ascii="Times New Roman" w:hAnsi="Times New Roman" w:cs="Times New Roman"/>
                <w:sz w:val="16"/>
                <w:szCs w:val="16"/>
              </w:rPr>
              <w:t>This study</w:t>
            </w:r>
          </w:p>
        </w:tc>
      </w:tr>
    </w:tbl>
    <w:p w14:paraId="61D5417B" w14:textId="1CF7D4FA" w:rsidR="00C81730" w:rsidRDefault="00D33C3F">
      <w:r>
        <w:fldChar w:fldCharType="end"/>
      </w:r>
    </w:p>
    <w:p w14:paraId="6AB22959" w14:textId="77777777" w:rsidR="00C81730" w:rsidRDefault="00C81730">
      <w:r>
        <w:br w:type="page"/>
      </w:r>
    </w:p>
    <w:p w14:paraId="4FE933D1" w14:textId="4E79EF92" w:rsidR="00C81730" w:rsidRPr="00F140AE" w:rsidRDefault="00000636" w:rsidP="00C81730">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2</w:t>
      </w:r>
      <w:r w:rsidR="00C81730" w:rsidRPr="00F140AE">
        <w:rPr>
          <w:rFonts w:ascii="Times New Roman" w:hAnsi="Times New Roman" w:cs="Times New Roman"/>
          <w:b/>
          <w:bCs/>
          <w:sz w:val="24"/>
          <w:szCs w:val="24"/>
          <w:lang w:val="en-GB"/>
        </w:rPr>
        <w:t>. Zircon age compilation from proto source terranes</w:t>
      </w:r>
    </w:p>
    <w:p w14:paraId="4075B5C3" w14:textId="4539403F" w:rsidR="00C81730" w:rsidRPr="00374108" w:rsidRDefault="00C81730" w:rsidP="00C81730">
      <w:pPr>
        <w:spacing w:line="276" w:lineRule="auto"/>
        <w:jc w:val="both"/>
        <w:rPr>
          <w:rFonts w:ascii="Times New Roman" w:hAnsi="Times New Roman" w:cs="Times New Roman"/>
          <w:sz w:val="24"/>
          <w:szCs w:val="24"/>
          <w:lang w:val="de-AT"/>
        </w:rPr>
      </w:pPr>
      <w:r w:rsidRPr="00F140AE">
        <w:rPr>
          <w:rFonts w:ascii="Times New Roman" w:hAnsi="Times New Roman" w:cs="Times New Roman"/>
          <w:sz w:val="24"/>
          <w:szCs w:val="24"/>
          <w:lang w:val="en-GB"/>
        </w:rPr>
        <w:t xml:space="preserve">References used in the zircon age compilation from proto source terranes </w:t>
      </w:r>
      <w:r w:rsidR="00563C41">
        <w:rPr>
          <w:rFonts w:ascii="Times New Roman" w:hAnsi="Times New Roman" w:cs="Times New Roman"/>
          <w:sz w:val="24"/>
          <w:szCs w:val="24"/>
          <w:lang w:val="en-GB"/>
        </w:rPr>
        <w:fldChar w:fldCharType="begin" w:fldLock="1"/>
      </w:r>
      <w:r w:rsidR="00687780">
        <w:rPr>
          <w:rFonts w:ascii="Times New Roman" w:hAnsi="Times New Roman" w:cs="Times New Roman"/>
          <w:sz w:val="24"/>
          <w:szCs w:val="24"/>
          <w:lang w:val="en-GB"/>
        </w:rPr>
        <w:instrText xml:space="preserve">ADDIN CSL_CITATION {"citationItems":[{"id":"ITEM-1","itemData":{"abstract":"of magmatism in the Caledonian and Sveconorwegian belts of Baltica: synopsis for detrital zircon provenance studies.","author":[{"dropping-particle":"","family":"Bingen","given":"B &amp;","non-dropping-particle":"","parse-names":false,"suffix":""},{"dropping-particle":"","family":"Solli","given":"A ;","non-dropping-particle":"","parse-names":false,"suffix":""}],"container-title":"Norwegian Journal of Geology","id":"ITEM-1","issue":"1","issued":{"date-parts":[["2009"]]},"page":"267-290","title":"Geochronology of magmatism in the Caledonian and Sveconorwegian belts of Baltica: synopsis for detrital zircon provenance studies","type":"article-journal","volume":"89"},"uris":["http://www.mendeley.com/documents/?uuid=48d83b05-2f8b-43fc-bb2e-544442ea08bf"]},{"id":"ITEM-2","itemData":{"DOI":"10.1016/j.gr.2020.10.014","ISSN":"1342937X","author":[{"dropping-particle":"","family":"Bingen","given":"Bernard","non-dropping-particle":"","parse-names":false,"suffix":""},{"dropping-particle":"","family":"Viola","given":"Giulio","non-dropping-particle":"","parse-names":false,"suffix":""},{"dropping-particle":"","family":"Möller","given":"Charlotte","non-dropping-particle":"","parse-names":false,"suffix":""},{"dropping-particle":"","family":"Auwera","given":"Jacqueline","non-dropping-particle":"Vander","parse-names":false,"suffix":""},{"dropping-particle":"","family":"Laurent","given":"Antonin","non-dropping-particle":"","parse-names":false,"suffix":""},{"dropping-particle":"","family":"Yi","given":"Keewook","non-dropping-particle":"","parse-names":false,"suffix":""}],"container-title":"Gondwana Research","id":"ITEM-2","issued":{"date-parts":[["2021"]]},"page":"273-313","publisher":"International Association for Gondwana Research","title":"The Sveconorwegian orogeny","type":"article-journal","volume":"90"},"uris":["http://www.mendeley.com/documents/?uuid=6a2e1335-a7cf-47cd-8ba6-ed1d22f6c215"]},{"id":"ITEM-3","itemData":{"DOI":"10.1016/j.pgeola.2021.01.003","ISSN":"00167878","abstract":"The sources of the Paleocene London Basin marine to fluviodeltaic sandstones are currently unclear. High analysis number detrital zircon U-Pb age investigation of an early-mid Thanetian marine sand from East Kent, reveals a large spread of zircon age peaks indicative of a range of primary sources. In particular, a strong Ediacaran age peak is associated with the Cadomian Orogeny, while secondary peaks represent the Caledonian and various Mesoproterozoic to Archean orogenies. The near absence of grains indicative of the Variscan orogeny refutes a southerly or southwesterly source from Cornubia or Armorica, while the strong Cadomian peak points to Avalonian origin for a major component of the material. Furthermore, the relatively well expressed Mesoproterozoic to Archean age components most likely require significant additional Laurentian input. Comparison to published data shows that both Devonian Old Red Sandstone and northwesterly (Avalonia-Laurentia) derived Namurian-Westphalian Pennine Basin sandstones show strong similarities to the Thanetian sand. This pattern is consistent with derivation of Thanetian material via a SE draining proto-Thames River system that was initiated in the Paleocene due to uplift of western and northwestern Britain. This river system would have incised and eroded cover sandstones and potentially also Avalonian basement of mid to north Wales and England. However, the possibility of a contribution of Laurentian grains directly from the north via longshore drift cannot be excluded by the data, and the extent to which the sediment source signatures of Paleogene sands of the London Basin are variable both geographically and over time remains unclear.","author":[{"dropping-particle":"","family":"Stevens","given":"Thomas","non-dropping-particle":"","parse-names":false,"suffix":""},{"dropping-particle":"","family":"Baykal","given":"Yunus","non-dropping-particle":"","parse-names":false,"suffix":""}],"container-title":"Proceedings of the Geologists' Association","id":"ITEM-3","issue":"2","issued":{"date-parts":[["2021"]]},"page":"240-248","publisher":"The Geologists' Association.","title":"Detrital zircon U-Pb ages and source of the late Palaeocene Thanet Formation, Kent, SE England","type":"article-journal","volume":"132"},"uris":["http://www.mendeley.com/documents/?uuid=e5bbd23e-ce72-4893-a598-128188249738"]},{"id":"ITEM-4","itemData":{"DOI":"10.1016/j.quascirev.2021.107265","ISSN":"02773791","abstract":"Loess deposits along the northern fringe of the European loess belt potentially record past changes in dust emission from areas proximal to former ice sheets. Recent chronologies from loess deposits across this region generally agree on greatly enhanced dust deposition rates when the Fennoscandian Ice Sheet reached its maximum extent during the late last glacial. However, uncertainties over the material's source and origin limit understanding of the causes of this enhanced dust activity. In particular, loess in southwestern Poland has been attributed to multiple origins, mainly involving glaciofluvial outwash plains along the Fennoscandian Ice Sheet margin and/or local sources in the mountainous areas of the Sudetes and Western Carpathians. Here we apply detrital zircon U–Pb age analyses for a large number of grains recovered from four loess samples taken from different stratigraphic units exposed at Biały Kościół in southwestern Poland, previously luminescence dated to MIS 4–2, to assess loess provenance as well as its temporal evolution during last glacial Fennoscandian Ice Sheet fluctuations. Furthermore, we analysed the detrital zircon U–Pb age spectra of five samples from potential source sediments to constrain the history of sediment recycling and mixing within the Northern European Plain prior to deflation and loess deposition. The broad range of zircon age components detected in the four loess samples suggests both Fennoscandian and closer Peri-Gondwanan proto-sources while a narrow, dominant Carboniferous age peak is consistent with sourcing from the local Strzelin Hills in the Sudetic foreland. However, the presence of both Fennoscandian and Peri-Gondwanan derived grains in samples from potential source sediments reveals that this mixture of sediment sources is widespread across the Northern European Plain, as a result of long-term glacial and fluvial reworking of cover sediments in the proglacial area throughout the Quaternary. Local rivers draining the Sudetic foreland transported this Fennoscandian-Peri-Gondwanan sediment mixture along with particles denuded from the Strzelin Hills, resulting in a nearby, temporally stable dust source for the Biały Kościół loess during MIS 4–2, while dust emission rates were substantially increased during the last glacial maximum. Given that our model for loess formation at Biały Kościół essentially involves sediment distribution via rivers prior to short distance aeolian transport, we infer that the propor…","author":[{"dropping-particle":"","family":"Baykal","given":"Yunus","non-dropping-particle":"","parse-names":false,"suffix":""},{"dropping-particle":"","family":"Stevens","given":"Thomas","non-dropping-particle":"","parse-names":false,"suffix":""},{"dropping-particle":"","family":"Engström-Johansson","given":"Alexandra","non-dropping-particle":"","parse-names":false,"suffix":""},{"dropping-particle":"","family":"Skurzyński","given":"Jacek","non-dropping-particle":"","parse-names":false,"suffix":""},{"dropping-particle":"","family":"Zhang","given":"Hanzhi","non-dropping-particle":"","parse-names":false,"suffix":""},{"dropping-particle":"","family":"He","given":"Jing","non-dropping-particle":"","parse-names":false,"suffix":""},{"dropping-particle":"","family":"Lu","given":"Huayu","non-dropping-particle":"","parse-names":false,"suffix":""},{"dropping-particle":"","family":"Adamiec","given":"Grzegorz","non-dropping-particle":"","parse-names":false,"suffix":""},{"dropping-particle":"","family":"Költringer","given":"Chiara","non-dropping-particle":"","parse-names":false,"suffix":""},{"dropping-particle":"","family":"Jary","given":"Zdzisław","non-dropping-particle":"","parse-names":false,"suffix":""}],"container-title":"Quaternary Science Reviews","id":"ITEM-4","issued":{"date-parts":[["2021"]]},"title":"Detrital zircon U–Pb age analysis of last glacial loess sources and proglacial sediment dynamics in the Northern European Plain","type":"article-journal","volume":"274"},"uris":["http://www.mendeley.com/documents/?uuid=288dec78-a8a8-4b27-934c-0ec53bd2eb1e"]},{"id":"ITEM-5","itemData":{"DOI":"10.1144/jgs2017-099Err","ISSN":"00167649","abstract":"Samples in this paper have been assigned formations based on the Geological Survey of Ireland shapefile released prior to the commencement of the study. However, the authors were not aware that, since obtaining the samples, an updated shapefile had been released. This update affects three of the four apatite samples assigned to the Lower Devonian Ballymore Formation. The location of samples Mb-1, Mb-4 and Mb-5 now places them well within the undifferentiated, Upper Devonian Slieve Mish Group. As outlined in our paper, the apatite ages were originally produced concurrently with apatite fission track analysis and were later used in our study to provide additional provenance information in support of the detrital zircon geochronological data. In the second paragraph of the discussion section we say the following: \"Williams et al. (1999) obtained an age of 411 Ma for the Cooscrawn Tuff Bed in the Ballymore Formation, which is older than 22 of the 70 detrital apatites analysed in this formation\". The reassignment of the three samples to the Upper Devonian Slieve Mish Group nullifies the above statement. However, our interpretation that the depositional age of the Ballymore Formation is younger than the 411 Ma age given by Williams et al. (1999) is predominantly based upon the evidence given by the six youngest detrital zircons from the formation which underlies the Ballymore Formation (i.e. the Slea Head Formation). These zircons give a concordia age of 405 ± 4 Ma. This suggests that the Ballymore Formation was more than likely deposited after 409 Ma. We do not believe that the reassignment of the three samples has any major impact on our provenance interpretations. The </w:instrText>
      </w:r>
      <w:r w:rsidR="00687780">
        <w:rPr>
          <w:rFonts w:ascii="Cambria Math" w:hAnsi="Cambria Math" w:cs="Cambria Math"/>
          <w:sz w:val="24"/>
          <w:szCs w:val="24"/>
          <w:lang w:val="en-GB"/>
        </w:rPr>
        <w:instrText>∼</w:instrText>
      </w:r>
      <w:r w:rsidR="00687780">
        <w:rPr>
          <w:rFonts w:ascii="Times New Roman" w:hAnsi="Times New Roman" w:cs="Times New Roman"/>
          <w:sz w:val="24"/>
          <w:szCs w:val="24"/>
          <w:lang w:val="en-GB"/>
        </w:rPr>
        <w:instrText>420 Ma age of the majority of the apatites in samples Mb-1, Mb-4 and Mb-5 actually fits with the range of Palaeozoic detrital zircons in sample AK-17 which was taken from the Slieve Mish Group, thereby supporting minor input of rocks affected by end-Scandian metamorphism.","author":[{"dropping-particle":"","family":"Fairey","given":"Brenton J.","non-dropping-particle":"","parse-names":false,"suffix":""},{"dropping-particle":"","family":"Kerrison","given":"Aidan","non-dropping-particle":"","parse-names":false,"suffix":""},{"dropping-particle":"","family":"Meere","given":"Patrick A.","non-dropping-particle":"","parse-names":false,"suffix":""},{"dropping-particle":"","family":"Mulchrone","given":"Kieran F.","non-dropping-particle":"","parse-names":false,"suffix":""},{"dropping-particle":"","family":"Hofmann","given":"Mandy","non-dropping-particle":"","parse-names":false,"suffix":""},{"dropping-particle":"","family":"Gärtner","given":"Andreas","non-dropping-particle":"","parse-names":false,"suffix":""},{"dropping-particle":"","family":"Sonntag","given":"Benita Lisette","non-dropping-particle":"","parse-names":false,"suffix":""},{"dropping-particle":"","family":"Linnemann","given":"Ulf","non-dropping-particle":"","parse-names":false,"suffix":""},{"dropping-particle":"","family":"Kuiper","given":"Klaudia F.","non-dropping-particle":"","parse-names":false,"suffix":""},{"dropping-particle":"","family":"Ennis","given":"Meg","non-dropping-particle":"","parse-names":false,"suffix":""},{"dropping-particle":"","family":"Mark","given":"Chris","non-dropping-particle":"","parse-names":false,"suffix":""},{"dropping-particle":"","family":"Cogné","given":"Nathan","non-dropping-particle":"","parse-names":false,"suffix":""},{"dropping-particle":"","family":"Chew","given":"David","non-dropping-particle":"","parse-names":false,"suffix":""}],"container-title":"Journal of the Geological Society","id":"ITEM-5","issue":"6","issued":{"date-parts":[["2018"]]},"page":"1032","title":"Erratum: The provenance of the Devonian Old Red Sandstone of the Dingle Peninsula, SW Ireland; the earliest record of Laurentian and peri-Gondwanan sediment mixing in Ireland (Journal of the Geological Society, London, (2018) 175, (411-424), 10.1144/jgs20","type":"article-journal","volume":"175"},"uris":["http://www.mendeley.com/documents/?uuid=10565b9f-73cd-4579-9643-8459970fd4ff"]}],"mendeley":{"formattedCitation":"(Bingen and Solli, 2009; Fairey et al., 2018; Baykal et al., 2021; Bingen et al., 2021; Stevens and Baykal, 2021)","manualFormatting":"(Fig. 7, 8 and Appendix A: Fig. 1; expanded after Bingen and Solli, 2009; Fairey et al., 2018; Baykal et al., 2021; Bingen et al., 2021; Stevens and Baykal, 2021)","plainTextFormattedCitation":"(Bingen and Solli, 2009; Fairey et al., 2018; Baykal et al., 2021; Bingen et al., 2021; Stevens and Baykal, 2021)"},"properties":{"noteIndex":0},"schema":"https://github.com/citation-style-language/schema/raw/master/csl-citation.json"}</w:instrText>
      </w:r>
      <w:r w:rsidR="00563C41">
        <w:rPr>
          <w:rFonts w:ascii="Times New Roman" w:hAnsi="Times New Roman" w:cs="Times New Roman"/>
          <w:sz w:val="24"/>
          <w:szCs w:val="24"/>
          <w:lang w:val="en-GB"/>
        </w:rPr>
        <w:fldChar w:fldCharType="separate"/>
      </w:r>
      <w:r w:rsidR="00563C41" w:rsidRPr="00563C41">
        <w:rPr>
          <w:rFonts w:ascii="Times New Roman" w:hAnsi="Times New Roman" w:cs="Times New Roman"/>
          <w:noProof/>
          <w:sz w:val="24"/>
          <w:szCs w:val="24"/>
          <w:lang w:val="en-GB"/>
        </w:rPr>
        <w:t>(</w:t>
      </w:r>
      <w:r w:rsidR="00563C41">
        <w:rPr>
          <w:rFonts w:ascii="Times New Roman" w:hAnsi="Times New Roman" w:cs="Times New Roman"/>
          <w:noProof/>
          <w:sz w:val="24"/>
          <w:szCs w:val="24"/>
          <w:lang w:val="en-GB"/>
        </w:rPr>
        <w:t xml:space="preserve">Fig. 7, 8 and Appendix A: Fig. 1; expanded after </w:t>
      </w:r>
      <w:r w:rsidR="00563C41" w:rsidRPr="00563C41">
        <w:rPr>
          <w:rFonts w:ascii="Times New Roman" w:hAnsi="Times New Roman" w:cs="Times New Roman"/>
          <w:noProof/>
          <w:sz w:val="24"/>
          <w:szCs w:val="24"/>
          <w:lang w:val="en-GB"/>
        </w:rPr>
        <w:t>Bingen and Solli, 2009; Fairey et al., 2018; Baykal et al., 2021; Bingen et al., 2021; Stevens and Baykal, 2021)</w:t>
      </w:r>
      <w:r w:rsidR="00563C41">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b/>
          <w:bCs/>
          <w:sz w:val="24"/>
          <w:szCs w:val="24"/>
          <w:lang w:val="en-GB"/>
        </w:rPr>
        <w:t xml:space="preserve">Laurentia </w:t>
      </w:r>
      <w:r>
        <w:rPr>
          <w:rFonts w:ascii="Times New Roman" w:hAnsi="Times New Roman" w:cs="Times New Roman"/>
          <w:b/>
          <w:bCs/>
          <w:sz w:val="24"/>
          <w:szCs w:val="24"/>
          <w:lang w:val="en-GB"/>
        </w:rPr>
        <w:fldChar w:fldCharType="begin" w:fldLock="1"/>
      </w:r>
      <w:r w:rsidR="00563C41">
        <w:rPr>
          <w:rFonts w:ascii="Times New Roman" w:hAnsi="Times New Roman" w:cs="Times New Roman"/>
          <w:b/>
          <w:bCs/>
          <w:sz w:val="24"/>
          <w:szCs w:val="24"/>
          <w:lang w:val="en-GB"/>
        </w:rPr>
        <w:instrText>ADDIN CSL_CITATION {"citationItems":[{"id":"ITEM-1","itemData":{"DOI":"10.1144/0016-764902-039","ISSN":"00167649","abstract":"Detrital zircons in siliciclastic units of the Dalradian Supergroup yield U-Pb ages ranging from 3.2 to 0.5 Ga. Detrital zircons from the sub-Grampian Group basement and the Grampian Group are predominantly of Palaeoproterozoic and Mesoproterozoic ages with Archaean grains absent or rare. In contrast, the overlying Appin, Argyll and Southern Highland groups contain a significant contribution of Archaean detrital zircon grains, some of which locally preserve evidence for late Palaeoproterozoic overgrowths dated at c. 1.8 Ga. In addition, on concordia plots Archaean grains are slightly discordant with a lower intercept at c. 1.8 Ga suggesting they were affected by a tectonothermal event at this time. Late Palaeoproterozoic and Mesoproterozoic grains also show evidence for overprinting by a tectonothermal event around 1.0-0.9 Ga. These tectonothermal events occurred in the source region before accumulation of the siliciclastic detritus. The analysed samples contained no definitive evidence for having been affected by a late Neoproterozoic (Knoydartian event or of containing detritus derived from a source showing evidence for this event. The overall age range of detritus, combined with sparse palaeocurrent data, is consistent with derivation from the Laurentian foreland, especially the Labrador-Greenland region. Archaean detritus overlaps with that of Archaean cratons, notably the Superior, whereas Palaeoproterozoic detritus corresponds to the timing of suturing of Archaean cratons by a series of orogenic belts (Ketilidian-Makkovik, New Quebec, Nagssugtoqidian, Torngat belts). Mesoproterozoic detritus is consistent with derivation from the Grenville Orogen. The presence of a series of detrital age peaks in the late Palaeoproterozoic and early Mesoproterozoic (1.8-1.5 Ga), the paucity of mid-Mesoproterozoic detritus (1.4-1.2 Ga), and evidence for a tectonothermal event between 1.0 and 0.9 Ga is typical of the geological history of the Labrador-Greenland region of Laurentia.","author":[{"dropping-particle":"","family":"Cawood","given":"Peter A.","non-dropping-particle":"","parse-names":false,"suffix":""},{"dropping-particle":"","family":"Nemchin","given":"Alexander A.","non-dropping-particle":"","parse-names":false,"suffix":""},{"dropping-particle":"","family":"Smith","given":"Martin","non-dropping-particle":"","parse-names":false,"suffix":""},{"dropping-particle":"","family":"Loewy","given":"Staci","non-dropping-particle":"","parse-names":false,"suffix":""}],"container-title":"Journal of the Geological Society","id":"ITEM-1","issue":"2","issued":{"date-parts":[["2003"]]},"page":"231-246","title":"Source of the Dalradian Supergroup constrained by U-Pb dating of detrital zircon and implications for the East Laurentian margin","type":"article-journal","volume":"160"},"uris":["http://www.mendeley.com/documents/?uuid=cfea0d01-3c44-42a4-bebc-1a092d326886"]},{"id":"ITEM-2","itemData":{"DOI":"10.1130/G32945.1","ISSN":"00917613","abstract":"Detrital zircon spectra reflect the tectonic setting of the basin in which they are deposited. Convergent plate margins are characterized by a large proportion of zircon ages close to the depositional age of the sediment, whereas sediments in collisional, extensional and intracratonic settings contain greater proportions with older ages that reflect the history of the underlying basement. These differences can be resolved by plotting the distribution of the difference between the measured crystallization ages (CA) of individual zircon grains present in the sediment and the depositional age (DA) of the sediment. Application of this approach to successions where the original nature of the basin and/or the link to source are no longer preserved constrains the tectonic setting in which the sediment was deposited. © 2012 Geological Society of America.","author":[{"dropping-particle":"","family":"Cawood","given":"P. A.","non-dropping-particle":"","parse-names":false,"suffix":""},{"dropping-particle":"","family":"Hawkesworth","given":"C. J.","non-dropping-particle":"","parse-names":false,"suffix":""},{"dropping-particle":"","family":"Dhuime","given":"B.","non-dropping-particle":"","parse-names":false,"suffix":""}],"container-title":"Geology","id":"ITEM-2","issue":"10","issued":{"date-parts":[["2012"]]},"page":"875-878","title":"Detrital zircon record and tectonic setting","type":"article-journal","volume":"40"},"uris":["http://www.mendeley.com/documents/?uuid=beb432ce-2602-4d56-a3af-6f667ba9ecf7"]},{"id":"ITEM-3","itemData":{"DOI":"10.1144/0016-764901-161","ISSN":"00167649","abstract":"Detrital and inherited zircons from rocks of the Moine Supergroup from structural and stratigraphic positions above and below the Sgurr Beag and Naver thrusts have been dated by ion microprobe. 207 Pb/206 Pb ages for 65 detrital zircons from the Moine Nappe (Morar Group) range between 2707 and 947 Ma, with a bimodal distribution with clusters at c. 1650 and 1400 Ma. Five grains (8% of the analyses) were Archacan. Analyses of 97 inherited zircons from two Caledonian migmatites and two granites from the Naver Nappe yield 207 Pb/206 Pb ages between c. 2940 and 926 Ma. They have a dominant cluster at c. 1650 Ma with significant clusters at c. 1400 and c. 1050 Ma. Eight Archacan grains were discovered (8.5% of analyses). Three rocks above the Sgurr Beag Thrust have been examined and a total of 42 analyses obtained. 207 Pb/206 Pb ages for 35 inherited zircons from two outcrops of the essentially in situ West Highland granite gneiss within the Glenfinnan and Loch Eil Groups range from c. 1889 to 947 Ma. A sample of the Lochailort pelite provided a further seven detrital analyses. These data have a distribution with clusters at c. 1500 and 1100 Ma. The combined datasets indicate that the Moine Supergroup was deposited in a post-Grenvillian basin(s) with detritus derived predominantly from a late Palaeoproterozoic source, e.g. Gothian or Labradorian with only a very small proportion from older sources. The data indicate that the Naver and Sgurr Beag nappes had different sediment sources and so may not correlate. The Morar Group is dominated by late Palaeoproterozoic detritus with lesser amounts of Grenville-aged detritus. The Glenfinnan and Loch Eil Groups appear to have roughly equal proportions of detritus from the two sources. The few Archaean grains indicate that the source comprised comparatively little material of this age, precluding the Lewisian Complex or sub-Moine basement as a significant source and arguing against correlation of the Moine with the Torridonian.","author":[{"dropping-particle":"","family":"Friend","given":"C. R.L.","non-dropping-particle":"","parse-names":false,"suffix":""},{"dropping-particle":"","family":"Strachan","given":"R. A.","non-dropping-particle":"","parse-names":false,"suffix":""},{"dropping-particle":"","family":"Kinny","given":"P. D.","non-dropping-particle":"","parse-names":false,"suffix":""},{"dropping-particle":"","family":"Watt","given":"G. R.","non-dropping-particle":"","parse-names":false,"suffix":""}],"container-title":"Journal of the Geological Society","id":"ITEM-3","issue":"2","issued":{"date-parts":[["2003"]]},"page":"247-257","title":"Provenance of the Moine Supergroup of NW Scotland: Evidence from geochronology of detrital and inherited zircons from (meta) sedimentary rocks, granites and migmatites","type":"article-journal","volume":"160"},"uris":["http://www.mendeley.com/documents/?uuid=752eeb5b-7717-4146-a603-36d61f26e98b"]},{"id":"ITEM-4","itemData":{"DOI":"10.1016/j.precamres.2008.01.003","author":[{"dropping-particle":"","family":"Kirkland","given":"C L","non-dropping-particle":"","parse-names":false,"suffix":""},{"dropping-particle":"","family":"Strachan","given":"R A","non-dropping-particle":"","parse-names":false,"suffix":""},{"dropping-particle":"","family":"Prave","given":"A R","non-dropping-particle":"","parse-names":false,"suffix":""}],"id":"ITEM-4","issued":{"date-parts":[["2008"]]},"page":"332-350","title":"Detrital zircon signature of the Moine Supergroup , Scotland : Contrasts and comparisons with other Neoproterozoic successions within the circum-North Atlantic region","type":"article-journal","volume":"163"},"uris":["http://www.mendeley.com/documents/?uuid=d6bf3661-3f17-406f-8d3a-c8886bb0bcdb"]},{"id":"ITEM-5","itemData":{"DOI":"10.1130/G24763A.1","ISBN":"0091761336","ISSN":"00917613","abstract":"Early Paleozoic sandstones in the Southern Uplands terrane of Scotland were deposited during closure of the Iapetus Ocean between Laurentia and Avalonia. Their tectonic setting and sources are controversial, and different authors have supported subduction-accretion, extensional continental-margin development, or back-arc basin settings. We report new U-Pb detrital zircon ages from five Late Ordovician sandstones from the Northern Belt of the Southern Uplands and test models of their tectonic setting. The U-Pb zircon age distributions are dominated by peaks characteristic of sources in Laurentia and include grains as old as 3.6 Ga, older than any previously recorded in the British Caledonides SE of the Laurentian foreland. Discordant grains in one sample suggest derivation via erosion of metasedimentary rocks incorporated in the Grampian-Taconian orogen. Rare Neoproterozoic grains, previously interpreted as originating from a peri-Gondwanan terrane, may be derived from igneous rocks associated with Iapetan rifting. Only rare zircons are contemporary with the depositional ages. The results are difficult to reconcile with extensional continental-margin and back-arc models, but they support an active continental-margin subduction-accretion model. Close similarities with distributions from the Newfoundland Appalachians are consistent with sinistral transpression during closing of the Iapetus Ocean. © 2008 The Geological Society of America.","author":[{"dropping-particle":"","family":"Waldron","given":"John W.F.","non-dropping-particle":"","parse-names":false,"suffix":""},{"dropping-particle":"","family":"Floyd","given":"James D.","non-dropping-particle":"","parse-names":false,"suffix":""},{"dropping-particle":"","family":"Simonetti","given":"Antonio","non-dropping-particle":"","parse-names":false,"suffix":""},{"dropping-particle":"","family":"Heaman","given":"Larry M.","non-dropping-particle":"","parse-names":false,"suffix":""}],"container-title":"Geology","id":"ITEM-5","issue":"7","issued":{"date-parts":[["2008"]]},"page":"527-530","title":"Ancient Laurentian detrital zircon in the closing Iapetus ocean, Southern Uplands terrane, Scotland","type":"article-journal","volume":"36"},"uris":["http://www.mendeley.com/documents/?uuid=3610af57-21c9-4469-ba66-18600b7ddfaa"]},{"id":"ITEM-6","itemData":{"DOI":"10.1144/jgs2013-131","ISSN":"00167649","abstract":"During terrane convergence, an influx of clastic sediment from an upper plate onto a lower plate is an early indication of terrane juxtaposition. In the Caledonides of Great Britain and Ireland, units accreted to Laurentia during the early Palaeozoic Era include peri-Gondwanan terrane assemblages that earlier separated from West Gondwana. However, the Southern Uplands Terrane contains detrital zircon populations apparently derived entirely from Laurentia, characterized by a large, asymmetric Mesoproterozoic peak and a scarcity of zircon at 600 Ma and 2.1 Ga. In contrast, Cambrian and Ordovician rocks from the Lake District and the Leinster Massif of Ireland show abundant grains with these ages, together with a range of Mesoproterozoic zircon. These characteristics are shared with the Monian terrane of Anglesey and with Ganderia in the Appalachians, indicating probable derivation from Amazonia in West Gondwana. Silurian sandstones from the Lake District show an influx of Laurentia-derived zircon, and lack the peri-Gondwanan signal. This indicates that in the Caledonides, Ganderia was not accreted to the Laurentian margin until c. 430 Ma, in contrast to the Ordovician accretion of Ganderian fragments recorded in the Appalachians, suggesting that the configuration of the closing Iapetus Ocean varied significantly along the strike of the orogen. © 2014 The Geological Society of London.","author":[{"dropping-particle":"","family":"Waldron","given":"John W.F.","non-dropping-particle":"","parse-names":false,"suffix":""},{"dropping-particle":"","family":"Schofield","given":"David I.","non-dropping-particle":"","parse-names":false,"suffix":""},{"dropping-particle":"","family":"Dufrane","given":"S. Andrew","non-dropping-particle":"","parse-names":false,"suffix":""},{"dropping-particle":"","family":"Floyd","given":"James D.","non-dropping-particle":"","parse-names":false,"suffix":""},{"dropping-particle":"","family":"Crowley","given":"Quentin G.","non-dropping-particle":"","parse-names":false,"suffix":""},{"dropping-particle":"","family":"Simonetti","given":"Antonio","non-dropping-particle":"","parse-names":false,"suffix":""},{"dropping-particle":"","family":"Dokken","given":"Robert J.","non-dropping-particle":"","parse-names":false,"suffix":""},{"dropping-particle":"","family":"Pothier","given":"Hayley D.","non-dropping-particle":"","parse-names":false,"suffix":""}],"container-title":"Journal of the Geological Society","id":"ITEM-6","issue":"4","issued":{"date-parts":[["2014"]]},"page":"555-569","title":"Ganderia-laurentia collision in the caledonides of great britain and ireland","type":"article-journal","volume":"171"},"uris":["http://www.mendeley.com/documents/?uuid=92196de8-1a91-4519-9595-78cd8f85621d"]},{"id":"ITEM-7","itemData":{"DOI":"10.1016/j.precamres.2010.05.013","ISSN":"03019268","abstract":"A multidisciplinary provenance study, including in situ U-Pb dating of detrital titanite, was undertaken on the enigmatic low-grade metasediments of the Colonsay Group, SW Scotland to determine their source and assess previous correlations with major Neoproterozoic sedimentary sequences within the Scottish Caledonides. Sm-Nd model ages (tDM) of the Colonsay Group range from 1664 to 2140Ma, suggesting a Palaeoproterozoic source. Laser Ablation ICPMS U-Pb detrital zircon ages from six Colonsay Group formations are consistent with sources within Laurentia with predominant input from a ca. 1780Ma source (Rhinns Complex) and some Grenvillian (ca. 1.3-0.95Ga), Pinwarian (ca. 1.51-1.45Ga), Labradorian (ca. 1.71-1.62Ga) and Ketilidian (ca. 1.9-1.75Ga) detritus. Archaean (&gt;ca. 2.5Ga) input is minimal. Clasts from the basal Octofad Sandstone Formation indicate input from ca. 1795Ma and ca. 1400Ma sources (U-Pb SIMS zircon ages). U-Pb (SIMS) analyses of detrital titanite record Grenville metamorphic events in the source terranes and suggest a slightly younger maximum depositional age of ca. 942Ma compared with the youngest detrital zircon age of ca. 1025Ma. The data support the interpretation that the Octofad Sandstone Formation is part of the Colonsay Group and that the Colonsay Group rests unconformably on the Rhinns Complex on Islay. Deposition of the Colonsay Group is, therefore, tied to the margins of Laurentia, possibly in the foreland to the Grenville Belt, as the Rhinns Complex does not record any Grenville deformation. The data are consistent with deposition of the Colonsay Group in a foreland basin related to the Rigolet phase (ca. 1000-980Ma) of the Grenville Orogeny. On the basis of detrital zircon U-Pb ages the Colonsay Group best correlates with the lowermost Dalradian Grampian Group of Scotland. This correlation has significant implications for Dalradian basin dynamics, timing of Dalradian deposition and timing of Dalradian deformation. In addition, the unconformable contact between the Colonsay Group and the Rhinns Complex on Islay would make it one of the few places where the basement to the Dalradian can be observed. © 2010 Elsevier B.V.","author":[{"dropping-particle":"","family":"McAteer","given":"Claire A.","non-dropping-particle":"","parse-names":false,"suffix":""},{"dropping-particle":"","family":"Stephen Daly","given":"J.","non-dropping-particle":"","parse-names":false,"suffix":""},{"dropping-particle":"","family":"Flowerdew","given":"Michael J.","non-dropping-particle":"","parse-names":false,"suffix":""},{"dropping-particle":"","family":"Connelly","given":"James N.","non-dropping-particle":"","parse-names":false,"suffix":""},{"dropping-particle":"","family":"Housh","given":"Todd B.","non-dropping-particle":"","parse-names":false,"suffix":""},{"dropping-particle":"","family":"Whitehouse","given":"Martin J.","non-dropping-particle":"","parse-names":false,"suffix":""}],"container-title":"Precambrian Research","id":"ITEM-7","issue":"1-4","issued":{"date-parts":[["2010"]]},"page":"21-42","publisher":"Elsevier B.V.","title":"Detrital zircon, detrital titanite and igneous clast U-Pb geochronology and basement-cover relationships of the Colonsay Group, SW Scotland: Laurentian provenance and correlation with the Neoproterozoic Dalradian Supergroup","type":"article-journal","volume":"181"},"uris":["http://www.mendeley.com/documents/?uuid=5835cf9d-1a0b-42e1-9b58-577895000b38"]},{"id":"ITEM-8","itemData":{"DOI":"10.1144/jgs2013-057","ISSN":"00167649","abstract":"U-Pb detrital zircon data show that the East Mainland Succession, the presumed correlative of the Dalradian Supergroup in the Shetland Islands, Scotland, is dominated by Mesoproterozoic and Archaean material, with some Palaeoproterozoic detritus. The data are most consistent with derivation from eastern Laurentia, although western Baltica sources cannot be excluded. A magmatic event at c. 576 Ma supplied detritus to the Clift Hills Group, and was the source of high-temperature fluids that resulted in growth of new metamorphic zircon, and altered old detrital grains within the underlying sedimentary pile. This provides a constraint on the age of the global Shuram-Wonaka event recognized within the Whiteness Group, which underlies the Clift Hills Group. The presence of common Archaean detritus is compatible with broad timecorrelation of the East Mainland Succession with the Dalradian Supergroup. However, differences in age, thickness and basin evolution are consistent with deposition in separate basins along the extending Laurentian margin during supercontinent break-up and development of the Iapetus Ocean. Similarities in the detrital zircon records of the East Mainland Succession and the offshore Devonian-Carboniferous Clair Group permit derivation, at least in part, of the latter from the Shetland Islands and proximal sources on the adjacent continental shelf. © 2013 The Geological Society of London.","author":[{"dropping-particle":"","family":"Strachan","given":"R. A.","non-dropping-particle":"","parse-names":false,"suffix":""},{"dropping-particle":"","family":"Prave","given":"A. R.","non-dropping-particle":"","parse-names":false,"suffix":""},{"dropping-particle":"","family":"Kirkland","given":"C. L.","non-dropping-particle":"","parse-names":false,"suffix":""},{"dropping-particle":"","family":"Storey","given":"C. D.","non-dropping-particle":"","parse-names":false,"suffix":""}],"container-title":"Journal of the Geological Society","id":"ITEM-8","issue":"6","issued":{"date-parts":[["2013"]]},"page":"905-916","title":"U-Pb detrital zircon geochronology of the Dalradian Supergroup, Shetland Islands, Scotland: Implications for regional correlations and Neoproterozoic-Palaeozoic basin development","type":"article-journal","volume":"170"},"uris":["http://www.mendeley.com/documents/?uuid=8e9d047e-a137-4bef-a73d-2e4904521a14"]},{"id":"ITEM-9","itemData":{"DOI":"10.1144/jgs2016-019","ISSN":"00167649","abstract":"Detrital zircons from four samples of upper Dalradian metasedimentary rocks from the Buchan Block in the NE Grampian Highlands of Scotland were analysed by laser ablation inductively coupled plasma mass spectrometry to establish their U–Pb age and trace element composition. The analysed grains (magmatic cores) mainly yield concordant ages ranging from Neoproterozoic to Eoarchaean. Kernel density plots of the data show pronounced peaks in the late Mesoproterozoic, Palaeoproterozoic and Neoarchaean eras. The data are indistinguishable from detrital zircon age spectra from Dalradian rocks elsewhere, an interpretation supported by application of a non-parametric multidimensional scaling algorithm, and are consistent with a Laurentian source. Similar to existing studies from other Dalradian rocks, the age spectra from the Buchan Block reveal an increase in the relative proportion of older detritus with time, suggesting derivation from late Mesoproterozoic (Grenville) then Palaeoproterozoic orogens before widespread exposure and denudation of their Archaean basement rocks. Application of a novel approach to estimate the most likely time of radiogenic-Pb loss indicates that some detrital zircon grains were affected by element mobility around 470–450 Ma as a result of Grampian orogenesis.","author":[{"dropping-particle":"","family":"Johnson","given":"T. E.","non-dropping-particle":"","parse-names":false,"suffix":""},{"dropping-particle":"","family":"Kirkland","given":"C. L.","non-dropping-particle":"","parse-names":false,"suffix":""},{"dropping-particle":"","family":"Reddy","given":"S. M.","non-dropping-particle":"","parse-names":false,"suffix":""},{"dropping-particle":"","family":"Evans","given":"N. J.","non-dropping-particle":"","parse-names":false,"suffix":""},{"dropping-particle":"","family":"McDonald","given":"B. J.","non-dropping-particle":"","parse-names":false,"suffix":""}],"container-title":"Journal of the Geological Society","id":"ITEM-9","issue":"5","issued":{"date-parts":[["2016"]]},"page":"773-782","title":"The source of Dalradian detritus in the Buchan Block, NE Scotland: Application of new tools to detrital datasets","type":"article-journal","volume":"173"},"uris":["http://www.mendeley.com/documents/?uuid=2045573c-62f6-4d01-8737-543ecab592d4"]}],"mendeley":{"formattedCitation":"(Cawood et al., 2003; 2012; Friend et al., 2003; Kirkland et al., 2008b; Waldron et al., 2008; 2014; McAteer et al., 2010; Strachan et al., 2013; Johnson et al., 2016)","plainTextFormattedCitation":"(Cawood et al., 2003; 2012; Friend et al., 2003; Kirkland et al., 2008b; Waldron et al., 2008; 2014; McAteer et al., 2010; Strachan et al., 2013; Johnson et al., 2016)","previouslyFormattedCitation":"(Cawood et al., 2003; Friend et al., 2003; Kirkland et al., 2008b; Waldron et al., 2008; McAteer et al., 2010; Cawood et al., 2012; Strachan et al., 2013; Waldron et al., 2014; Johnson et al., 2016)"},"properties":{"noteIndex":0},"schema":"https://github.com/citation-style-language/schema/raw/master/csl-citation.json"}</w:instrText>
      </w:r>
      <w:r>
        <w:rPr>
          <w:rFonts w:ascii="Times New Roman" w:hAnsi="Times New Roman" w:cs="Times New Roman"/>
          <w:b/>
          <w:bCs/>
          <w:sz w:val="24"/>
          <w:szCs w:val="24"/>
          <w:lang w:val="en-GB"/>
        </w:rPr>
        <w:fldChar w:fldCharType="separate"/>
      </w:r>
      <w:r w:rsidR="00563C41" w:rsidRPr="00563C41">
        <w:rPr>
          <w:rFonts w:ascii="Times New Roman" w:hAnsi="Times New Roman" w:cs="Times New Roman"/>
          <w:bCs/>
          <w:noProof/>
          <w:sz w:val="24"/>
          <w:szCs w:val="24"/>
          <w:lang w:val="en-GB"/>
        </w:rPr>
        <w:t>(Cawood et al., 2003; 2012; Friend et al., 2003; Kirkland et al., 2008b; Waldron et al., 2008; 2014; McAteer et al., 2010; Strachan et al., 2013; Johnson et al., 2016)</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Ganderia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4138/atlgeol.2009.006","ISSN":"1718-7885","abstract":"Detrital zircon ages were determined for conglomerate and sandstone samples from six fault-bounded belts in New Brunswick and coastal Maine. Formations sampled included the Martinon (Brookville belt), Flagg Cove (Grand Manan Island belt), Matthews Lake (New River belt), Ellsworth (Ellsworth belt), Calais (St. Croix belt), and Baskahegan Lake (Miramichi belt). Their maximum age of deposition is based on the youngest detrital zircon population and minimum age of deposition based on stratigraphic, paleontological, and cross-cutting intrusive relationships. The determined range of depositional ages are: Martinon between 602 ± 8 (youngest zircons) and 546 ± 2 Ma (age of cross-cutting intrusion); Flagg Cove between 574 ± 7 (youngest zircons) and 535 ± 3 Ma (age of cross-cutting intrusion); Matthews Lake between 539 ± 5 (youngest zircons) and 514 ± 2 Ma (age of overlying volcanic rocks); Ellsworth between 507 ± 6 (youngest zircons) and 504 ± 3 Ma (age of overlying volcanic rocks); Calais between 510 ± 8 (youngest zircons) and 479 ± 2 Ma (graptolite zone); and Baskahegan Lake between 525 ± 6 (youngest zircons) and 488 ± 2 Ma (graptolite zone). All samples are dominated by Neoproterozoic (Gondwanan) zircon populations. The Early Paleozoic Matthews Lake, Ellsworth, and Calais formations contain main population peaks at 539 ± 5 Ma, 545 ± 4 Ma, and 556 ± 7 Ma, respectively, consistent with derivation mainly from magmatic rocks of the Brookville, Grand Manan Island, and/or New River belts, previously dated at ~553 to ~528 Ma. In contrast, the main peak in the Early Paleozoic Baskahegan Lake Formation is older at 585 ± 5 Ma. The main peak in the Neoproterozoic to Early Cambrian Flagg Cove Formation is at 611 ± 7 Ma with a secondary peak at 574 ± 7 Ma; the former was likely derived from locally exposed igneous units dated at ~618 to ~611 Ma. The Neoproterozoic Martinon Formation exhibits dominant peaks at 674 ± 8 Ma and 635 ± 4 Ma. Ganderian basement gneiss dated at ~675 Ma and intruded by plutonic rocks dated at ~584 Ma in the Hermitage Flexure of Newfoundland are possible sources for these older zircon components in the Martinon and Baskahegan Lake formations. Plutonic rocks in the New River belt dated at ~629 to ~622 Ma may be the source of the younger component in the Martinon Formation. The samples also contain a small number of Mesoproterozoic, Paleoproterozoic, and Archean zircon grains, the latter as old as 3.23 Ga. The presence of zircons in the range 1.07 to…","author":[{"dropping-particle":"","family":"Fyffe","given":"Leslie Robert","non-dropping-particle":"","parse-names":false,"suffix":""},{"dropping-particle":"","family":"Barr","given":"Sandra M.","non-dropping-particle":"","parse-names":false,"suffix":""},{"dropping-particle":"","family":"Johnson","given":"Susan C.","non-dropping-particle":"","parse-names":false,"suffix":""},{"dropping-particle":"","family":"McLeod","given":"Malcolm J.","non-dropping-particle":"","parse-names":false,"suffix":""},{"dropping-particle":"","family":"McNicoll","given":"Vicki J.","non-dropping-particle":"","parse-names":false,"suffix":""},{"dropping-particle":"","family":"Valverde-Vaquero","given":"Pablo","non-dropping-particle":"","parse-names":false,"suffix":""},{"dropping-particle":"","family":"Staal","given":"Cees R.","non-dropping-particle":"Van","parse-names":false,"suffix":""},{"dropping-particle":"","family":"White","given":"Chris E.","non-dropping-particle":"","parse-names":false,"suffix":""}],"container-title":"Atlantic Geology","id":"ITEM-1","issue":"0","issued":{"date-parts":[["2009"]]},"page":"110","title":"Detrital zircon ages from Neoproterozoic and Early Paleozoic conglomerate and sandstone units of New Brunswick and coastal Maine: implications for the tectonic evolution of Ganderia","type":"article-journal","volume":"45"},"uris":["http://www.mendeley.com/documents/?uuid=e6031227-9193-4c00-a0cc-8883ef3a4921"]},{"id":"ITEM-2","itemData":{"DOI":"10.1144/jgs2013-131","ISSN":"00167649","abstract":"During terrane convergence, an influx of clastic sediment from an upper plate onto a lower plate is an early indication of terrane juxtaposition. In the Caledonides of Great Britain and Ireland, units accreted to Laurentia during the early Palaeozoic Era include peri-Gondwanan terrane assemblages that earlier separated from West Gondwana. However, the Southern Uplands Terrane contains detrital zircon populations apparently derived entirely from Laurentia, characterized by a large, asymmetric Mesoproterozoic peak and a scarcity of zircon at 600 Ma and 2.1 Ga. In contrast, Cambrian and Ordovician rocks from the Lake District and the Leinster Massif of Ireland show abundant grains with these ages, together with a range of Mesoproterozoic zircon. These characteristics are shared with the Monian terrane of Anglesey and with Ganderia in the Appalachians, indicating probable derivation from Amazonia in West Gondwana. Silurian sandstones from the Lake District show an influx of Laurentia-derived zircon, and lack the peri-Gondwanan signal. This indicates that in the Caledonides, Ganderia was not accreted to the Laurentian margin until c. 430 Ma, in contrast to the Ordovician accretion of Ganderian fragments recorded in the Appalachians, suggesting that the configuration of the closing Iapetus Ocean varied significantly along the strike of the orogen. © 2014 The Geological Society of London.","author":[{"dropping-particle":"","family":"Waldron","given":"John W.F.","non-dropping-particle":"","parse-names":false,"suffix":""},{"dropping-particle":"","family":"Schofield","given":"David I.","non-dropping-particle":"","parse-names":false,"suffix":""},{"dropping-particle":"","family":"Dufrane","given":"S. Andrew","non-dropping-particle":"","parse-names":false,"suffix":""},{"dropping-particle":"","family":"Floyd","given":"James D.","non-dropping-particle":"","parse-names":false,"suffix":""},{"dropping-particle":"","family":"Crowley","given":"Quentin G.","non-dropping-particle":"","parse-names":false,"suffix":""},{"dropping-particle":"","family":"Simonetti","given":"Antonio","non-dropping-particle":"","parse-names":false,"suffix":""},{"dropping-particle":"","family":"Dokken","given":"Robert J.","non-dropping-particle":"","parse-names":false,"suffix":""},{"dropping-particle":"","family":"Pothier","given":"Hayley D.","non-dropping-particle":"","parse-names":false,"suffix":""}],"container-title":"Journal of the Geological Society","id":"ITEM-2","issue":"4","issued":{"date-parts":[["2014"]]},"page":"555-569","title":"Ganderia-laurentia collision in the caledonides of great britain and ireland","type":"article-journal","volume":"171"},"uris":["http://www.mendeley.com/documents/?uuid=9fc80fe7-53cb-4f61-88c9-b9dff926a4e3"]},{"id":"ITEM-3","itemData":{"DOI":"10.12789/geocanj.2014.41.046","ISSN":"03150941","abstract":"Detrital zircon populations in sedimentary rocks from the Laurentian margin and the accreted microcontinent Gan-deria on both sides of the main Iape-tus suture (Red Indian Line) in central Newfoundland have been studied by combined U–Pb and Lu–Hf isotope analyses. Variation in εHf(t) values with age of zircon populations of distal provenance (&gt;900 Ma) reflect the crustal evolution within the source continents: in zircon derived from Lau-rentia, episodes of juvenile magma production in the source could be detected at 1.00 – 1.65 and 2.55 – 3.00 Ga, and mixing of juvenile and recycled crust in continental magmatic arcs occurred at 0.95 – 1.40, 1.45 – 1.60, 1.65 – 2.05 and 2.55 – 2.75 Ga. These ages are consistent with the crustal history of northeastern Laurentia. Similarly, zircon of distal provenance from Ganderia reveals times of juvenile magma production in the source at 0.70 – 0.90, 1.40 – 1.75, 1.85 – 2.40 and 2.7 – 3.5 Ga, and episodes of mixing juvenile and recycled crust at 0.95 – 1.35, 1.45 – 1.60, 1.70 – 2.15 and 2.6 – 2.8 Ga. These data reflect the crustal evolution in the present northern part of Amazonia, its likely source craton\nThe evolution of magmatic arcs at the margins of both continents can be studied in a similar way using detrital zircon having a proximal provenance (&lt;900 Ma). In contrast to the Laurentian margin, Ganderia is characterized by development of Neo-proterozoic – Cambrian continental arcs (ca. 500 – 670 Ma) that were built on the margin of Gondwana. εHf(t) values indicate recycling of Neo- and Mesoproterozoic crust. During and following accretion of the various elements of Ganderia to Laurentia, the syn-tectonic Late Ordovician to Silurian sedimentary rocks deposited on the upper plate (composite Laurentia) continued showing only detritus derived from Laurentia. These sedimentary rocks contain detrital zircon from Iapetan juvenile, continental and successor arcs that were active between ca. 440 and 550 Ma, and from continuing magmatic activity until 423 Ma. Arrival of the first Laurentian detritus at the outermost part of Ganderia indicates that the Iapetus ocean was closed at ca. 452 Ma. The magmatic arcs along the former Laurentian margin in Newfoundland evolved differently. In the northwestern part, εHf(t) values point to recycling of Mesoproterozoic and Paleoproterozoic crust. In the southwest, εHf(t) values indicate addition of juvenile crust, recycling of Mesopro-terozoic crust and mixing with juvenile magma","author":[{"dropping-particle":"","family":"Willner","given":"A. P.","non-dropping-particle":"","parse-names":false,"suffix":""},{"dropping-particle":"","family":"Gerdes","given":"A.","non-dropping-particle":"","parse-names":false,"suffix":""},{"dropping-particle":"","family":"Massonne","given":"H. J.","non-dropping-particle":"","parse-names":false,"suffix":""},{"dropping-particle":"","family":"Staal","given":"C. R.","non-dropping-particle":"van","parse-names":false,"suffix":""},{"dropping-particle":"","family":"Zagorevski","given":"A.","non-dropping-particle":"","parse-names":false,"suffix":""}],"container-title":"Geoscience Canada","id":"ITEM-3","issue":"3","issued":{"date-parts":[["2014"]]},"page":"345-364","title":"Crustal evolution of the Northeast Laurentian margin and the peri-Gondwanan microcontinent Ganderia prior to and during closure of the Iapetus ocean: Detrital zircon U–Pb and Hf isotope evidence from Newfoundland","type":"article-journal","volume":"41"},"uris":["http://www.mendeley.com/documents/?uuid=9447f215-d82c-4ecb-a80e-87657b75622c"]},{"id":"ITEM-4","itemData":{"DOI":"10.1017/S0016756818000407","ISSN":"14695081","abstract":"The Caledonides of Britain and Ireland include terranes attributed to both Laurentian and Gondwanan sources, separated along the Solway line. Gondwanan elements to the south have been variably assigned to the domains Ganderia and East Avalonia. The Midland Platform forms the core of East Avalonia but its provenance is poorly known. Laser ablation split-stream analysis yields information about detrital zircon provenance by providing simultaneous U-Pb and Lu-Hf data from the same ablated volume. A sample of Red Callavia Sandstone from uppermost Cambrian Stage 3 of the Midland Platform yields a U-Pb age spectrum dominated by Neoproterozoic and Palaeoproterozoic sources, resembling those in the Welsh Basin, the Meguma Terrane of Nova Scotia and NW Africa. Initial -Hf values suggest that the Neoproterozoic zircon component was derived mainly from crustal sources &lt; 2 Ga, and imply that the more evolved Palaeoproterozoic grains were transported into the basin from an older source terrane, probably the Eburnean Orogen of West Africa. A sample from Cambrian Stage 4 in the Bray Group of the Leinster-Lakesman Terrane shows, in contrast, a distribution of both U-Pb ages and -Hf values closely similar to those of the Gander Terrane in Newfoundland and other terranes attributed to Ganderia, interpreted to be derived from the margin of Amazonia. East Avalonia is clearly distinct from Ganderia, but shows evidence for older crustal components not present in West Avalonia of Newfoundland. These three components of the Appalachian-Caledonide Orogen came from distinct sources on the margin of Cambrian Gondwana.","author":[{"dropping-particle":"","family":"Waldron","given":"John W.F.","non-dropping-particle"</w:instrText>
      </w:r>
      <w:r w:rsidRPr="004C0025">
        <w:rPr>
          <w:rFonts w:ascii="Times New Roman" w:hAnsi="Times New Roman" w:cs="Times New Roman"/>
          <w:b/>
          <w:bCs/>
          <w:sz w:val="24"/>
          <w:szCs w:val="24"/>
          <w:lang w:val="de-AT"/>
        </w:rPr>
        <w:instrText>:"","parse-names":false,"suffix":""},{"dropping-particle":"","family":"Schofield","given":"David I.","non-dropping-particle":"","parse-names":false,"suffix":""},{"dropping-particle":"","family":"Pearson","given":"Graham","non-dropping-particle":"","parse-names":false,"suffix":""},{"dropping-particle":"","family":"Sarkar","given":"Chiranjeeb","non-dropping-particle":"","parse-names":false,"suffix":""},{"dropping-particle":"","family":"Luo","given":"Y. A.N.","non-dropping-particle":"","parse-names":false,"suffix":""},{"dropping-particle":"","family":"Dokken","given":"Robert","non-dropping-particle":"","parse-names":false,"suffix":""}],"container-title":"Geological Magazine","id":"ITEM-4","issue":"7","issued":{"date-parts":[["2019"]]},"page":"1217-1232","title":"Detrital zircon characterization of early Cambrian sandstones from East Avalonia and SE Ireland: Implications for terrane affinities in the peri-Gondwanan Caledonides","type":"article-journal","volume":"156"},"uris":["http://www.mendeley.com/documents/?uuid=036af538-d557-4a4d-b6ea-0e0b146bbc00"]}],"mendeley":{"formattedCitation":"(Fyffe et al., 2009; Waldron et al., 2014; 2019; Willner et al., 2014)","plainTextFormattedCitation":"(Fyffe et al., 2009; Waldron et al., 2014; 2019; Willner et al., 2014)","previouslyFormattedCitation":"(Fyffe et al., 2009; Waldron et al., 2014; 2019; Willner et al., 2014)"},"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4C0025">
        <w:rPr>
          <w:rFonts w:ascii="Times New Roman" w:hAnsi="Times New Roman" w:cs="Times New Roman"/>
          <w:bCs/>
          <w:noProof/>
          <w:sz w:val="24"/>
          <w:szCs w:val="24"/>
          <w:lang w:val="de-AT"/>
        </w:rPr>
        <w:t>(Fyffe et al., 2009; Waldron et al., 2014; 2019; Willner et al., 2014)</w:t>
      </w:r>
      <w:r>
        <w:rPr>
          <w:rFonts w:ascii="Times New Roman" w:hAnsi="Times New Roman" w:cs="Times New Roman"/>
          <w:b/>
          <w:bCs/>
          <w:sz w:val="24"/>
          <w:szCs w:val="24"/>
          <w:lang w:val="en-GB"/>
        </w:rPr>
        <w:fldChar w:fldCharType="end"/>
      </w:r>
      <w:r w:rsidRPr="004C0025">
        <w:rPr>
          <w:rFonts w:ascii="Times New Roman" w:hAnsi="Times New Roman" w:cs="Times New Roman"/>
          <w:b/>
          <w:bCs/>
          <w:sz w:val="24"/>
          <w:szCs w:val="24"/>
          <w:lang w:val="de-AT"/>
        </w:rPr>
        <w:t xml:space="preserve">; Megumia </w:t>
      </w:r>
      <w:r>
        <w:rPr>
          <w:rFonts w:ascii="Times New Roman" w:hAnsi="Times New Roman" w:cs="Times New Roman"/>
          <w:b/>
          <w:bCs/>
          <w:sz w:val="24"/>
          <w:szCs w:val="24"/>
          <w:lang w:val="en-GB"/>
        </w:rPr>
        <w:fldChar w:fldCharType="begin" w:fldLock="1"/>
      </w:r>
      <w:r w:rsidRPr="004C0025">
        <w:rPr>
          <w:rFonts w:ascii="Times New Roman" w:hAnsi="Times New Roman" w:cs="Times New Roman"/>
          <w:b/>
          <w:bCs/>
          <w:sz w:val="24"/>
          <w:szCs w:val="24"/>
          <w:lang w:val="de-AT"/>
        </w:rPr>
        <w:instrText xml:space="preserve">ADDIN CSL_CITATION {"citationItems":[{"id":"ITEM-1","itemData":{"DOI":"10.1139/E09-004","ISSN":"00084077","abstract":"Detrital zircon ages from the lower part of the Late Proterozoic(?) to Middle Cambrian Goldenville Group in the Meguma terrane of Nova Scotia suggest derivation from local sources in the Avalonian and Pan-African orogens on the margins of Early Cambrian Gondwana. Samples from near the top of the group show a broader distribution, including ages back to Archean. The </w:instrText>
      </w:r>
      <w:r>
        <w:rPr>
          <w:rFonts w:ascii="Times New Roman" w:hAnsi="Times New Roman" w:cs="Times New Roman"/>
          <w:b/>
          <w:bCs/>
          <w:sz w:val="24"/>
          <w:szCs w:val="24"/>
          <w:lang w:val="en-GB"/>
        </w:rPr>
        <w:instrText>ε</w:instrText>
      </w:r>
      <w:r w:rsidRPr="004C0025">
        <w:rPr>
          <w:rFonts w:ascii="Times New Roman" w:hAnsi="Times New Roman" w:cs="Times New Roman"/>
          <w:b/>
          <w:bCs/>
          <w:sz w:val="24"/>
          <w:szCs w:val="24"/>
          <w:lang w:val="de-AT"/>
        </w:rPr>
        <w:instrText>Nd data show a corresponding trend, from slightly positive in the lower Goldenville Group to highly negative in the upper Goldenville Group and overlying Upper Cambrian to Lower Ordovician Halifax Group. The trends are consistent with deposition of the lower part of the Meguma succession in a rift, in which uplifted rift-flanks were the main source of the early basin fill, whereas subsequent thermal subsidence of rift margins allowed for more widespread sediment sourcing in younger units. The rift was possibly located between Gondwana and Avalonia, and may have been the locus for separation of Avalonia from Gondwana to form part of the Rheic Ocean.","author":[{"dropping-particle":"","family":"Waldron","given":"John W.F.","non-dropping-particle":"","parse-names":false,"suffix":""},{"dropping-particle":"","family":"White","given":"Chris E.","non-dropping-particle":"","parse-names":false,"suffix":""},{"dropping-particle"</w:instrText>
      </w:r>
      <w:r>
        <w:rPr>
          <w:rFonts w:ascii="Times New Roman" w:hAnsi="Times New Roman" w:cs="Times New Roman"/>
          <w:b/>
          <w:bCs/>
          <w:sz w:val="24"/>
          <w:szCs w:val="24"/>
          <w:lang w:val="en-GB"/>
        </w:rPr>
        <w:instrText>:"","family":"Barr","given":"Sandra M.","non-dropping-particle":"","parse-names":false,"suffix":""},{"dropping-particle":"","family":"Simonetti","given":"Antonio","non-dropping-particle":"","parse-names":false,"suffix":""},{"dropping-particle":"","family":"Heaman","given":"Larry M.","non-dropping-particle":"","parse-names":false,"suffix":""}],"container-title":"Canadian Journal of Earth Sciences","id":"ITEM-1","issue":"1","issued":{"date-parts":[["2009"]]},"page":"1-8","title":"Provenance of the Meguma terrane, Nova Scotia: Rifted margin of early Paleozoic Gondwana","type":"article-journal","volume":"46"},"uris":["http://www.mendeley.com/documents/?uuid=1ee27aa8-6959-44bd-8165-0c0e15665b1b"]},{"id":"ITEM-2","itemData":{"DOI":"10.1144/0016-76492010-068","ISSN":"00167649","abstract":"The Meguma Terrane of Nova Scotia and the Harlech Dome of North Wales preserve similar sedimentary successions of Cambrian age. Both successions comprise a thick succession of early Cambrian sandstone turbidites, overlain by early to middle Cambrian alternating mud-rich and sand-rich units in which manganese is concentrated in two stratigraphic intervals. Above these, both successions comprise anoxic, organic-rich turbidites, shallowing upward into paler, more bioturbated Tremadocian mudstone with Rhabdinopora. Within the limited constraints of the available biostratigraphic and geochronological data, major changes in environment occurred synchronously in the two successions. Both successions show much greater similarity to each other than to adjacent successions on 'Avalonia'. A detrital zircon analysis from the Rhinog Formation, low in the Harlech Dome succession, reveals distinct clusters of ages around 537 Ma and 2.0-2.1 Ga. A close similarity to analyses from the Meguma Terrane suggests proximity between the two terranes on the margin of Gondwana during the Cambrian Period. We suggest the term Megumia for the palaeogeographical domain that included the two successions, which was dispersed during subsequent Appalachian and Caledonian movements. These observations suggest that Megumia may have separated terranes previously regarded as parts of Avalonia. © 2011 Geological Society of London.","author":[{"dropping-particle":"","family":"Waldron","given":"John W.F.","non-dropping-particle":"","parse-names":false,"suffix":""},{"dropping-particle":"","family":"Schofield","given":"David I.","non-dropping-particle":"","parse-names":false,"suffix":""},{"dropping-particle":"","family":"White","given":"Chris E.","non-dropping-particle":"","parse-names":false,"suffix":""},{"dropping-particle":"","family":"Barr","given":"Sandra M.","non-dropping-particle":"","parse-names":false,"suffix":""}],"container-title":"Journal of the Geological Society","id":"ITEM-2","issue":"1","issued":{"date-parts":[["2011"]]},"page":"83-97","title":"Cambrian successions of the Meguma Terrane, Nova Scotia, and Harlech Dome, North Wales: Dispersed fragments of a peri-Gondwanan basin?","type":"article-journal","volume":"168"},"uris":["http://www.mendeley.com/documents/?uuid=7466778f-0d2d-44e3-afe7-d92e3dbc0959"]},{"id":"ITEM-3","itemData":{"DOI":"10.1016/j.gr.2014.08.009","ISSN":"1342937X","abstract":"Precambrian to Ordovician sedimentary basins of Wales display contrasting histories across major NE-striking fault systems. Northeast of the Menai Strait Fault System the Monian Supergroup is a deformed succession of mainly metaclastic rocks. Within the fault system the Arfon Basin contains sandstone and slate overlying Neoproterozoic volcanic rocks. South of the fault system, in the Harlech Dome of the Welsh Basin, a distinctive succession of clastic rocks has been correlated with those of the Meguma Terrane in the northern Appalachian orogen, together comprising the domain Megumia. A detrital zircon analysis from Cambrian sandstone in the Harlech Dome is consistent with this correlation. However, the Early Ordovician Dol-cyn-afon Formation higher in the succession and the overlying Late Ordovician Conway Castle Sandstone show a more diverse provenance, consistent with derivation from the Monian Supergroup. Cambrian sandstone from the Llanberis Slates Formation in the Arfon Basin shows a distinct provenance dominated by a Neoproterozoic source. None of the samples analyzed contains Laurentian detritus. These results suggest that the Welsh Basin was juxtaposed with the Monian Supergroup and its Precambrian substrate along the Menai Strait Fault System by the Tremadocian, and indicate that the Iapetus Ocean remained open at least until the Silurian. The Cambrian detrital zircon record from the Arfon Basin does not show clear similarity to the Monian Supergroup, nor to the Welsh Basin and adjacent Midland Platform, indicating that the basin was isolated from these sedimentary sources within the fault system. The juxtaposition of these terranes probably took place during strike-slip to transpressional tectonism close to the northern margin of Gondwana during the Early Ordovician.","author":[{"dropping-particle":"","family":"Pothier","given":"Hayley D.","non-dropping-particle":"","parse-names":false,"suffix":""},{"dropping-particle":"","family":"Waldron","given":"John W.F.","non-dropping-particle":"","parse-names":false,"suffix":""},{"dropping-particle":"","family":"Schofield","given":"David I.","non-dropping-particle":"","parse-names":false,"suffix":""},{"dropping-particle":"","family":"DuFrane","given":"S. Andrew","non-dropping-particle":"","parse-names":false,"suffix":""}],"container-title":"Gondwana Research","id":"ITEM-3","issue":"3","issued":{"date-parts":[["2015"]]},"page":"987-1001","title":"Peri-Gondwanan terrane interactions recorded in the Cambrian-Ordovician detrital zircon geochronology of North Wales","type":"article-journal","volume":"28"},"uris":["http://www.mendeley.com/documents/?uuid=4f4e3f81-d35e-4dfa-ad54-d68e00504fd5"]},{"id":"ITEM-4","itemData":{"DOI":"10.1139/cjes-2017-0196","ISSN":"14803313","abstract":"The White Rock Formation is the lowermost formation of the Rockville Notch Group, an assemblage of Silurian-Devonian rocks preserved in five areas along the northwestern margin of the Meguma terrane of Nova Scotia. The formation consists mainly of mafic and felsic metavolcanic rocks, interlayered with and overlain by marine metasedimentary rocks. Felsic metatuff has now been dated from four locations near both the bottom and top of the volcanic pile and yielded a narrow age range (with errors) of about 446-434 Ma. These dates confirm a 30 Ma hiatus after deposition of the Early Ordovician Hellgate Formation in the underlying Halifax Group. This hiatus is coeval with the “Sardian gap” in the Lower Palaeozoic of peri-Gondwanan Europe. The metavolcanic-metasedimentary assemblage is overlain by mainly metasiltstone with abundant quartzite and metaconglomerate lenses; some of the latter were previously interpreted to be Ordovician tillite, an interpretation no longer viable. New detrital zircon data from metasedimentary samples indicate that the major sediment sources for the White Rock Formation have ages of ca. 670-550 and ca. 2050 Ma, similar to ages from the underlying Goldenville and Halifax groups. A smaller population of Mesoproterozoic zircon grains indicates that the Meguma terrane interacted with a terrane composed mainly of Mesoproterozoic crust during the Silurian and Devonian. The occurrence of the “Sardian gap” and the detrital zircon record constrain the palaeoposition of the Meguma terrane to have been close to Cadomia and West Africa in the Early Cambrian to Early Silurian.","author":[{"dropping-particle":"","family":"White","given":"Chris E.","non-dropping-particle":"","parse-names":false,"suffix":""},{"dropping-particle":"","family":"Barr","given":"Sandra M.","non-dropping-particle":"","parse-names":false,"suffix":""},{"dropping-particle":"","family":"Linnemann","given":"Ulf","non-dropping-particle":"","parse-names":false,"suffix":""}],"container-title":"Canadian Journal of Earth Sciences","id":"ITEM-4","issue":"6","issued":{"date-parts":[["2018"]]},"page":"589-603","title":"U-Pb (zircon) ages and provenance of the White Rock Formation of the Rockville Notch Group, Meguma terrane, Nova Scotia, Canada: evidence for the “Sardian gap” and West African origin","type":"article-journal","volume":"55"},"uris":["http://www.mendeley.com/documents/?uuid=a5c3b92a-d8fa-4bd0-aa48-b37ab6a9a4ba"]}],"mendeley":{"formattedCitation":"(Waldron et al., 2009; 2011; Pothier et al., 2015; White et al., 2018)","plainTextFormattedCitation":"(Waldron et al., 2009; 2011; Pothier et al., 2015; White et al., 2018)","previouslyFormattedCitation":"(Waldron et al., 2009; 2011; Pothier et al., 2015; White et al., 2018)"},"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2E6DE0">
        <w:rPr>
          <w:rFonts w:ascii="Times New Roman" w:hAnsi="Times New Roman" w:cs="Times New Roman"/>
          <w:bCs/>
          <w:noProof/>
          <w:sz w:val="24"/>
          <w:szCs w:val="24"/>
          <w:lang w:val="en-GB"/>
        </w:rPr>
        <w:t>(Waldron et al., 2009; 2011; Pothier et al., 2015; White et al., 2018)</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British Avalonia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author":[{"dropping-particle":"","family":"Collins","given":"Alan S","non-dropping-particle":"","parse-names":false,"suffix":""},{"dropping-particle":"","family":"Buchan","given":"Craig","non-dropping-particle":"","parse-names":false,"suffix":""}],"container-title":"Journal of the Geological Society","id":"ITEM-1","issued":{"date-parts":[["2004"]]},"page":"743-746","title":"Provenance and age constraints of the South Stack Group, Anglesey, UK: U–Pb SIMS detrital zircon data.","type":"article-journal","volume":"161"},"uris":["http://www.mendeley.com/documents/?uuid=0bdc6917-1180-4178-a95e-2cf63301ce94"]},{"id":"ITEM-2","itemData":{"DOI":"10.1144/0016-764903-064","ISSN":"00167649","abstract":"Most Neoproterozoic and Early Palaeozoic tectonic syntheses place Avalonia and related periGondwanan terranes facing an open ocean along the northern margin of Gondwana, thereby providing important constraints for palaeocontinental reconstructions during that time interval. However, the precise location of Avalonia along the margin and its position relative to other peri-Gondwanan terranes is controversial. We present laser ablation-inductively coupled plasma mass spectrometry U-Pb data for detrital zircons from Cambrian clastic rocks in two localities in Avalonia: the Antigonish Highlands of Nova Scotia (62 analyses) and the British Midlands (55 analyses). The data from both samples ara very similar, and taken together indicate an overwhelming dominance of Neoproterozoic (c. 580-680 Ma) or Early Cambrian source rocks with minor older Neoproterozoic clusters at c. 710 Ma or of Mesoproterozoic age, three Palaeoproterozoic zircons and one Archaean zircon. The zircons can all be derived from local Avalonian sources. The Neoproterozoic zircons are attributed to erosion of the underlying Avalonian arc. Mesoproterozoic and Palaeoproterozoic zircons of similar ages are also found in Avalonian Neoproterozoic clastic rocks and their presence in the Cambrian clastic rocks could represent recycling of Neoproterozoic strata and do not necessarily imply the presence of Mesoproterozoic or Palaeoproterozoic basement rocks within their respective drainage basins. Comparison with the data from the Neoproterozoic arc-related elastic sequences suggests significant differences between their respective drainage systems. Whereas the Neoproterozoic data require extensive drainage systems, the Cambrian data can be attributed to localized drainage systems. The change in drainage patterns could reflect rifting and isolation of Avalonia from Amazonia between c. 585 and 540 Ma. Alternatively, it might reflect the creation of topographical barriers along the northern Gondwanan margin, in a manner analogous to the Cenozoic rise of the Andes or the creation of the Basin-and-Range topography in the Western USA.","author":[{"dropping-particle":"","family":"Murphy","given":"J. Brendan","non-dropping-particle":"","parse-names":false,"suffix":""},{"dropping-particle":"","family":"Fernández-Suárez","given":"Javier","non-dropping-particle":"","parse-names":false,"suffix":""},{"dropping-particle":"","family":"Jeffries","given":"Teresa E.","non-dropping-particle":"","parse-names":false,"suffix":""},{"dropping-particle":"","family":"Strachan","given":"Robin A.","non-dropping-particle":"","parse-names":false,"suffix":""}],"container-title":"Journal of the Geological Society","id":"ITEM-2","issue":"2","issued":{"date-parts":[["2004"]]},"page":"243-254","title":"U-Pb (LA-ICP-MS) dating of detrital zircons from Cambrian clastic rocks in Avalonia: Erosion of a Neoproterozoic arc along the northern Gondwanan margin","type":"article-journal","volume":"161"},"uris":["http://www.mendeley.com/documents/?uuid=bc9dc906-3e51-43cf-b1d0-3404abf3b120"]},{"id":"ITEM-3","itemData":{"author":[{"dropping-particle":"","family":"Strachan","given":"R. A.","non-dropping-particle":"","parse-names":false,"suffix":""},{"dropping-particle":"","family":"Collins","given":"A.S.","non-dropping-particle":"","parse-names":false,"suffix":""},{"dropping-particle":"","family":"Buchan","given":"C.","non-dropping-particle":"","parse-names":false,"suffix":""},{"dropping-particle":"","family":"Nance","given":"R. D.","non-dropping-particle":"","parse-names":false,"suffix":""},{"dropping-particle":"","family":"Murphy","given":"J. B.","non-dropping-particle":"","parse-names":false,"suffix":""},{"dropping-particle":"","family":"D'Lemos","given":"R.S.","non-dropping-particle":"","parse-names":false,"suffix":""}],"container-title":"Journal ofthe Geological Society","id":"ITEM-3","issue":"1996","issued":{"date-parts":[["2007"]]},"page":"57-60","title":"Terrane analysis along a Neoproterozoic active margin of Gondwana: insights from U–Pb zircon geochronology","type":"article-journal","volume":"164"},"uris":["http://www.mendeley.com/documents/?uuid=5410afab-0515-4e48-890b-624f213b32e0"]}],"mendeley":{"formattedCitation":"(Collins and Buchan, 2004; Murphy et al., 2004; Strachan et al., 2007)","plainTextFormattedCitation":"(Collins and Buchan, 2004; Murphy et al., 2004; Strachan et al., 2007)","previouslyFormattedCitation":"(Collins and Buchan, 2004; Murphy et al., 2004; Strachan et al., 2007)"},"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993497">
        <w:rPr>
          <w:rFonts w:ascii="Times New Roman" w:hAnsi="Times New Roman" w:cs="Times New Roman"/>
          <w:bCs/>
          <w:noProof/>
          <w:sz w:val="24"/>
          <w:szCs w:val="24"/>
          <w:lang w:val="en-GB"/>
        </w:rPr>
        <w:t>(Collins and Buchan, 2004; Murphy et al., 2004; Strachan et al., 2007)</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w:t>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Caledonides</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00563C41">
        <w:rPr>
          <w:rFonts w:ascii="Times New Roman" w:hAnsi="Times New Roman" w:cs="Times New Roman"/>
          <w:sz w:val="24"/>
          <w:szCs w:val="24"/>
          <w:lang w:val="en-GB"/>
        </w:rPr>
        <w:instrText xml:space="preserve">ADDIN CSL_CITATION {"citationItems":[{"id":"ITEM-1","itemData":{"DOI":"10.1046/j.1365-3121.2003.00486.x","ISSN":"09544879","abstract":"Evidence is presented here from the northern Scandinavian Caledonides for development of an extensional basin of Ashgill to Mid Llandovery age along the Baltoscandian margin immediately prior to Baltica-Laurentia collision. U/Pb multigrain and ion microprobe zircon dating of plagiogranites in the Halti Igneous Complex complement previous baddeleyite and zircon dating of a dolerite dyke, and zircon dating of anatectic granite; they demonstrate that this dunite, troctolite, gabbro, sheeteddyke complex ranges in age from c. 445 to 435 Ma. The dolerite dykes intruded and melted arkoses of inferred Neoproterozoic age. This evidence, taken together with previous documentation of ophiolites (Solund-Stavfjord), ophiolite-like associations (Sulitjelma Igneous Complex) and several other mafic suites (e.g. Råna, Artfjället) of Ashgill to Llandovery age further south in the northern Scandinavian Caledonides, implies that Scandian collisional orogeny along this nearly 2000-km-long mountain belt was immediately preceeded by development of short-lived marginal basins. The latter developed during the final closure of the lapetus Ocean and are inferred to be of back-arc origin, some (perhaps all) related to E-dipping subduction. Collision of the continents at c. 435 Ma is inferred to have induced a flip in subduction polarity, leading to underthrusting of Laurentia by Baltica.","author":[{"dropping-particle":"","family":"Andréasson","given":"P. G.","non-dropping-particle":"","parse-names":false,"suffix":""},{"dropping-particle":"","family":"Gee","given":"D. G.","non-dropping-particle":"","parse-names":false,"suffix":""},{"dropping-particle":"","family":"Whitehouse","given":"M. J.","non-dropping-particle":"","parse-names":false,"suffix":""},{"dropping-particle":"","family":"Schöberg","given":"H.","non-dropping-particle":"","parse-names":false,"suffix":""}],"container-title":"Terra Nova","id":"ITEM-1","issue":"6","issued":{"date-parts":[["2003"]]},"page":"362-369","title":"Subduction-flip during lapetus Ocean closure and Baltica-Laurentia collision, Scandinavian Caledonides","type":"article-journal","volume":"15"},"uris":["http://www.mendeley.com/documents/?uuid=9711c9fc-94cf-4f9e-a7d3-ca82631b5184"]},{"id":"ITEM-2","itemData":{"DOI":"10.1016/j.chemgeo.2008.09.012","ISSN":"00092541","abstract":"Zircons from pseudotachylyte and cataclasite veins in the Svarthumlevatnet metagabbro, SW Norway, are faulted, brecciated and display multiple sets of planar deformation features (PDFs) that we assign to coseismic deformation in the middle crust during Caledonian continent collision. The zircons give a U-Pb upper intercept age of 1507 ± 4 Ma, interpreted as a minimum age of the gabbro, and a lower intercept age of 968 ± 31 Ma, likely indicating the time of granulite-facies metamorphism, but they do not record the Caledonian coseismic faulting even when the fault planes are healed by thin veins of low-U zircon. The work indicates that PDFs are not exclusive to meteorite impacts, but may also develop during seismic faulting. © 2008 Elsevier B.V. All rights reserved.","author":[{"dropping-particle":"","family":"Austrheim","given":"Håkon","non-dropping-particle":"","parse-names":false,"suffix":""},{"dropping-particle":"","family":"Corfu","given":"Fernando","non-dropping-particle":"","parse-names":false,"suffix":""}],"container-title":"Chemical Geology","id":"ITEM-2","issue":"1-2","issued":{"date-parts":[["2009"]]},"page":"25-31","publisher":"Elsevier B.V.","title":"Formation of planar deformation features (PDFs) in zircon during coseismic faulting and an evaluation of potential effects on U-Pb systematics","type":"article-journal","volume":"261"},"uris":["http://www.mendeley.com/documents/?uuid=25182549-6404-4125-b112-7eea862e52a5"]},{"id":"ITEM-3","itemData":{"DOI":"10.1130/GES00138.1","ISSN":"1553040X","abstract":"The Helgeland Nappe Complex consists of a sequence of imbricated east-dipping nappes that record a history of Neoproterozoic- Ordovician, sedimentary, metamorphic, and magmatic events. A combination of U-Pb dating of zircon and titanite by laser-ablation- inductively coupled plasma-mass spectrometry plus chemostratigraphic data on marbles places tight constraints on the sedimentary, tectonic, and thermal events of the complex. Strontium and carbon isotope data have identifi ed Neoproterozoic marbles in the Lower Nappe, the Horta nappe, and Scandian-aged infolds in the Vikna region. The environment of deposition of these rocks was a continental shelf, presumably of Laurentia. Detrital zircon ages from the Lower Nappe are nearly identical to those of Dalradian sedimentary rocks in Scotland. Cambrian rifting caused development of one or more ophiolitefl oored basins, into which thick sequences of Early Ordovician clastic and carbonate sediments were deposited. On the basis of ages of the youngest zircons, deposition ended after ca. 481 Ma. These basin units are now seen as the Skei Group, Sauren-Torghatten Nappe, and Middle Nappe, as well as the stratigraphically highest part of the Horta nappe and possibly of the Upper Nappe. The provenance of these sediments was partly from the Lower Nappe, on the basis of detrital zircon age populations in metasandstones and cobbles from proximal conglomerates. However, the source of Cambrian-Ordovician zircons in all of the Early Ordovician basins is enigmatic. Crustal anatexis of the Lower and Upper Nappes occurred ca. 480 Ma, followed by imbrication of the entire nappe sequence. By ca. 478 Ma, the Horta nappe was overturned and was at the structural base of the nappe sequence, where it underwent migmatization and was the source of S-type magmas. Diverse magmatic activity followed ca. 465 Ma, 450-445 Ma, and 439-424 Ma. Several plutons in the youngest age range contain inherited 460-450 Ma zircons. These zircons are interpreted to refl ect a deep crustal zone in which mafi c magmas caused melting, mixing, and hybridization from 460 to 450 Ma. Magmatic reheating of this zone, possibly associated with crustal thickening, resulted in voluminous, predominantly tonalitic magmatism from 439 to 424 Ma. © 2007 Geological Society of America.","author":[{"dropping-particle":"","family":"Barnes","given":"Calvin G.","non-dropping-particle":"","parse-names":false,"suffix":""},{"dropping-particle":"","family":"Frost","given":"Carol D.","non-dropping-particle":"","parse-names":false,"suffix":""},{"dropping-particle":"","family":"Yoshinobu","given":"Aaron S.","non-dropping-particle":"","parse-names":false,"suffix":""},{"dropping-particle":"","family":"McArthur","given":"Kelsey","non-dropping-particle":"","parse-names":false,"suffix":""},{"dropping-particle":"","family":"Barnes","given":"Melanie A.","non-dropping-particle":"","parse-names":false,"suffix":""},{"dropping-particle":"","family":"Allen","given":"Charlotte M.","non-dropping-particle":"","parse-names":false,"suffix":""},{"dropping-particle":"","family":"Nordgulen","given":"Øystein","non-dropping-particle":"","parse-names":false,"suffix":""},{"dropping-particle":"","family":"Prestvik","given":"Tore","non-dropping-particle":"","parse-names":false,"suffix":""}],"container-title":"Geosphere","id":"ITEM-3","issue":"6","issued":{"date-parts":[["2007"]]},"page":"683-703","title":"Timing of sedimentation, metamorphism, and plutonism in: The Helgeland Nappe Complex, north-central Norwegian Caledonides","type":"article-journal","volume":"3"},"uris":["http://www.mendeley.com/documents/?uuid=746cd0eb-b542-413e-aa8f-0567f3cada00"]},{"id":"ITEM-4","itemData":{"DOI":"10.1016/j.precamres.2011.03.007","ISSN":"03019268","abstract":"We present U-Pb age data for detrital zircons from dike-intruded Neoproterozoic sedimentary rocks of the Caledonian Middle Allochthon in central Sweden and Norway. Detrital zircons from 11 samples from the Särv, Sætra and upper Leksdal nappes (informally referred to as the Särv nappes) are clustered within ca. 0.9-1.75. Ga, but display a bimodal distribution with major ca. 1.45-1.75. Ga and ca. 0.9-1.2. Ga components. An apparent increase of younger (0.9-1.2. Ga) components to the northwest reflects varying source terranes. Detrital zircons from an additional sample from the lower part of the Leksdal Nappe, of uncertain affiliation to the Särv has a prominent 1.75-1.85. Ga component supporting previous suggestions that this part of the nappe belonged to a more proximal basin. Comparison of the Särv age probability patterns with data from basement windows and basement slices within the Middle Allochthon in central Sweden and Norway supports the derivation of the sediments from the attenuated Baltican continental crust on which they were presumably deposited. Similar comparisons suggest that derivation from the southern segment of the Fennoscandian Shield or from eastern segments of Laurentia is less likely, mostly because they include also older components. We infer that the ca. 200. km wide belt of attenuated Baltican continental crust included northern extensions of Mesoproterozoic to early Neoproterozoic terranes exposed in the southern part of the Fennoscandian Shield and the easternmost part of Laurentia, which at ca. 900. Ma were still adjacent. Pre-1.75. Ga terranes of the Fennoscandian Shield were probably isolated from the Särv distal basin(s) by intra-cratonic basins and uplifted margins associated with early development of this extended continental crust. The significantly older ages in the lower part of the Leksdal Nappe and its inferred more proximal position support this model. The proposed northern extension of Mesoproterozoic-early Neoproterozoic terranes can explain in a simpler way the occurrence of such detritus in many Caledonide-Appalachian allochthons exposed at the margins of the North Atlantic, with no need to infer large displacement along the axis of the Caledonide Orogen or to postulate selective transport of Grenville-age material from the south over large distances. One of our Särv samples located at the Norwegian coast revealed Caledonian reworking at ca. 395. Ma. This age agrees with ages of late-tectonic amphibolite-facies…","author":[{"dropping-particle":"","family":"Be'eri-Shlevin","given":"Yaron","non-dropping-particle":"","parse-names":false,"suffix":""},{"dropping-particle":"","family":"Gee","given":"David","non-dropping-particle":"","parse-names":false,"suffix":""},{"dropping-particle":"","family":"Claesson","given":"Stefan","non-dropping-particle":"","parse-names":false,"suffix":""},{"dropping-particle":"","family":"Ladenberger","given":"Anna","non-dropping-particle":"","parse-names":false,"suffix":""},{"dropping-particle":"","family":"Majka","given":"Jaroslaw","non-dropping-particle":"","parse-names":false,"suffix":""},{"dropping-particle":"","family":"Kirkland","given":"Chris","non-dropping-particle":"","parse-names":false,"suffix":""},{"dropping-particle":"","family":"Robinson","given":"Peter","non-dropping-particle":"","parse-names":false,"suffix":""},{"dropping-particle":"","family":"Frei","given":"Dirk","non-dropping-particle":"","parse-names":false,"suffix":""}],"container-title":"Precambrian Research","id":"ITEM-4","issue":"1-2","issued":{"date-parts":[["2011"]]},"page":"181-200","title":"Provenance of Neoproterozoic sediments in the Särv nappes (Middle Allochthon) of the Scandinavian Caledonides: LA-ICP-MS and SIMS U-Pb dating of detrital zircons","type":"article-journal","volume":"187"},"uris":["http://www.mendeley.com/documents/?uuid=6ca184af-8732-45d1-8c64-7c446ad1a2c6"]},{"id":"ITEM-5","itemData":{"DOI":"10.1130/0016-7606(2001)113&lt;0640:ZUPGIT&gt;2.0.CO;2","ISBN":"0016760611356","ISSN":"00167606","abstract":"The Proterozoic crystalline Lindås nappe of the Bergen arc, Caledonides of western Norway, displays local Caledonian eclogite facies overprint along fractures and shear zones. The overprint results from fluid infiltration in a dry granulite facies protolith under eclogite facies conditions. Formation of a low Th/U zircon overgrowth in eclogites is interpreted to be coeval with crystallization of the eclogite facies assemblage. A lower intercept age of 456 ± 7 Ma obtained from combined zircon U-Pb data for an eclogite and an associated granulite are believed to reflect the eclogite facies fluid infiltration event. An alternative minimum age of 419 ± 4 Ma can be extracted from the data. A charnockite and a mafic granulite yield Proterozoic intrusion ages of 1237 +43/-35 and 951 ± 2 Ma, and a garnetbearing granulite provides an age of 929 ± 1 Ma for the late Sveconorwegian granulite facies metamorphism. The Proterozoic ages are compatible with a correlation between the Lindås and Jotun nappes and an origin of the Lindås nappe in the Sveconorwegian province of Baltica. We propose a possible model featuring subduction of the Lindås nappe at 456 ± 7 Ma attached to the Baltica plate during a Late Ordovician (Caradoc) collision between Baltica and an outboard island arc in the Iapetus Ocean. Accretion of some of the ophiolite-bearing terranes preserved in the Caledonides of western Norway may have taken place during this event.","author":[{"dropping-particle":"","family":"Bingen","given":"B.","non-dropping-particle":"","parse-names":false,"suffix":""},{"dropping-particle":"","family":"Davis","given":"W. J.","non-dropping-particle":"","parse-names":false,"suffix":""},{"dropping-particle":"","family":"Austrheim","given":"H.","non-dropping-particle":"","parse-names":false,"suffix":""}],"container-title":"Bulletin of the Geological Society of America","id":"ITEM-5","issue":"5","issued":{"date-parts":[["2001"]]},"page":"640-649","title":"Zircon U-Pb geochronology in the Bergen arc eclogites and their Proterozoic protoliths, and implications for the pre-Scandian evolution of the Caledonides in Western Norway","type":"article-journal","volume":"113"},"uris":["http://www.mendeley.com/documents/?uuid=2e6572a6-cdb4-4a97-9e5a-c7f8e1f73497"]},{"id":"ITEM-6","itemData":{"DOI":"10.1016/j.precamres.2011.07.005","ISSN":"03019268","abstract":"Arkose-dominated sequences exposed in the Lower and Middle Allochthons of the Scandinavian Caledonides, known as the Sparagmites, are the product of sedimentation along the Baltoscandian (northwestern) margin of Baltica during Cryogenian and Ediacaran times; they notably include the glaciogenic Moelv Formation. These sequences were thrusted southeastward during the Caledonian orogeny. U-Pb and Lu-Hf LA-ICP-MS data from detrital zircons are reported from five samples of arkose or greywacke distributed over the Hedmark Group, to represent the Lower Allochthon Osen-Røa Nappes in southeast Norway. Three samples of arkose from the Särv, Kvitvola and Valdres Nappes represent the Middle Allochthon. All samples share a multimodal detrital-zircon age distribution ranging from 1988 to 862 Ma. Zircons older than 2000 Ma are very rare. Zircons with ages between 677 and 620 Ma are present in only one sample. Mesoproterozoic detrital zircons generally have positive e{open}Hf values, and a general trend of decreasing e{open}Hf with decreasing age reflects crustal recycling. Most detrital-zircon populations in the samples can be attributed to primary magmatic sources exposed in the Sveconorwegian orogenic belt sensu lato (including the Paleo- to Mesoproterozoic crust in western Baltica affected by Sveconorwegian reworking). A 1580-1380 Ma detrital population with negative e{open}Hf, found in several samples of the Hedmark Group, is nevertheless unknown from this belt, and may reflect sourcing from granitoids located in Fennoscandia east of the Sveconorwegian belt. The correspondence between known magmatic events in the Sveconorwegian belt and the ages of detrital zircons is strongest in the samples of the Middle Allochthon. The pooled distribution of new and published detrital-zircon data in arkose from the Middle Allochthon has age modes at 1645, 1600, 1490, 1280, 1155, 965 and 930 Ma. Thick Tonian to Cryogenian siliciclastic sediments exposed in the Caledonides of Scandinavia, East Greenland, Scotland and Svalbard all have detrital-zircon populations rich in Palaeo- to Mesoproterozoic ages, which are very similar to those of the Cryogenian-Ediacaran Sparagmite basins. They attest to pan-continental transport of sediments, derived from the combined Grenvillian and Sveconorwegian belts of Laurentia and Baltica, to the margin of the Rodinia supercontinent. Younger immature Cryogenian to Ediacaran sediments exposed in the Lower and Middle Allochthons are interpreted to r…","author":[{"dropping-particle":"","family":"Bingen","given":"B.","non-dropping-particle":"","parse-names":false,"suffix":""},{"dropping-particle":"","family":"Belousova","given":"E. A.","non-dropping-particle":"","parse-names":false,"suffix":""},{"dropping-particle":"","family":"Griffin","given":"W. L.","non-dropping-particle":"","parse-names":false,"suffix":""}],"container-title":"Precambrian Research","id":"ITEM-6","issue":"3-4","issued":{"date-parts":[["2011"]]},"page":"347-367","publisher":"Elsevier B.V.","title":"Neoproterozoic recycling of the sveconorwegian orogenic belt: Detrital-zircon data from the sparagmite basins in the scandinavian caledonides","type":"article-journal","volume":"189"},"uris":["http://www.mendeley.com/documents/?uuid=f964390c-4b3c-4665-8a7d-7f2cdd76a0e8"]},{"id":"ITEM-7","itemData":{"DOI":"10.1111/j.1365-3121.2005.00609.x","ISSN":"09544879","abstract":"The Moelv Tillite is the Late Neoproterozoic Varanger glacial deposit recorded in the Hedmark Group, SE Norway. Paired U-Pb and Lu-Hf data collected on detrital zircons in the Rendalen Formation underlying the Moelv Tillite have identified an uncommon 677 ± 15 to 620 ± 14 Ma population, that constrain the deposition of the Moelv Tillite to be younger than 620 ± 14 Ma. The youngest detrital zircons may be derived from granite magmatism related to the 616 ± 3 Ma Egersund dolerite magmatism, situated in the western part of the Sveconorwegian orogen. The Moelv Tillite, which is not overlain by a cap carbonate, possibly correlates with the c. 580 Ma Squantum-Gaskiers glacial deposits of Avalonia. Available palaeomagnetic data for the Late Neoproterozoic suggest that Baltica was located at intermediate to high latitude between 620 and 555 Ma. © 2005 Blackwell Publishing Ltd.","author":[{"dropping-particle":"","family":"Bingen","given":"Bernard","non-dropping-particle":"","parse-names":false,"suffix":""},{"dropping-particle":"","family":"Griffin","given":"W. L.","non-dropping-particle":"","parse-names":false,"suffix":""},{"dropping-particle":"","family":"Torsvik","given":"T. H.","non-dropping-particle":"","parse-names":false,"suffix":""},{"dropping-particle":"","family":"Saeed","given":"A.","non-dropping-particle":"","parse-names":false,"suffix":""}],"container-title":"Terra Nova","id":"ITEM-7","issue":"3","issued":{"date-parts":[["2005"]]},"page":"250-258","title":"Timing of Late Neoproterozoic glaciation in Baltica constrained by detrital zircon geochronology in the Hedmark Group, south-east Norway","type":"article-journal","volume":"17"},"uris":["http://www.mendeley.com/documents/?uuid=ed4f9b4a-dc1a-4ef8-8720-acd5d44b8621"]},{"id":"ITEM-8","itemData":{"ISBN":"0029-196X","ISSN":"0029196X","author":[{"dropping-particle":"","family":"Bjerkgård","given":"T.","non-dropping-particle":"","parse-names":false,"suffix":""},{"dropping-particle":"","family":"Bjørlykke","given":"A.","non-dropping-particle":"","parse-names":false,"suffix":""}],"container-title":"Norges Geologiske Undersøkelse Bulletin","id":"ITEM-8","issued":{"date-parts":[["1994"]]},"page":"53–75","title":"Geology of the Folldal area, southern Trondheim Region Caledonides, Norway","type":"article-journal","volume":"426"},"uris":["http://www.mendeley.com/documents/?uuid=2e3b4a9b-2b63-4dc3-af52-73287c371fba"]},{"id":"ITEM-9","itemData":{"DOI":"10.1080/11035898309455285","ISBN":"1103589830","ISSN":"20000863","abstract":"U-Pb and Rb-Sr whole-rock isotopic data for an albite trondhjemite in northernmost Jämtland, Swedish Caledonides, are presented. Four zircon fractions, three of them almost concordant, define a discordia line with the upper intercept age 488±5 Ma. This age, which is considered to date the volcanic-subvolcanic complex, is consistent with the inferred stratigraphical age. The Rb-Sr system in the rock has been disturbed, probably during predeformational alteration (spilitization), and does not provide any chronological information © 1983 Taylor &amp; Francis Group, LLC.","author":[{"dropping-particle":"","family":"Claesson","given":"Stefan","non-dropping-particle":"","parse-names":false,"suffix":""},{"dropping-particle":"","family":"Klingspor","given":"Inger","non-dropping-particle":"","parse-names":false,"suffix":""},{"dropping-particle":"","family":"Stephens","given":"Michael B.","non-dropping-particle":"","parse-names":false,"suffix":""}],"container-title":"Gff","id":"ITEM-9","issue":"1","issued":{"date-parts":[["1983"]]},"page":"9-15","title":"U-pb and rb-sr isotopic data on an ordovician volcanic-subvolcanic complex from the tjopasi group, köli nappes, swedish caledonides","type":"article-journal","volume":"105"},"uris":["http://www.mendeley.com/documents/?uuid=9b5521f3-d7c8-46dc-9a3a-17d47d37da24"]},{"id":"ITEM-10","itemData":{"ISSN":"0029196X","abstract":"U-Pb zircon data are presented for 3 metamorphosed trondhjemites from the Middle Koli Nappes in N Jamtland and S Vasterbotten, Sweden. The analysed zircon fractions give concordant or practically concordant U-Pb ages defining three distinct age groups, one for each sample. The most precise ages are given by the 206Pb/238U ratios. The average ages are 492 + or - 1 Ma and 476 + or - 1 Ma for 2 metamorphosed trondhjemites in the Stekenjokk Quartz-Keratophyre, and 440 + or - 2 Ma for a dyke-like body in the Blasjo Phyllite. It is argued that the first of these ages and, due to the possibility of minor post-crystallization Pb-loss, less confidently even the other 2 reflect the times of emplacement of the intrusions. Furthermore, it is considered that the first age lies close to the age of the volcanic activity in the Stekenjokk Quartz-Keratophyre which is, thus, most likely to be Tremadoc. The pre-Silurian age of these intrusions and their host rocks confirms earlier suggestions that there exists a major tectonic break in the lower part of the Koli sequence. The felsic igneous activity is considered to belong to a prolonged period of rifting. This overlapped in time with and succeeded the waning stages of an island arc development which was active probably during the Tremadoc.-Authors","author":[{"dropping-particle":"","family":"Claesson","given":"S.","non-dropping-particle":"","parse-names":false,"suffix":""},{"dropping-particle":"","family":"Stephens","given":"M. B.","non-dropping-particle":"","parse-names":false,"suffix":""},{"dropping-particle":"","family":"Klingspor","given":"I.","non-dropping-particle":"","parse-names":false,"suffix":""}],"container-title":"Norsk Geologisk Tidsskrift","id":"ITEM-10","issue":"2","issued":{"date-parts":[["1988"]]},"page":"89-97","title":"U-Pb zircon dating of felsic intrusions, Middle Koli Nappes, central Scandinavian Caledonides ( Sweden).","type":"article-journal","volume":"68"},"uris":["http://www.mendeley.com/documents/?uuid=4e60a777-f05e-4d61-8a29-497a64cf1367"]},{"id":"ITEM-11","itemData":{"DOI":"10.1007/BF00371239","ISSN":"00107999","abstract":"The Seve Nappes can be followed for more than 700 km along the Scandinavian Caledonides. Seve paragneisses are in part migmatitic, metamorphosed to granulite facies and eclogite-bearing. This probably reflects an ancient continent-continent collision. Zircon data presented here from a migmatitic paragneiss leucosome give almost concordant Caledonian U-Pb ages, and define together with strongly discordant zircons from the paragneiss a discordia line with the intercept ages 423±26 Ma and 1512±36 Ma. Strongly discordant zircon from another paragneiss, composed of cores overgrown with thick transparent mantles, also fits this chord. A stepwise dissolution experiment on these zircons demonstrates the existence of a component with Caledonian age in the crystals, and 3 of 5 dissolution steps plot along the discordia line defined by the conventional analyses of the same sample. The zircon data reflect high grade Caledonian metamorphism of sediments with Proterozoic protoliths. Sm-Nd model ages (TDM and TCHUR) for whole rock samples cluster around 1.9 and 1.55 Ga, respectively, demonstrating a Proterozoic average crustal provenance age for the detritus in these sediments. The zircon data support a correlation between the Seve Nappes and the Western Gneiss Region in Norway. © 1987 Springer-Verlag.","author":[{"dropping-particle":"","family":"Claesson","given":"Stefan","non-dropping-particle":"","parse-names":false,"suffix":""}],"container-title":"Contributions to Mineralogy and Petrology","id":"ITEM-11","issue":"2","issued":{"date-parts":[["1987"]]},"page":"196-204","title":"Isotopic evidence for the Precambrian provenance and Caledonian metamorphism of high grade paragneisses from the Seve Nappes, Scandinavian Caledonides - I. Conventional U-Pb zircon and Sm-Nd whole rock data","type":"article-journal","volume":"97"},"uris":["http://www.mendeley.com/documents/?uuid=6b6d8639-92b8-4500-bec2-3709e7b36d50"]},{"id":"ITEM-12","itemData":{"DOI":"10.1007/s00531-002-0298-3","ISSN":"14373254","abstract":"The Dalsfjord Complex is an allochthonous crystalline unit in the hanging wall of a major extensional detachment of the Caledonian orogen on the western coast of Norway. U-Pb geochronology has been carried out to test a previously proposed correlation between this unit and the Jotun Nappe Complex, a member of the Middle Allochthon now occupying a foreland position to the east. A monzonite sample of the Dalsfjord suite yields a zircon age of 1,634±3 Ma, whereas a crosscutting gabbro was formed at 1,464±6 Ma. Both rocks were strongly overprinted during the Sveconorwegian orogeny, especially the monzonite whose zircons U-Pb data were strongly pulled towards a lower intercept age of 882±29 Ma, and whose titanite indicates a two-stage growth history at &gt;960 Ma and &lt;920 Ma. These relationships support the correlation of these units with the Jotun Complex, and to some degree also with the Lindås Nappe in the Bergen Arcs.","author":[{"dropping-particle":"","family":"Corfu","given":"Fernando","non-dropping-particle":"","parse-names":false,"suffix":""},{"dropping-particle":"","family":"Andersen","given":"Torgeir B.","non-dropping-particle":"","parse-names":false,"suffix":""}],"container-title":"International Journal of Earth Sciences","id":"ITEM-12","issue":"6","issued":{"date-parts":[["2002"]]},"page":"955-963","title":"U-Pb ages of the Dalsfjord complex, SW Norway, and their bearing on the correlation of allochthonous crystalline segments of the Scandinavian Caledonides","type":"article-journal","volume":"91"},"uris":["http://www.mendeley.com/documents/?uuid=12463a80-db0b-4664-b345-f75015553bef"]},{"id":"ITEM-13","itemData":{"ISSN":"0029196X","abstract":"The Leirungsmyran gabbroic complex yields a zircon (and titanite) U-Pb age of 1450±3 Ma, indicating an affinity of this intrusion with anorogenic plutons in the Baltoscandian and Laurentian Shields. The Leirungsmyran gabbroic complex lacks the structural and metamorphic features typical of granulite to amphibolite facies ultramafic to felsic rocks elsewhere in the nappe. Similarly, the U-Pb isotopic systems of zircon and titanite in the Leirungsmyran gabbroic complex were not disturbed during the intense metamorphic and tectonic event at 900 Ma that very strongly affected U-Pb systematics of zircon and titanite in other parts of the nappe. -from Authors","author":[{"dropping-particle":"","family":"Corfu","given":"F.","non-dropping-particle":"","parse-names":false,"suffix":""},{"dropping-particle":"","family":"Emmett","given":"T.","non-dropping-particle":"","parse-names":false,"suffix":""}],"container-title":"Norsk Geologisk Tidsskrift","id":"ITEM-13","issue":"4","issued":{"date-parts":[["1992"]]},"page":"369-374","title":"U-Pb age of the Leirungsmyran gabbroic complex, Jotun Nappe, southern Norway","type":"article-journal","volume":"72"},"uris":["http://www.mendeley.com/documents/?uuid=e5dbb1be-cd29-4f01-8997-43448b98e2f7"]},{"id":"ITEM-14","itemData":{"DOI":"10.1007/s00410-003-0466-x","ISBN":"4722856680","ISSN":"00107999","abstract":"The Scandinavian Caledonides contain the record of several high-pressure events reflecting distinct episodes of collision and subduction in the course of the global Caledonian plate reorganization process. In this study, the timing and speed of one of these events in the Tromsø Nappe of the Uppermost Allochthon are detailed using multiple U Pb geochronometers. This unit contains eclogites, the largest of which forms a whole mountain top, whereas many others occur as smaller lenses enclosed within a metamorphosed supracrustal sequence. A minimum age for the sedimentation is provided by a zircon age of 493 + 5/-2 Ma for an eclogitized felsic intrusion. Formation of the eclogite, at pressures reaching 2.8 GPa, occurred at 452.1 ± 1.7 Ma as evidenced by U-Pb in eclogitic zircon. Similar ages of 451-450 Ma are also provided by high-Al titanite in eclogite and titanite in leucosome veins, the latter of which was formed by partial melting during the exhumation of the eclogite. An age of 449 Ma for a rutile porphyroblast in another vein further confirms the rapidity of this high-pressure process. Matrix rutiles in two other eclogites yielded ages of 436 Ma and younger, probably indicating partial resetting during a subsequent metamorphic overprint. Lead isotopic compositions with high 207Pb/204Pb ratios are indicative of old crustal sources, thus supporting the previously proposed notion that the Uppermost Allochthon was derived from the Neoproterozoic margin of Laurentia.","author":[{"dropping-particle":"","family":"Corfu","given":"F.","non-dropping-particle":"","parse-names":false,"suffix":""},{"dropping-particle":"","family":"Ravna","given":"E. J.K.","non-dropping-particle":"","parse-names":false,"suffix":""},{"dropping-particle":"","family":"Kullerud","given":"K.","non-dropping-particle":"","parse-names":false,"suffix":""}],"container-title":"Contributions to Mineralogy and Petrology","id":"ITEM-14","issue":"4","issued":{"date-parts":[["2003"]]},"page":"502-513","title":"A Late Ordovician U-Pb age for the Tromsø Nappe eclogites Uppermost Allochthon of the Scandinavian Caledonides","type":"article-journal","volume":"145"},"uris":["http://www.mendeley.com/documents/?uuid=adade4c7-46a1-45ce-b5a3-72b91213c9b9"]},{"id":"ITEM-15","itemData":{"author":[{"dropping-particle":"","family":"Corfu","given":"F.","non-dropping-particle":"","parse-names":false,"suffix":""},{"dropping-particle":"","family":"Torsvik","given":"T. H.","non-dropping-particle":"","parse-names":false,"suffix":""},{"dropping-particle":"","family":"Andersen","given":"T. B.","non-dropping-particle":"","parse-names":false,"suffix":""},{"dropping-particle":"","family":"Ashwal","given":"L. D.","non-dropping-particle":"","parse-names":false,"suffix":""},{"dropping-particle":"","family":"Ramsay","given":"D. M.","non-dropping-particle":"","parse-names":false,"suffix":""},{"dropping-particle":"","family":"Roberts","given":"R. J.","non-dropping-particle":"","parse-names":false,"suffix":""}],"container-title":"Journal of the Geological Society","id":"ITEM-15","issued":{"date-parts":[["2006"]]},"page":"291-301","title":"Early Silurian mafic–ultramafic and granitic plutonism in contemporaneous flysch, Magerøy, northern Norway: U–Pb ages and regional significanc","type":"article-journal","volume":"163"},"uris":["http://www.mendeley.com/documents/?uuid=10e01413-d46f-44e9-a79e-1d8e6593585b"]},{"id":"ITEM-16","itemData":{"DOI":"10.1144/0016-764903-066","ISSN":"00167649","abstract":"The Leknes Group is an amphibolite-facies metasedimentary assemblage thrust onto the Palaeoproterozoic basement of the Lofoten islands west of the Caledonian chain in northern Norway. Its genesis has been enigmatic, and both Sveconorwegian and Silurian ages of metamorphism have been proposed. U-Pb dating now shows that the main metamorphic and structural overprints occurred in the Mid-Ordovician, between the 469 ± 3 Ma age of a metatonalite and the 461 ± 1 Ma age of a titanite crystal coplanar with the main fabric. According to the prevalent structural interpretation this age also dates thrusting of the Leknes Group onto the Lofoten basement. Zircon and rutile in mica schists record this as well as a younger event of zircon growth at 412 ± 2 Ma, the latter coinciding with early stages of extension and enhanced fluid activity; in southern Lofoten this is also associated with the intrusion of 410 ± 3 Ma pegmatites. The Leknes Group shows an affinity with some terranes of peri-Baltican affinity in the Upper Allochthon of the Caledonides. It probably developed in a marginal basin close to Sveconorwegian basement, as shown by detrital zircon ages and published Nd isotopic data, before being thrust onto the Lofoten basement, which appears to be itself a late Caledonian allochthonous terrane.","author":[{"dropping-particle":"","family":"Corfu","given":"F.","non-dropping-particle":"","parse-names":false,"suffix":""}],"container-title":"Journal of the Geological Society","id":"ITEM-16","issue":"4","issued":{"date-parts":[["2004"]]},"page":"619-627","title":"U-Pb geochronolgy of the Leknes Group: An exotic Early Caledonian metasedimentary assemblage stranded on Lofoten basement, northern Norway","type":"article-journal","volume":"161"},"uris":["http://www.mendeley.com/documents/?uuid=8c73cb0c-3520-4d00-90f7-69639fc8dad2"]},{"id":"ITEM-17","itemData":{"abstract":"Grenne,T. 2000: U-Pb age dat ing and paleotectoni c significance of tr on dhj emit e from the type locality in t he Cent ral Norweg ian Caledonides. Norgesgeologiskeundersekelse Bulletin 437,57-65. Zircon and t ita nite U-Pb data are repo rted fro m th e t rondhj emite type locality at Follstad, near Storen in Central Norway. A conco rdant fract ion of acicular zircon and an overlappi ng fracti on of t it anit e give an age of 432 ± 3 Ma for th e intr usion of t he pluto n.Fract ions of prismatic zircon display inh erit ance.The Follstad t rondhj emit e represent s a suite of similar int rusions occurrin g in metasediment ary and metavolcanic rocks of t he Upper Allocht hon in t he Sca ndinavian Caledonides.Trondh jemite emplacement, commo nly wit h associated mafic magm atism, was broadly coeval wit h metamorphi sm and deform ation durin g th e climacti c Caledo nian (Scandian) orogenic event, im media-tely before rapid uplift and coo ling in Late Silurian and Early Devoni an tim es.A possible scenario for t he format ion of t he Follstad and equivalent tr ondhj emi tes is th at of part ial melti ng of crustal rocks at garnet-amp hib olit e grade, facilitate d by t he emplacement of rift-related, mantl e-derived mafic intrusions.The latt er could have forme d, in Early Silurian t im e, in a paleotectonic setti ng characterised by t he developm ent of extensional segments with in a predo-min ant ly t ranspressional regi me, due to highly oblique collision between t he converging margins of Baltica and Laurent ia.","author":[{"dropping-particle":"","family":"Dunning","given":"Greg","non-dropping-particle":"","parse-names":false,"suffix":""},{"dropping-particle":"","family":"Grenne","given":"Tor","non-dropping-particle":"","parse-names":false,"suffix":""}],"container-title":"Norges geologiske undersøkelse Bulletin","id":"ITEM-17","issued":{"date-parts":[["2000"]]},"page":"57-65","title":"U-Pb age dating and paleotectonic significance of trondhjemite from the type locality in the Central Norwegian Caledonides","type":"article-journal","volume":"437"},"uris":["http://www.mendeley.com/documents/?uuid=23a08f70-e0f9-4900-bad3-3185b23968ef"]},{"id":"ITEM-18","itemData":{"DOI":"10.1007/BF00371904","ISSN":"00107999","abstract":"U/Pb zircon ages are reported for four ophiolites and three crosscutting arc-related plutons from the Norwegian Caledonides. Plagiogranite differentiated from gabbro of the Karmøy ophiolite is dated at 493+7/-4 Ma whereas arc-related trondhjemite cutting this ophiolite crystallized at 485+/-2 Ma. A crosscutting clinopyroxene-phyric gabbro intrusion is dated at 470+9/-5 Ma by near concordant magmatic titanite (sphene) and discordant U-rich (2903-6677 ppm) zircon. Lower intercepts of 247+/-68 and 191+/-70 Ma defined by the plagiogranite and clinopyroxene-phyric gabbro best-fit lines may reflect a real low-T alteration/rift-related event. A plagiogranite differentiate of the Gullfjellet ophiolite complex is dated at 489+/-3 Ma and a crosscutting arc-related tonalite is 482+6/-4 Ma. Both of these ages overlap with those of the correlative rocks at Karmøy suggesting that they are parts of one ophiolitic terrane with a common history. Trondhjemite associated with the Leka ophiolite is dated at 497+/-2 Ma, indicating that supra-subduction zone magmatism there may be coeval with spreading which formed the Karmøy axis sequence. The U/Pb zircon ages of Norwegian ophiolites reported here, combined with ages of other Appalachian-Caledonian ophiolite complexes in Britain and Canada, indicate a narrow age range for the generation of at least two marginal basins in the Tremadoc-Arenig. Two spreading episodes documented at Karmøy are separated in time by intrusion of arc-related trondhjemite magmas at 485+/-2 Ma and may correlate with two separate spreading events documented in other ophiolites. The Solund/Stavfjorden ophiolite, at 443+/-3 Ma, is the only late Ordovician ophiolite yet documented in the entire Appalachian-Caledonian Orogen and it probably represents a small, short-lived marginal basin late in the history of the Iapetus Ocean. It is correlative with Caradocian ensialic marginal basin magmatism in Wales and the Trondheim region, and with tholeiitic gabbro-diorite plutons that intruded Newfoundland ophiolites in a tensional regime after emplacement of the ophiolites over the continental margin. © 1988 Springer-Verlag.","author":[{"dropping-particle":"","family":"Dunning","given":"G. R.","non-dropping-particle":"","parse-names":false,"suffix":""},{"dropping-particle":"","family":"Pedersen","given":"R. B.","non-dropping-particle":"","parse-names":false,"suffix":""}],"container-title":"Contributions to Mineralogy and Petrology","id":"ITEM-18","issue":"1","issued":{"date-parts":[["1988"]]},"page":"13-23","title":"U/Pb ages of ophiolites and arc-related plutons of the Norwegian Caledonides: implications for the development of Iapetus","type":"article-journal","volume":"98"},"uris":["http://www.mendeley.com/documents/?uuid=3e89176e-9866-469a-b4cd-7a22a89f72cf"]},{"id":"ITEM-19","itemData":{"DOI":"10.1016/j.precamres.2015.05.012","ISSN":"03019268","abstract":"New evidence is presented here that the Sveconorwegian Orogen continued northwards from type areas in southwestern Scandinavia along the Baltoscandian outer margin into the high Arctic. The Silver Road (Silvervägen) profile through the Scandinavian Caledonides, located in Sweden along the Arctic Circle at 66-67° N, provides a full section through the tectonostratigraphy of the Baltoscandian margin from the Autochthon, via the Lower Allochthon to the upperment parts of the Middle Allochthon. Metamorphic grade increases upwards through the nappes, being low greenschist facies at lowest levels and increasing to eclogite grade in the highest parts of the Seve Nappe Complex, the latter being related to early Ordovician subduction of the Baltoscandian outermost margin. The sedimentary rocks range in age from Neoproterozoic to Ordovician and provide evidence of the changes of environment from the Baltoscandian platform, westwards out over the Cryogenian rifted margin to the continent-ocean transition zone; also the Ordovician foreland basin. Twelve samples of psammites from the different tectonostratigraphic levels have yielded U/Pb detrital zircon age-signatures that reflect the changing character of their provenance. Autochthonous sandstones are derived from late Paleoproterozoic (1800-1950. Ma) crystalline rocks in the vicinity to the east of the thrust front. Ediacaran-early Cambrian quartzites of the Lower Allochthon also yield mainly late Paleoproterozoic zircon signatures, but with subordinate Mesoproterozoic and late Archaean populations, whilst mid Ordovician, W-derived foreland basin turbidites are dominated by Sveconorwegian (950-1100. Ma) signatures, with subordinate older Mesoproterozoic to latest Paleoproterozoic populations. All samples from the lower parts of the Middle Allochthon (lacking dolerite dykes) have signatures that are dominated by latest Paleoproterozoic and early Mesoproterozoic ages, with subordinate populations down to Sveconorwegian ages; the latter dominate the overlying Särv nappes and also the Seve Nappe Complex, where c. 945. Ma rhyodacites have been previously reported. This evidence of Sveconorwegian source rocks in the hinterland, taken together with previously published detrital zircon data farther south and north of the Arctic Circle, clearly favours the interpretation that the Sveconorwegian Orogen, during the Neoproterozoic, extended along the entire Baltoscandian outer margin into the high Arctic.","author":[{"dropping-particle":"","family":"Gee","given":"David G.","non-dropping-particle":"","parse-names":false,"suffix":""},{"dropping-particle":"","family":"Andréasson","given":"Per Gunnar","non-dropping-particle":"","parse-names":false,"suffix":""},{"dropping-particle":"","family":"Lorenz","given":"Henning","non-dropping-particle":"","parse-names":false,"suffix":""},{"dropping-particle":"","family":"Frei","given":"Dirk","non-dropping-particle":"","parse-names":false,"suffix":""},{"dropping-particle":"","family":"Majka","given":"Jarosław","non-dropping-particle":"","parse-names":false,"suffix":""}],"container-title":"Precambrian Research","id":"ITEM-19","issued":{"date-parts":[["2015"]]},"page":"40-56","publisher":"Elsevier B.V.","title":"Detrital zircon signatures of the Baltoscandian margin along the Arctic Circle Caledonides in Sweden: The Sveconorwegian connection","type":"article-journal","volume":"265"},"uris":["http://www.mendeley.com/documents/?uuid=4946ecac-6e0a-485c-98b9-de669d19815c"]},{"id":"ITEM-20","itemData":{"DOI":"10.1144/0016-764901-063","ISSN":"00167649","abstract":"The Devonian Solund Basin in SW Norway is the only Old Red Sandstone basin in the Scandinavian Caledonides from which volcanic rocks have been described. These rhyolitic lavas yield a concordant ID TIMS U-Pb zircon age of 439 ± 1 Ma (Early Silurian) interpreted as dating the crystallization of the rhyolite, and are thus too old to be syndepositional with the Devonian sedimentary rocks. This new age constraint, combined with field observations, suggests that the volcanic rocks form part of a 30 km2 landslide of rhyolite, granite, gabbro and metasedimentary rocks, rather than extension related volcanism as previously suggested. The landslides show an inverted stratigraphy with respect to the nearby Solund-Stavfjord Ophiolite Complex and its overlying volcanic arc, which was formed immediately prior to obduction of Caledonian exotic terranes onto Baltica. The dated rocks thus appear to record the youngest pre-collisional volcanism in the Scandinavian Caledonides. Tectonic models involving Devonian Old Red volcanic rocks in the Scandinavian Caledonides must thus be revised.","author":[{"dropping-particle":"","family":"Hartz","given":"Ebbe H.","non-dropping-particle":"","parse-names":false,"suffix":""},{"dropping-particle":"","family":"Martin","given":"Martin W.","non-dropping-particle":"","parse-names":false,"suffix":""},{"dropping-particle":"","family":"Andresen","given":"Arild","non-dropping-particle":"","parse-names":false,"suffix":""},{"dropping-particle":"","family":"Andersen","given":"Torgeir B.","non-dropping-particle":"","parse-names":false,"suffix":""}],"container-title":"Journal of the Geological Society","id":"ITEM-20","issue":"2","issued":{"date-parts":[["2002"]]},"page":"121-128","title":"Volcanic rocks in the Devonian Solund Basin, Western Norway: Large landslides of Silurian (439 Ma) rhyolites","type":"article-journal","volume":"159"},"uris":["http://www.mendeley.com/documents/?uuid=bf143f77-698c-456d-9895-9609bcdf989d"]},{"id":"ITEM-21","itemData":{"DOI":"10.1144/0016-764904-124","ISSN":"00167649","abstract":"Three orogenic events, Porsanger (pre-800 Ma), Finnmarkian (490-540 Ma) and Scandian (400-425 Ma) have been proposed to explain the evolution of the Kalak Nappe Complex, a major component of the Caledonian orogen in Norway. The Kalak Nappe Complex has been considered as Baltoscandian passive margin metasediments telescoped eastwards onto the Baltic Shield. Two granitoid bodies with a weighted mean U-Pb zircon age of 438 ± 2 Ma cut the Hellefjord Schist, regarded as the highest stratigraphic unit in the Kalak Nappe Complex. A volcaniclastic unit within the Hellefjord Schist yields an identical U-Pb zircon age of 438 ± 4 Ma. Magmatism and sedimentation are synchronous within analytical error. The Hellefjord Schist cannot have been affected by Finnmarkian or Porsanger orogenesis and cannot be part of a continuous stratigraphic package. A Laurentian affinity for these sediments is suggested and radical revision of the tectonostratigraphy is required. The Hellefjord Schist is reassigned to the Magerøy Nappe of the Upper-Uppermost Allochthon. As the entire stratigraphy is infolded with the Hellefjord Schist a major deformation phase of Scandian age affected the Kalak Nappe Complex. The Hellefjord Schist represents a Laurentian flysch sequence that was juxtaposed with Baltica during the Scandian Orogeny.","author":[{"dropping-particle":"","family":"Kirkland","given":"Chris L.","non-dropping-particle":"","parse-names":false,"suffix":""},{"dropping-particle":"","family":"Daly","given":"J. S.","non-dropping-particle":"","parse-names":false,"suffix":""},{"dropping-particle":"","family":"Whitehouse","given":"M. J.","non-dropping-particle":"","parse-names":false,"suffix":""}],"container-title":"Journal of the Geological Society","id":"ITEM-21","issue":"6","issued":{"date-parts":[["2005"]]},"page":"985-1003","title":"Early Silurian magmatism and the Scandian evolution of the Kalak Nappe Complex, Finnmark, Arctic Norway","type":"article-journal","volume":"162"},"uris":["http://www.mendeley.com/documents/?uuid=9917c0d9-c4dd-4bf0-afe4-3d84058ab0b9"]},{"id":"ITEM-22","itemData":{"DOI":"10.1016/j.precamres.2005.11.012","ISSN":"03019268","abstract":"The Caledonian Orogen in Arctic Norway is characterized by a variety of nappes thrust from west to east onto the Baltic Shield. Traditionally, this has been regarded as the product of two orogenic events: an earlier Finnmarkian (540-490 Ma) and a later Scandian event (400-425 Ma). However, ion microprobe U-Pb zircon dating of discordant plutonic rocks within the lowermost nappes demonstrates that some of the deformation must have taken place in a Grenville (Sveconorwegian) event. This view is supported by the 981 ± 7 Ma, 978 ± 9 Ma and 973 ± 4 Ma ages of the Repvåg, Hårvika and Siedgoaivi adamellite bodies. These bodies cut the Sørøy Succession, apparently after an earlier deformation event. On these grounds a Grenville (Sveconorwegian) event is responsible for the D2 deformation within the Olderfjord and Kolvik nappes. Within the overlying Havvatnet Imbricate Stack, early deformation took place in the Neoproterozoic, \"Porsanger Orogeny\". Evidence for this event is provided by the Litlefjord and Revsneshamn adamellite bodies dated at 841 ± 6 Ma and 839 ± 10 Ma and pegmatitic intrusions, dated at 826 ± 6 Ma and 833 ± 9 Ma, which show clear discordant structural relationships cutting F2 fold structures that affect the Klubben Psammite, the oldest unit of the Sørøy Succession. Within the uppermost nappe (Sørøy- Seiland nappe) syn-deformational migmatitic leucosomes in the Eidvågeid Paragneiss yield crystallization ages of 709 ± 4 Ma. This age is indistinguishable from zircon overgrowths within the underlying Havvatnet Imbricate Stack. Hence, juxtaposition of these nappes predates Scandian tectonism and occurred during the Snøfjord event at c. 710 Ma. The component nappes of the KNC show decreasing ages of anatexis on moving up the nappe pile. Such temporal and spatial patterns are consistent with episodic terrane amalgamation from Grenvillian times. The KNC provides evidence for punctuated crustal anatexis and episodic orogenic deformation of c. 980 Ma (Grenvillian-Sveconorwegian), c. 840 Ma (Porsanger) and c. 710 Ma (Snøfjord) age, overprinted by intense Scandian deformation. These data support the notion of a Grenville segment extending between Greenland and Baltica and require a radical revision to the tectonometamorphic evolution of the KNC. The KNC represents a collage of exotic, diachronously accreted, terranes overthrust by Llandovery flysch of Laurentian affinity. © 2005 Elsevier B.V. All rights reserved.","author":[{"dropping-particle":"","family":"Kirkland","given":"C. L.","non-dropping-particle":"","parse-names":false,"suffix":""},{"dropping-particle":"","family":"Daly","given":"J. S.","non-dropping-particle":"","parse-names":false,"suffix":""},{"dropping-particle":"","family":"Whitehouse","given":"M. J.","non-dropping-particle":"","parse-names":false,"suffix":""}],"container-title":"Precambrian Research","id":"ITEM-22","issue":"1-2","issued":{"date-parts":[["2006"]]},"page":"24-52","title":"Granitic magmatism of grenvillian and late neoproterozoic age in Finnmark, Arctic Norway - Constraining pre-Scandian deformation in the Kalak Nappe Complex","type":"article-journal","volume":"145"},"uris":["http://www.mendeley.com/documents/?uuid=00499031-9ae7-4341-bafe-faa2ef70b52c"]},{"id":"ITEM-23","itemData":{"DOI":"10.2475/02.2007.06","ISSN":"00029599","abstract":"This study presents the results of an integrated Ar-Ar, Sm-Nd, U-Pb, and Rb-Sr isotopic and structural investigation from the Kalak Nappe Complex (KNC and overlying Magerøy Nappe in Finnmark, Arctic Norway. The results indicate a Paleozoic tectonometamorphic history dissimilar to that previously inferred for the region. The Kalak Nappe Complex (KNC) has been classically regarded as a major component of the allochthonous margin of Baltica variably affected by two Paleozoic tectonometamorphic events separated widely in time -an earlier Finnmarkian event (late Cambrian,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 xml:space="preserve">490 - 510 Ma) first defined from field relationships of country rocks to gabbroic intrusions, and a later over printing Scandian event (Silurian to early Devonian,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400 - 428 Ma). A foliated granitic dike within the Magerøy Nappe yields a U-Pb zircon age of 438 ± 3 Ma, an age identical to intrusive bodies that cross cut early deformation structures within this nappe. An early generation of muscovite within the KNC produces a weighted mean Ar-Ar cooling age of 438 ± 2 Ma and garnet from a folded dike, also in the KNC, yields a Sm-Nd crystallization age of 436 ± 21 Ma. Thus early Silurian metamorphism within the KNC occurred at the same time as deformation and magmatism within the overlying Magerøy Nappe of the Upper / Uppermost Allochthon. The Scandian continent-continent collision is recorded both within the Magerøy Nappe and within the KNC. U-Pb dating of hydrothermal zircon in the KNC at 428 ± 4 Ma is interpreted to date high temperature conditions during Scandian metamorphism. Ar-Ar muscovite ages of 422 ± 2 Ma, associated with overprinting textures, and Rb-Sr biotite ages of 413 ± 3 Ma record cooling after this event. The Engesfjellet Granite in the Magerøy Nappe yields an Ar-Ar amphibole age of 423 ± 8 Ma, ascribed to cooling after the Scandian collision and thus provides a minimum age for the time of emplacement of this unit onto the KNC. A late, undeformed cross-cutting pegmatite within the KNC yields a U-Pb zircon age of 425 ± 5 Ma and indicates that the Scandian collision was completed prior to this time. Biotite Ar-Ar furnace step-heating analyses have pervasive excess radiogenic argon contamination. Ar-Ar UV laser-probe biotite analyses are also contaminated with excess argon but reveal unaffected portions of grains with ages of 401 ± 6 Ma. In one sample from the Magerøy Nappe, two apparent ages, one at 410 ± 8 Ma and another at 404 ±4 Ma, correspond to different fabrics with di…","author":[{"dropping-particle":"","family":"Kirkland","given":"Chris L.","non-dropping-particle":"","parse-names":false,"suffix":""},{"dropping-particle":"","family":"Daly","given":"J. S.","non-dropping-particle":"","parse-names":false,"suffix":""},{"dropping-particle":"","family":"Eide","given":"E. A.","non-dropping-particle":"","parse-names":false,"suffix":""},{"dropping-particle":"","family":"Whitehouse","given":"M. J.","non-dropping-particle":"","parse-names":false,"suffix":""}],"container-title":"American Journal of Science","id":"ITEM-23","issue":"2","issued":{"date-parts":[["2007"]]},"page":"459-526","title":"Tectonic evolution of the Arctic Norwegian Caledonides from a texturally- and structurally-constrained multi-isotopic (Ar-Ar, Rb-Sr, Sm-Nd, U-Pb) study","type":"article-journal","volume":"307"},"uris":["http://www.mendeley.com/documents/?uuid=1e4e7566-fe47-4db2-b771-b2872f03b58c"]},{"id":"ITEM-24","itemData":{"DOI":"10.1016/j.precamres.2007.07.006","ISSN":"03019268","abstract":"The Kalak Nappe Complex (KNC) has been regarded as Baltica passive margin metasediments telescoped eastwards onto the Baltic (Fennoscandian) Shield during the Caledonian Orogeny. Recent studies have questioned this interpretation, instead pointing to a Neoproterozoic exotic origin. In an effort to resolve this controversy we present a Sm-Nd and U-Th-Pb study of gnessic units, traditionally considered as the depositional basement, along with cover rock sediments and intrusives. Late Palaeoproterozoic gneisses now beneath the KNC were deposited after 1948 ± 33 Ma, before intrusion of the Tjukkfjellet Granite at 1796 ± 3 Ma, and were affected by later melting events at 1765 ± 9 and 1727 ± 9 Ma. These gneisses are interpreted as part of the Baltic Shield and underlie the KNC across a tectonic contact. An unconformity between psammites of the KNC and other paragneisses previously considered as its Precambrian basement is reinterpreted as a modified sedimentary contact between Neoproterozoic metasediments. These metasediments have statistically very similar detrital zircon populations with grains as young as 1034 ± 22, 1025 ± 32 and 1014 ± 14 Ma. The results indicate that the KNC sediments were deposited during the Neoproterozoic in basins along the Laurentian margin of eastern Rodinia and were not connected to Baltica via a depositional basement. Dating of the 851 ± 5 Ma Eidvågvatnet and 853 ± 4 Ma Nordneset granites shows that intrusive material associated with the Porsanger Orogeny (c. 850 Ma) affected a considerable region of the upper KNC terrane. Later Neoproterozoic events at 711 ± 6, 687 ± 12 and 617 ± 6 Ma are also recognised the latest of which may be an expression of rifting. Since early Neoproterozoic magmatism (c. 840-690 Ma) is unknown in Baltica, these results support an exotic origin for the KNC terranes. © 2007 Elsevier B.V. All rights reserved.","author":[{"dropping-particle":"","family":"Kirkland","given":"Christopher L.","non-dropping-particle":"","parse-names":false,"suffix":""},{"dropping-particle":"","family":"Daly","given":"J. Stephen","non-dropping-particle":"","parse-names":false,"suffix":""},{"dropping-particle":"","family":"Whitehouse","given":"Martin J.","non-dropping-particle":"","parse-names":false,"suffix":""}],"container-title":"Precambrian Research","id":"ITEM-24","issue":"3-4","issued":{"date-parts":[["2008"]]},"page":"245-276","title":"Basement-cover relationships of the Kalak Nappe Complex, Arctic Norwegian Caledonides and constraints on Neoproterozoic terrane assembly in the North Atlantic region","type":"article-journal","volume":"160"},"uris":["http://www.mendeley.com/documents/?uuid=999ecd40-f534-40b3-bd71-9eeb967f3b0a"]},{"id":"ITEM-25","itemData":{"DOI":"10.1086/509247","ISSN":"00221376","abstract":"The Kalak Nappe Complex (KNC) within the northernmost Arctic Norwegian Caledonides has traditionally been interpreted as representing the tectonically shortened margin of Baltica, consisting of a Precambrian basement and a late Precambrian to Cambrian cover deposited on the margin of the Iapetus Ocean. However, new geochronology indicates a distinctly different scenario. Detrital zircon U-Pb dating, together with the magmatic and deformation history, shows that the KNC metasediments, previously considered as a single stratigraphic sequence, belong to at least two distinct successions. Metasediments of the Svaerholt Succession, within the lower (Kolvik and Olderfjord) nappes of the KNC and affected by the late Grenvillian Rigolet deformation phase, were deposited between ca. 980 and 1030 Ma, constrained by intrusive granites and the youngest detrital zircons. The Sørøy Succession occurs within the Sørøy-Sciland Nappe, the Havvatnet Imbricate Stack, and Veines Nappe (the upper nappes of the KNC). It was affected by the Porsanger Orogeny at or before ca. 840 Ma and contains detrital zircons as young as 910 ± 15 Ma, and it was thus deposited between ca. 840 and 910 Ma. The Eidvågeid Paragneiss, classically interpreted as the basement to the KNC metasediments, has a similar detrital zircon population to the Soroy Succession and may be correlative to it. It cannot represent the basement to the entire KNC and was affected by metamorphic events at ca. 710, 670, 560, and 520 Ma. The detrital zircon populations of both KNC successions are consistent with a Laurentia-Baltica affinity, with age peaks corresponding to Labradorian/Gothian, Pinwarian, and Grenville/Sveconorwegian events. The detrital age populations of the Sørøy Succession bear strong similarity to those from the Moine Supergroup of Scotland, while the Svaerholt Succession is comparable with the Krummedal supracrustal sequence in Greenland. The provenance data are consistent with episodic amalgamation of two terranes, exotic to the Baltoscandian margin of Iapetus, which developed in successor basins to the Grenville Orogen along the indented Rodinia margin. © 2007 by The University of Chicago. All rights reserved.","author":[{"dropping-particle":"","family":"Kirkland","given":"Christopher L.","non-dropping-particle":"","parse-names":false,"suffix":""},{"dropping-particle":"","family":"Daly","given":"J. Stephen","non-dropping-particle":"","parse-names":false,"suffix":""},{"dropping-particle":"","family":"Whitehouse","given":"Martin J.","non-dropping-particle":"","parse-names":false,"suffix":""}],"container-title":"Journal of Geology","id":"ITEM-25","issue":"1","issued":{"date-parts":[["2007"]]},"page":"21-41","title":"Provenance and terrane evolution of the Kalak Nappe Complex, Norwegian Caledonides: Implications for neoproterozoic paleogeography and tectonics","type":"article-journal","volume":"115"},"uris":["http://www.mendeley.com/documents/?uuid=ff7017fe-b228-4cbe-a6c3-48e5005147ef"]},{"id":"ITEM-26","itemData":{"DOI":"10.1016/j.precamres.2011.01.010","ISSN":"03019268","abstract":"The Scandinavian Caledonides exposes increasingly far travelled nappes upwards (westwards). The Lower- to Middle Allochthon are widely regarded as indigenous to the pre-Caledonian margin of Baltica (Fennoscandia), while higher thrust sheets (e.g. lower Upper Allochthon) have more controversial ancestries. Recent studies have suggested that thick early-Neoproterozoic (Tonian-Cryogenian) metasedimentary sequences hosted in thrust sheets of the Scandinavian, Greenland, British and Svalbard Caledonides represent two cycles of sedimentation along the peri-Rodinia (Laurentia-Baltica) margin of the supercontinent; alimented by erosion of the Grenvillian and Sveconorwegian orogenic belts. To test and expand this model, we report zircon U-Pb and whole rock Sm-Nd data from orthogneisses and siliciclastic metasediments in a transect from the (para)autochthonous Dividal Group, through the crystalline Middle Allochthon Akkajaure Nappes and into the overlying Seve Nappes (lower Upper Allochthon).The Akkajaure Nappe Complex (Middle Allochthon) is dominated by Precambrian crystalline rocks, of granitic to dioritic composition, that yield ages of 1788 ± 6, 1806 ± 15, and 1876 ± 10 Ma. These rocks are thrust over an imbricated basement (Lower Allochthon), which contains rocks of similar age, including a rhyolite dated at 1790 ± 6 Ma. The ages and Nd isotope chemistry of these rocks are identical to those from other Fennoscandian basement units and imply derivation from west of the Lofoten islands. A sample of sediment, originally attributed to the lowest unit of the overlying Seve Nappe Complex, has a detrital population dissimilar to all other Seve-Kalak Nappe samples and has a significant 1800. Ma volcanic component. This sediment was intruded by granite at 1797 ± 4. Ma. Its provenance and rapid depositional timing indicates it is better considered as part of the tectonically captured Fennoscandian basement (Middle or Lower Allochthon).Metasediments from higher Seve nappes, in Jämtland, were deposited after 730. Ma and contain a detrital zircon population indistinguishable from many sediments within the wider North Atlantic Region (NAR). Based on the similarity in detrital zircon age populations, depositional timings, and the apparent lack of material from the local Fennoscandian crystalline basement, these Jämtland Seve sediments are interpreted as peri-Rodinian deposits, which were carried along the passive margin of Baltica during the opening of Iapetus (after 610. …","author":[{"dropping-particle":"","family":"Kirkland","given":"C. L.","non-dropping-particle":"","parse-names":false,"suffix":""},{"dropping-particle":"","family":"Bingen","given":"B.","non-dropping-particle":"","parse-names":false,"suffix":""},{"dropping-particle":"","family":"Whitehouse","given":"M. J.","non-dropping-particle":"","parse-names":false,"suffix":""},{"dropping-particle":"","family":"Beyer","given":"E.","non-dropping-particle":"","parse-names":false,"suffix":""},{"dropping-particle":"","family":"Griffin","given":"W. L.","non-dropping-particle":"","parse-names":false,"suffix":""}],"container-title":"Precambrian Research","id":"ITEM-26","issue":"1-4","issued":{"date-parts":[["2011"]]},"page":"127-146","publisher":"Elsevier B.V.","title":"Neoproterozoic palaeogeography in the North Atlantic Region: Inferences from the Akkajaure and Seve Nappes of the Scandinavian Caledonides","type":"article-journal","volume":"186"},"uris":["http://www.mendeley.com/documents/?uuid=022e6ded-5d12-40e7-9608-7cecbacdee64"]},{"id":"ITEM-27","itemData":{"abstract":"ODD NILSEN, BJ0RN SUNDVOLL, DAVID ROB ERTS &amp; FERNANDO CORFU Nilsen, 0 ., Sundvo ll, B., Rob ert s, D. &amp; Corfu, F. 2003: U-Pb geochron olog y and geochemist ry of trondhjemites and a norit e plut on from th e SW Trondh eim Region, Cent ral Nor wegian Caledonid es. Norges geologiske undersekelse Bulletin 441,5-16. Zircon analyses from two t ron dhj emite s and a biot ite norite from a part of th e sout hwestern Trondh eim Region have yielded almost identi cal Early Silurian ages.The biotit e norite and one of th e t rondhjemites, from a quarry in th e Innset massif in th e Ste ren Napp e, produ ced analyt ical data w hich define concordia ages of 435 .8 ± 0.9 Ma and 434 .8 ± 0.5 Ma, respecti vely.Zircons from a tr ondhj emite body at Nyvollen, Innerdalen, in th e western Gula Complex, yielded an upper-intercept age of 433.8 ± 0.8 Ma. All thr ee dates are inte rpreted to represent th e ages of empla cement of th ese bodi es. Geochemical sig nat ures from th ese, and ot her tr ondhjemit es intru din g th e Koli Napp es of th e Trondh eim Region show th em to be of high-alumina, cont inenta l-margin t ype. Field and microscop ic st udies indic ate t hat th e Innset massif, and ot her composite gabbr o-tr ondhjemite bodies in thi s region, pre-dat e Sca ndian orogenic deform ation and metamorphism.The ages reported here accord w it h a known pattern of gabb ro-diorit e-t ron dhj emit e magm a-ti sm th at is record ed in th e Kii li Nappes in several part s of th e Sca ndinavian Caledo nides in lat est Ordov ician/Early Silurian t im e.This sporadic magmati sm is coeval wit h th e early stages of ob lique, Baltica-Laurent ia plate collision , w herein sho rt-lived, tr anst ensional crustal segment s develop ed in a broadly tr anspressive-convergent system, thu s allow ing localised penetration of th ese magmas.These rift-related, local t ranstension al sett ings we re th en quickly succeeded by progr ade-metam orph ic, sinist ral-t ranspressive, Sca ndian oroge nesis, which is dat ed to approx imate ly 430-425 Ma in thi s parti cular part of cent ral Nor way.","author":[{"dropping-particle":"","family":"Nilsen","given":"O","non-dropping-particle":"","parse-names":false,"suffix":""},{"dropping-particle":"","family":"Sundvoll","given":"Bjrn","non-dropping-particle":"","parse-names":false,"suffix":""},{"dropping-particle":"","family":"Roberts","given":"D","non-dropping-particle":"","parse-names":false,"suffix":""},{"dropping-particle":"","family":"Corfu","given":"Fernando","non-dropping-particle":"","parse-names":false,"suffix":""}],"container-title":"Norges Geologiske Undersøkelse Bulletin","id":"ITEM-27","issued":{"date-parts":[["2003"]]},"page":"5-16","title":"U-Pb geochronology and geochemistry of trondhjemites and a norite pluton from the SW Trondheim Region, Central Norwegian Caledonides","type":"article-journal","volume":"441"},"uris":["http://www.mendeley.com/documents/?uuid=6932176d-5f04-429e-b5da-23647e382eaf"]},{"id":"ITEM-28","itemData":{"ISSN":"0029196X","abstract":"Large bodies of trondhjemite, up to 200 km2 in size and locally coexisting with diorite and gabbro, represent an important plutonic component of the Köli Nappes in the Trondheim Region. Zircon (and titanite) U-Pb geochronology shows that the earliest suites formed between 438.7 ± 1.5 and 437.6 ± 1.3 Ma, the ages of the Reitstøa and Gia Complexes. The same age of 437.8 ± 2.3 Ma was also obtained for a monzonite from the layered, mafic-ultramafic, Fongen-Hyllingen Complex. The bimodal Vålåsjø Complex yields ages of 435.6 ± 2.3 and 435.1 ± 2.5 Ma. The youngest trondhjemites lack mafic correlatives and formed at 432 ± 4 (Toset) and 431 ± 4 Ma (Olaberget). They also contain xenocrystic zircons with a mixed Archaean and Palaeo- to Mesoproterozoic provenance. Coeval intrusions are common throughout the Köli Nappes of the Upper Allochthon along the entire length of the Scandinavian Caledonides and represent widespread magmatism during the terminal stages of Iapetus Ocean closure, immediately prior to the peak of Scandian metamorphism and thrusting onto the Baltoscandian margin of the Baltic craton.","author":[{"dropping-particle":"","family":"Nilsen","given":"Odd","non-dropping-particle":"","parse-names":false,"suffix":""},{"dropping-particle":"","family":"Corfu","given":"Fernando","non-dropping-particle":"","parse-names":false,"suffix":""},{"dropping-particle":"","family":"Roberts","given":"David","non-dropping-particle":"","parse-names":false,"suffix":""}],"container-title":"Norsk Geologisk Tidsskrift","id":"ITEM-28","issue":"3","issued":{"date-parts":[["2007"]]},"page":"329-342","title":"Silurian gabbro-diorite-trondhjemite plutons in the Trondheim Nappe Complex, Caledonides, Norway: Petrology and U-Pb geochronology","type":"article-journal","volume":"87"},"uris":["http://www.mendeley.com/documents/?uuid=8d8f080e-1e3c-4986-a74a-d027d6aa6523"]},{"id":"ITEM-29","itemData":{"author":[{"dropping-particle":"","family":"Nissen","given":"August L","non-dropping-particle":"","parse-names":false,"suffix":""},{"dropping-particle":"","family":"Roberts","given":"David","non-dropping-particle":"","parse-names":false,"suffix":""},{"dropping-particle":"","family":"Gromet","given":"L Peter","non-dropping-particle":"","parse-names":false,"suffix":""}],"id":"ITEM-29","issue":"Nordgulen 1993","issued":{"date-parts":[["2006"]]},"page":"5-9","title":"U-Pb zircon ages of a tonalite and a granodiorite dyke from the southeastern part of the Bindal Batholith , central Norwegian Caledonides","type":"article-journal"},"uris":["http://www.mendeley.com/documents/?uuid=af20d0fd-15ef-4963-89ef-d9d54b43fb0a"]},{"id":"ITEM-30","itemData":{"DOI":"10.1144/gsjgs.147.3.0439","ISSN":"0016-7649","abstract":"The Heilhornet Pluton is a medium-sized (c50 km2), sub-circular, discordant intrusion which penetrates the thrust zone separating the Helgeland Nappe Complex from paragneisses in the Vestranden region, north-central Norway. The intrusion consists of biotite±hornblende granite and ranges in composition from 61.5 to 72.5 wt.% SiO2. The initial Sr-ratio (c0.7070) shows that crustal sources have been involved in the petrogenesis of the granite. A U-Pb zircon age of 444±11 Ma for the pluton indicates that juxtaposition of the nappe complex with metasedimentary rocks in Vestranden took place prior to or during the late Ordovician. A consequence of this is that the general correlation of the metasedimentary rocks in Vestranden with the Seve Nappes must be revised. Final eastward thrusting of the complex, together with a yet unknown part of the Vestranden supracrustal sequence, probably took place during the middle Silurian to early Devonian, Scandian, orogenic event. -Authors","author":[{"dropping-particle":"","family":"Nordgulen","given":"O.","non-dropping-particle":"","parse-names":false,"suffix":""},{"dropping-particle":"","family":"Schouenborg","given":"B.","non-dropping-particle":"","parse-names":false,"suffix":""}],"container-title":"Journal - Geological Society (London)","id":"ITEM-30","issue":"3","issued":{"date-parts":[["1990"]]},"page":"439-450","title":"The Caledonian Heilhornet Pluton, north-central Norway: geological setting, radiometric age and implications for the Scandinavian Caledonides","type":"article-journal","volume":"147"},"uris":["http://www.mendeley.com/documents/?uuid=01f2b8d7-940a-4f9e-94be-2dbae8e6d1cf"]},{"id":"ITEM-31","itemData":{"DOI":"10.1144/gsjgs.150.4.0771","ISSN":"0016-7649","abstract":"The Helgeland Nappe Complex consists of metasupracrustal rocks of assumed Precambrian age which are juxtaposed with metasupracrustal rocks present as non-conformable cover sequences to subjacent fragments of Early Ordovician ophiolitic rocks. Based on regional correlations and the age of the oldest of the dated plutons, it is concluded that internal accretion and polyphase tectonometamorphism of the Helgeland Nappe Complex took place in Ordovician times. The final Silurian (Scandian) thrusting of the nappe stack across the continent of Baltica appears to post-date emplacement of the Bindal Batholith. -from Authors","author":[{"dropping-particle":"","family":"Nordgulen","given":"O.","non-dropping-particle":"","parse-names":false,"suffix":""},{"dropping-particle":"","family":"Bickford","given":"M. E.","non-dropping-particle":"","parse-names":false,"suffix":""},{"dropping-particle":"","family":"Nissen","given":"A. L.","non-dropping-particle":"","parse-names":false,"suffix":""},{"dropping-particle":"","family":"Wortman","given":"G. L.","non-dropping-particle":"","parse-names":false,"suffix":""}],"container-title":"Journal - Geological Society (London)","id":"ITEM-31","issue":"4","issued":{"date-parts":[["1993"]]},"page":"771-783","title":"U-Pb zircon ages from the Bindal Batholith, and the tectonic history of the Helgeland Nappe Complex, Scandinavian Caledonides","type":"article-journal","volume":"150"},"uris":["http://www.mendeley.com/documents/?uuid=fe9d2531-461a-4c80-92e5-e9661c538eb2"]},{"id":"ITEM-32","itemData":{"ISSN":"0029196X","abstract":"The condensed tectonostratigraphic section from the Central Norway basement window, across the Devonian Kollstraumen detachment zone, and into the Helgeland Nappe Complex provides an excellent opportunity to assess the timing and kinematics of polyphase Caledonian deformation in central Norway. The Helgeland Nappe Complex, at present preserved in the hanging-wall of the Kollstraumen detachment zone (in the southwest) and the Nesna shear zone (north and east), provides evidence of Ordovician, Taconic deformation succeeded by emplacement of voluminous calcalkaline plutons. These events pre-date the eastward thrusting of the Helgeland Nappe Complex across subjacent rock units during Scandian contractional deformation. Structurally below the Kollstraumen detachment zone, Palaeoproterozoic orthogneisses and overlying supracrustal rocks of the Skjotingen Nappe form the northern Central Norway Basement Window. During the Scandian event, these rocks were metamorphosed at medium to high grade and acquired a penetrative ductile fabric folded by roughly orogen-parallel, NE-SW-oriented regional folds. U-Pb dates on dykes of tonalite and granite that intruded supracrustal rocks of the Skjotingen Nappe have yielded ages of 436 Ma and 430 Ma, respectively. Combining geochronological and structural data, we infer that the granite dykes may overlap in time with earliest Scandian contractional deformation. Later deformation of the dykes may have occurred during continued Scandian contraction as well as extension parallel to the regional fold axis. Titanite and monazite U-Pb dates from the dykes (c. 401-402 Ma) coincide in time with numerous pegmatites in central Norway and are interpreted to date metamorphism during latest Scandian exhumation of the Central Norway Basement Window. The contrasts in latest- to post-Scandian structural and metamorphic development suggests a major structural break between the Central Norway basement window and the Helgeland Nappe Complex, across which Middle and Upper Allochthonous units are excised along the Kollstraumen detachment zone.","author":[{"dropping-particle":"","family":"Nordgulen","given":"Øystein","non-dropping-particle":"","parse-names":false,"suffix":""},{"dropping-particle":"","family":"Braathen","given":"Alvar","non-dropping-particle":"","parse-names":false,"suffix":""},{"dropping-particle":"","family":"Corfu","given":"Fernando","non-dropping-particle":"","parse-names":false,"suffix":""},{"dropping-particle":"","family":"Osmundsen","given":"Per Terje","non-dropping-particle":"","parse-names":false,"suffix":""},{"dropping-particle":"","family":"Husmo","given":"Tore","non-dropping-particle":"","parse-names":false,"suffix":""}],"container-title":"Norsk Geologisk Tidsskrift","id":"ITEM-32","issue":"4","issued":{"date-parts":[["2002"]]},"page":"299-316","title":"Polyphase kinematics and geochronology of the late-Caledonian Kollstraumen detachment, north-central Norway","type":"article-journal","volume":"82"},"uris":["http://www.mendeley.com/documents/?uuid=9b219733-24ed-4917-91c2-dbf12ed89268"]},{"id":"ITEM-33","itemData":{"DOI":"10.1086/515958","ISSN":"00221376","abstract":"U-Pb and 40Ar/39Ar geochronology from part of the northern Norwegian Caledonides indicates a cooling and unroofing history different from that inferred for the Caledonides in southwest Norway. In the Ofoten-Efjorden area of north Norway, the Narvik Nappe Complex (NNC) represents the basal portion of the composite Caledonian allochthon and consists of amphibolite-facies oceanic-affinity metasedimentary rocks intruded by numerous pretectonic felsic dikes. Two of these dikes yield indistinguishable U-Pb zircon ages of 437 ± 1 Ma, providing a maximum age for tectonic assembly, metamorphism, and deformation at this structural level. U-Pb ages of metamorphic monazite (432 ± 2 Ma) and zircon (431.7 ± 0.5 Ma) from pelitic schist and migmatite yield robust estimates of the age of peak metamorphism. Combined with structural evidence for transport-parallel stretching and subvertical attenuation of the rock mass at the time of metamorphism, these ages suggest that local and/or episodic extensional modification of the nappe architecture may have begun as early as ca. 432 Ma, as convergence between Baltica and Laurentia continued. Thermochronologic data indicate cooling at a time-integrated rate of 8-10°C/myr from ca. 432 to 400 Ma, followed by slower cooling at 2-3°C/myr from ca. 400 Ma to 360 Ma. Slow cooling during early Devonian time suggests gradual exhumation and is not consistent with significant tectonic unroofing at higher crustal levels. The late orogenic evolution of this portion of the Caledonides, therefore, contrasts with that of southwestern Norway where upper crustal extension was clearly an important process in unroofing midcrustal rocks during the Devonian period. Variations in the timing, style, and magnetude of unroofing in different parts of the Caledonian hinterland make necessary a re-examination of the \"orogenic collapse\" concept and its widely accepted role in Caledonian tectonics.","author":[{"dropping-particle":"","family":"Northrup","given":"C. J.","non-dropping-particle":"","parse-names":false,"suffix":""}],"container-title":"Journal of Geology","id":"ITEM-33","issue":"5","issued":{"date-parts":[["1997"]]},"page":"565-582","title":"Timing structural assembly, metamorphism, and cooling of caledonian nappes in the ofoten-efjorden area, north Norway: Tectonic insights from U-Pb and 40Ar/39Ar geochronology","type":"article-journal","volume":"105"},"uris":["http://www.mendeley.com/documents/?uuid=7464577a-7b2e-4cee-a830-20ef20b7b286"]},{"id":"ITEM-34","itemData":{"DOI":"10.1144/0016-764901-156","ISSN":"00167649","abstract":"Lower thrust sheets of the Scandinavian Caledonides derive from the margin of Baltica, which was imbricated during Early Palaeozoic closure of oceans formed during separation of the Baltica. Laurentia and Siberia cratons. At Vistas (Kebnekaise Mts), the Seve Nappe Complex preserves rare lenses of a doleriteintruded granite formed by anatexis during emplacement of gabbro into metasedimentary rocks. Ion microprobe U-Pb dating of prismatic zircons from the granite yielded an age of 845 ± 14 Ma (mean square weighed deviation (MSWD) 1.15), interpreted to date magmatic crystallization. Cores of complex crystals indicate protolith ages of 1778 ± 11 Ma (MSWD 0.86); one core yielded an Archaean age. From narrow rims, a 605 ± 42 Ma metamorphic age is obtained, and is interpreted to reflect the emplacement of the extensive Vendian rift magmatic dolerite dyke swarm. The age pattern allows correlation with a previously dated magmatic complex within the equivalent Kalak Nappe Complex 300 km to the north. Bimodal magmatic complexes with this age pattern do not occur within the basement of the Caledonide foreland, nor elsewhere within the Baltic Shield. However, recent reinterpretations of the Knoydartian event in Scotland as rift related invites correlation with the West Highland Granite Gneiss, which intruded Moine metasedimentary rocks at c. 870 Ma. In Central Taimyr, 850-900 Ma granites of continental crustal derivation and with 1800-1900 Ma Sm-Nd model age occur associated with c. 740 Ma plagiogranites. Using recent palaeogeographical reconstructions, we interpret the evidence of 850-900 Ma magmatism in Scandinavia, Scotland and Taimyr as bimodal rift magmatism in connected arms during an attempted break-up of Rodinia.","author":[{"dropping-particle":"","family":"Paulsson","given":"Oskar","non-dropping-particle":"","parse-names":false,"suffix":""},{"dropping-particle":"","family":"Andréasson","given":"Per Gunnar","non-dropping-particle":"","parse-names":false,"suffix":""}],"container-title":"Journal of the Geological Society","id":"ITEM-34","issue":"6","issued":{"date-parts":[["2002"]]},"page":"751-761","title":"Attempted break-up of Rodinia at 850 Ma: Geochronological evidence from the Seve-Kalak Superterrane, Scandinavian Caledonides","type":"article-journal","volume":"159"},"uris":["http://www.mendeley.com/documents/?uuid=c885ecf3-a039-44bf-8773-f412b07dc5ce"]},{"id":"ITEM-35","itemData":{"DOI":"10.1007/s004100050289","ISSN":"00107999","abstract":"The U/Pb dating of ophiolite and arc complexes in the Caledonides of SW Norway has demonstrated that these spatially associated rocks are also closely related in time. A sequence of tholeiitic island arc volcanics, and an unconformably overlying sequence of calc-alkaline volcanics have been dated as 494 ± 2 Ma (2σ) and 473 ± 2 Ma respectively. Ophiolitic crust formed both prior to, and during the first 10 Ma after the tholeiitic island arc volcanism. Boninitic and island arc tholeiitic dyke swarms intruded the ophiolites soon after they formed and represent a second phase of spreading-related magmatism in the ca 20 Ma period that separated the tholeiitic and the calc-alkaline island arc volcanism. The magmatism ended with the formation of alkaline, ocean island basalt (OIB)-like magmas. Quartz dioritic and S-type granitic plutons, dated to 479 ± 5 Ma and 474 +3/-2 Ma respectively, intruded into the base of the arc crust during and subsequent to the boninitic magmatism, and at the time when calcalkaline volcanic centres developed. The quartz dioritic and the granitic rocks contain inherited zircons of Precambrian age which prove the involvement of a continental source. This together with the geology of the terrain and the geochemistry of these plutons suggests that the granitic magmas were partly derived from subducted clastic sediments. The Sr and Nd isotope systematics indicate that the same continental source was a component in the boninitic and the calc-alkaline magmas. While the calc-alkaline magmas may have gained this continental component at a crustal level by assimilation, both geology and isotope systematics suggest that the continental component in the boninitic rocks was introduced by source contamination - possibly by a direct interaction between the mantle source and the S-type granitic magmas. A modified mid ocean ridge basalt-like mantle source was the principal source during the earliest and the main crust forming stage. This source became replaced by an OIB-like source during the later stages in the evolution of this ancient arc.","author":[{"dropping-particle":"","family":"Pedersen","given":"Rolf B.","non-dropping-particle":"","parse-names":false,"suffix":""},{"dropping-particle":"","family":"Dunning","given":"Greg R.","non-dropping-particle":"","parse-names":false,"suffix":""}],"container-title":"Contributions to Mineralogy and Petrology","id":"ITEM-35","issue":"1","issued":{"date-parts":[["1997"]]},"page":"1-15","title":"Evolution of arc crust and relations between contrasting sources: U-Pb (age), Nd and Sr isotope systematics of the ophiolitic terrain of SW Norway","type":"article-journal","volume":"128"},"uris":["http://www.mendeley.com/documents/?uuid=cdc85070-b02c-4bf3-a40e-e88ae7c0819d"]},{"id":"ITEM-36","itemData":{"author":[{"dropping-particle":"","family":"Pedersen","given":"R.B.","non-dropping-particle":"","parse-names":false,"suffix":""},{"dropping-particle":"","family":"Furnes","given":"H.","non-dropping-particle":"","parse-names":false,"suffix":""},{"dropping-particle":"","family":"Dunning","given":"G.R.","non-dropping-particle":"","parse-names":false,"suffix":""}],"container-title":"Geological Magazine","id":"ITEM-36","issued":{"date-parts":[["1991"]]},"page":"141-153","title":"A U/Pb age for the Sulitjelma Gabbro, North Norway: further evidence for the development of a marginal basin in Ashgill-Llandovery time.","type":"article-journal","volume":"128"},"uris":["http://www.mendeley.com/documents/?uuid=a5adfff1-4e96-4609-92ee-a705e7602434"]},{"id":"ITEM-37","itemData":{"DOI":"10.1016/j.precamres.2004.03.005","ISSN":"03019268","abstract":"In the Silurian, Baltica and Laurentia collided to form the Caledonian orogenic belt. During this process, nappes derived from the pre-collisional Baltic margin, from outboard terranes of Baltica, and from exotic terranes of probable Laurentian origin, respectively, were thrust upon the indenting Baltica. The Middle Allochthon is a tectonostratigraphic level inferred to represent the rifted Neoproterozoic margin of Baltica and is heterogeneously composed of telescoped fault-controlled sedimentary basins and subjacent basement plinths. In the Akkajaure area of northern Sweden, the Middle Allochthon consists mainly of granites (Akkajaure Nappe Complex). The Ritsem Granite, a part of the (para-) authochthonous basement below the nappe complexes, yields a U-Pb zircon and titanite age of 1871±11 Ma. Granite and felsic dykes in the lowermost thrust-sheet in the Middle Allochthon yield ages of 1800±2 Ma and 1795±4 Ma, respectively. The granite of the overlying thrust-sheet is 1781±2 Ma old and crosscutting dykes are 1779±7 Ma. These ages constrain the pre-Caledonian position of the nappe complex to the general region west of Lofoten, northwestern Norway, substantiating a link with the Transscandinavian Igneous Belt (TIB) of the Fennoscandian Shield. © 2004 Elsevier B.V. All rights reserved.","author":[{"dropping-particle":"","family":"Rehnström","given":"Emma F.","non-dropping-particle":"","parse-names":false,"suffix":""},{"dropping-particle":"","family":"Corfu","given":"Fernando","non-dropping-particle":"","parse-names":false,"suffix":""}],"container-title":"Precambrian Research","id":"ITEM-37","issue":"4","issued":{"date-parts":[["2004"]]},"page":"363-378","title":"Palaeoproterozoic U-Pb ages of autochthonous and allochthonous granites from the northern Swedish Caledonides - Regional and palaeogeographic implications","type":"article-journal","volume":"132"},"uris":["http://www.mendeley.com/documents/?uuid=32d1ff26-a169-406a-b7d9-4d228886a019"]},{"id":"ITEM-38","itemData":{"ISSN":"0029196X","abstract":"In the Caledonides of Scandinavia a lower part of the nappe pile, the Middle Allochthon, consists of metasedimentary rocks and orthogneisses, transported in a southeastern direction and presumably derived from the rifted margin of pre-orogenic cratonic Baltica. In the Sarek-Kvikkjokk area in northern Sweden, telescoped orthogneisses are composed of lithologies that share characteristics with the autochthonous AMCG (anorthosite-mangerite-charnockite- granite)-suite of the Lofoten Complex in northern Norway. The allochthonous Tielma Magmatic Complex (TMC) consists of syenitic and gabbroic rocks, gabbro dykes and ferrogabbros and contains other noteworthy lithologies, such as anorthosites and Fe-Ti ores, which also occur in the Lofoten Complex. All rock types of this study show strong similarities in their trace element and rare earth element patterns with corresponding lithologies in Lofoten, which could indicate a common source and/or process of formation. U-Pb age determinations on zircons constrain the timing of the magmatic activity in the TMC to between 1776 ± 7 Ma and 1761 ± 9 Ma. Subsequent felsic dykes were dated to 1731 ± 5 Ma. The new gcochronological, petrological and structural data from the TMC constrain the geological evolution of these crustal elements, which were probably derived from the outermost cratonic Baltoscandian margin and strengthen a correlation with the Lofoten Complex. This correlation together with structural data on Caledonian transport directions suggest orthogonal transport directions towards ESE during the final phase of nappe emplacement.","author":[{"dropping-particle":"","family":"Rehnström","given":"Emma F.","non-dropping-particle":"","parse-names":false,"suffix":""}],"container-title":"Norsk Geologisk Tidsskrift","id":"ITEM-38","issue":"3","issued":{"date-parts":[["2003"]]},"page":"243-257","title":"Geochronology and petrology of the Tielma Magmatic Complex, northern Swedish Caledonides - Results and tectonic implications","type":"article-journal","volume":"83"},"uris":["http://www.mendeley.com/documents/?uuid=b0c417a9-051f-4f7a-a8ab-a1e4c5278ca2"]},{"id":"ITEM-39","itemData":{"ISSN":"0332-5768","author":[{"dropping-particle":"","family":"Roberts","given":"D.","non-dropping-particle":"","parse-names":false,"suffix":""},{"dropping-particle":"","family":"Tucker","given":"R.","non-dropping-particle":"","parse-names":false,"suffix":""}],"container-title":"Bulletin - Norges geologiske undersokelse","id":"ITEM-39","issue":"421","issued":{"date-parts":[["1991"]]},"page":"33-38","title":"U-Pb zircon age of the Moklevatnet granodiorite, Gjersvik Nappe, Central Norwegian Caledonides","type":"article-journal"},"uris":["http://www.mendeley.com/documents/?uuid=e5e49507-5c8d-4968-ba39-61280344900c"]},{"id":"ITEM-40","itemData":{"ISSN":"0029196X","abstract":"Zircon fractions extracted from one of several metatrondhjemite sheets interbanded with mafic volcanites in the Storen Nappe on the island of Ytteroya, Trondheimsfjorden, have yielded a U-Pb age of 495±3 Ma. This is interpreted as the crystallization age of this subvolcanic felsic intrusion. Field relationship indicate that the trondhjemite sheets are either broadly coeval with, or just slightly younger than the metabasaltic greenstones. The entire volcanosedimentary succession on the island, which includes local, thin, quartz keratohyres and rare phyllites, has participated in all the recorded Scandian deformation phases. A &lt;60 m thick metalimestone is also present in one area. Based on comparisons with other U-Pb dated trondhjemitic sheets associated with metabasalts in this part of Central Norway, the Ytteroya greenstone pile thus appears to be one of the oldest metabasltic units in the Trondheim Nappe Complex, with a minimum age of Late Cambrian.","author":[{"dropping-particle":"","family":"Roberts","given":"David","non-dropping-particle":"","parse-names":false,"suffix":""},{"dropping-particle":"","family":"Tucker","given":"Robert D.","non-dropping-particle":"","parse-names":false,"suffix":""}],"container-title":"Norsk Geologisk Tidsskrift","id":"ITEM-40","issue":"3","issued":{"date-parts":[["1998"]]},"page":"253-258","title":"Late Cambrian U-Pb zircon age of a metatrondhjemite from Ytteroya, Trondheimsfjorden, Central Norwegian Caledonides","type":"article-journal","volume":"78"},"uris":["http://www.mendeley.com/documents/?uuid=1be57d21-8b44-4c54-9ea5-fbf2e68c6c66"]},{"id":"ITEM-41","itemData":{"ISSN":"0029196X","abstract":"Zircon fractions extracted from an oceanic, low-K rhyodacite and an arc-related trondhjemite body in the Bymarka ophiolite, close to Trondheim, Central Norwegian Caledonides, have yielded a precise U-Pb age of 482 ± 5 and an interpreted age of c. 481 Ma, respectively. The dates are considered to represent the crystallisation ages of these felsic rocks. Geochemical data indicate that the rhyodacite is comparable to plagiogranites occurring in the nearby Lokken ophiolite, and is considered to be cogenetic with the metabasaltic greenstones of the ophiolite. The trondhjemite, on the other hand, transects the greenstones and shows a clear, subduction-related, geochemical signature. In common with neighbouring, dismembered and tectonically disrupted ophiolites, the Bymarka ophiolite is considered to have been obducted upon a microcontinental block represented by Gula Complex rocks, in Early Arenig time. Just prior to this development, seaward subduction of oceanic crust had provided appropriate conditions for the formation of blueschist-facies metamorphic parageneses, and led to the generation of late-stage arc products. A plausible palaeogeographic scenario in Late Cambrian to Early Ordovician time along and outboard of Baltica involved dual subduction systems, with seaward polarities, in the eastern part of Iapetus, or the Ægir Sea. This involved an anticlockwise-rotating Baltican plate facing first Siberia, in Cambrian time, and then Laurentia in the Early Ordovician. Fairly rapid contraction of this oceanic tract occurred in a transpressive regime involving two, discrete, tectonothermal and obduction/accretion events in the time interval Late Cambrian to Early Arenig.","author":[{"dropping-particle":"","family":"Roberts","given":"David","non-dropping-particle":"","parse-names":false,"suffix":""},{"dropping-particle":"","family":"Walker","given":"Nicholas","non-dropping-particle":"","parse-names":false,"suffix":""},{"dropping-particle":"","family":"Slagstad","given":"Trond","non-dropping-particle":"","parse-names":false,"suffix":""},{"dropping-particle":"","family":"Solli","given":"Arne","non-dropping-particle":"","parse-names":false,"suffix":""},{"dropping-particle":"","family":"Krill","given":"Allan","non-dropping-particle":"","parse-names":false,"suffix":""}],"container-title":"Norsk Geologisk Tidsskrift","id":"ITEM-41","issue":"1","issued":{"date-parts":[["2002"]]},"page":"19-30","title":"U-Pb zircon ages from the Bymarka ophiolite, near Trondheim, Central Norwegian Caledonides, and regional implications","type":"article-journal","volume":"82"},"uris":["http://www.mendeley.com/documents/?uuid=e13acadf-1b60-4ae3-84be-8ee220a60ac8"]},{"id":"ITEM-42","itemData":{"DOI":"10.1017/S0016756806002512","ISSN":"14695081","abstract":"The Seiland Igneous Province (SIP) of northern Norway comprises a suite of mainly gabbroic plutons, with subordinate ultramafic, syenitic and felsic intrusions. Several intrusions from the Seiland Igneous Province have been dated by ID-TIMS U-Pb zircon and monazite analyses. The Hasvik Gabbro on the island of Sørøy, previously assigned an age of 700±33 Ma by Sm-Nd, yields a U-Pb zircon age of 562±6 Ma, within error of the Storelv Gabbro (569±5 Ma) and a diorite associated with the Breivikbotn Gabbro (571±4 Ma). Various intrusions on the Øksfjord peninsula give nearly identical ages of 565±9 Ma (gabbro), 566±4 Ma (monzonite), 565±5 Ma (monzodiorite), 570±9 Ma (norite), and 566±1 Ma (orthopyroxenite). These ages overlap with those from Sørøy, and define a single and short-lived period of gabbroic (to felsic) magmatism for the region between 570 and 560 Ma, pre-dating a subordinate episode of alkalic magmatism at 530-520 Ma. The U-Pb ages contradict the previous geochronological interpretation for the Finnmark area, which implied a period of 250 m.y. for the emplacement of the SIP intrusions. The new age data also clearly distinguish the Seiland intrusions, emplaced into the Sørøy Group metasediments of the Kalak Nappe Complex, from several older granitic intrusions (c. 850 to 600 Ma) that cut the Sørøy Group farther east and south. The coincident ages of the different Seiland intrusive bodies also contradict the previous structural model for the area, which posits that the different gabbro bodies were emplaced at intervals, with compressional deformation affecting the gabbros between periods of intrusion. The short time span between the main plutonic phases strongly suggests that the mechanism for the emplacement of mafic magma operated in a single, probably extensional, tectonic regime. The mafic intrusions were later deformed and metamorphosed to at least amphibolite facies, most likely by the Scandian (420 Ma) phase of the Caledonian Orogeny. © 2006 Cambridge University Press.","author":[{"dropping-particle":"","family":"Roberts","given":"R. James","non-dropping-particle":"","parse-names":false,"suffix":""},{"dropping-particle":"","family":"Corfu","given":"F.","non-dropping-particle":"","parse-names":false,"suffix":""},{"dropping-particle":"","family":"Torsvik","given":"T. H.","non-dropping-particle":"","parse-names":false,"suffix":""},{"dropping-particle":"","family":"Ashwal","given":"L. D.","non-dropping-particle":"","parse-names":false,"suffix":""},{"dropping-particle":"","family":"Ramsay","given":"D. M.","non-dropping-particle":"","parse-names":false,"suffix":""}],"container-title":"Geological Magazine","id":"ITEM-42","issue":"6","issued":{"date-parts":[["2006"]]},"page":"887-903","title":"Short-lived mafic magmatism at 560-570 Ma in the northern Norwegian Caledonides: U-Pb zircon ages from the Seiland Igneous Province","type":"article-journal","volume":"143"},"uris":["http://www.mendeley.com/documents/?uuid=e8196d5c-3fcb-4b91-bea4-32731cd66d8c"]},{"id":"ITEM-43","itemData":{"ISBN":"1111111111","author":[{"dropping-particle":"","family":"Schärer","given":"Urs","non-dropping-particle":"","parse-names":false,"suffix":""}],"container-title":"Earth and Planetary Science Letters","id":"ITEM-43","issued":{"date-parts":[["1980"]]},"page":"205-218","title":"U-Pb AND Rb-Sr DATING OF A POLYMETAMORPHIC NAPPE TERRAIN: THE CALEDONIAN JOTUN NAPPE, SOUTHERN NORWAY","type":"article-journal","volume":"49"},"uris":["http://www.mendeley.com/documents/?uuid=b7fd45c7-64c0-4d15-9e33-cfc220b18762"]},{"id":"ITEM-44","itemData":{"DOI":"10.1130/L663.1","ISSN":"19474253","abstract":"The Scandinavian Caledonides are conventionally described as a stack of parautochthonous to allochthonous nappes with more exotic units residing at structurally higher levels, from Baltica derived at the base to Laurentia derived at the top. Detrital zircon geochronology has been increasingly used for determining provenance and, by implication, tectonostratigraphic position. We present detrital zircon U-Pb-Hf results from the structurally highest, inferred Laurentia-derived Uppermost Allochthon. The data from the Uppermost Allochthon are statistically indistinguishable from those of the Lower and Middle Allochthons, and from other Neoproterozoic and younger metasediments around the North Atlantic. Detrital zircon U-Pb ages and Lu-Hf compositions fail the test of paleogeographic uniqueness, which is a prerequisite for using this tool to distinguish Laurentian from Baltican provenance, and therefore it cannot be used to infer tectonostratigraphic position.","author":[{"dropping-particle":"","family":"Slagstad","given":"Trond","non-dropping-particle":"","parse-names":false,"suffix":""},{"dropping-particle":"","family":"Kirkland","given":"Christopher L.","non-dropping-particle":"","parse-names":false,"suffix":""}],"container-title":"Lithosphere","id":"ITEM-44","issue":"6","issued":{"date-parts":[["2017"]]},"page":"1002-1011","title":"The use of detrital zircon data in terrane analysis: A nonunique answer to provenance and tectonostratigraphic position in the Scandinavian Caledonides","type":"article-journal","volume":"9"},"uris":["http://www.mendeley.com/documents/?uuid=7aeabb55-2f72-4958-9d97-6ba592fdbbc7"]},{"id":"ITEM-45","itemData":{"DOI":"10.1144/0016-76492010-096","ISSN":"00167649","abstract":"The provenance and exhumation history of paragneisses that enclose the 471-458 Ma eclogites in the Caledonian Jæren nappe, SW Norway, were constrained by performing U-Pb analysis on detrital zircon and Rb-Sr dating of mica. Zircon grains from four samples were analysed by laser ablation inductively coupled plasma mass spectrometry, providing detrital U-Pb ages between 3130 and 620 Ma. These data suggest Laurentian provenance, implying the existence of an early Caledonian (Taconian) HP fragment of Laurentian crust in the southern Scandinavian Caledonides. Several rims and recrystallized zircon patches yielded U-Pb ages averaging at 469 ± 6 Ma (2σ). These are identical to the Lu-Hf ages of the eclogites and underscore the importance of Taconian metamorphism in this part of the Caledonides. The main phengite Rb-Sr age cluster at 424.4 ± 4.6 Ma provides time constraints on the amphibolite-facies recrystallization of former high-Si phengite. Five out of seven biotite Rb-Sr ages were identical, yielding a weighted mean age of 413.6 ± 2.6 Ma. Low-Si phengite and biotite in three samples gave c. 400 Ma ages. The Rb-Sr data record the mid-crustal emplacement of the exotic Jæren nappe and its subsequent unroofing along the western edge of Baltica during the backsliding and collapse of the Scandian orogenic front. © The Geological Society of London.","author":[{"dropping-particle":"","family":"Smit","given":"M. A.","non-dropping-particle":"","parse-names":false,"suffix":""},{"dropping-particle":"","family":"Bröcker","given":"M.","non-dropping-particle":"","parse-names":false,"suffix":""},{"dropping-particle":"","family":"Kooijman","given":"E.","non-dropping-particle":"","parse-names":false,"suffix":""},{"dropping-particle":"","family":"Scherer","given":"E. E.","non-dropping-particle":"","parse-names":false,"suffix":""}],"container-title":"Journal of the Geological Society","id":"ITEM-45","issue":"2","issued":{"date-parts":[["2011"]]},"page":"423-439","title":"Provenance and exhumation of an exotic eclogite-bearing nappe in the Caledonides: A U-Pb and Rb-Sr study of the Jæren nappe, SW Norway","type":"article-journal","volume":"168"},"uris":["http://www.mendeley.com/documents/?uuid=a14c9c98-a543-4ea6-b649-159c3760ae87"]},{"id":"ITEM-46","itemData":{"DOI":"10.1016/S0301-9268(01)00189-9","ISSN":"03019268","abstract":"The Sarek Dyke Swarm (SDS) crops out in the Sarektjåkkå Nappe (SN) of the Seve-Kalak Superterrane in the northern Swedish Caledonides. The SN has two main components: (1) a 4-5 km thick succession of rift-related sedimentary rocks, which is intruded by (2) a suite of tholeiitic dykes (the SDS) constituting 70-80% of the nappe. The nappe was deformed during Caledonian thrusting, but dykes and sedimentary rocks in the interior of the eastern parts of the SN are preserved in a pristine state. The tholeiitic dykes of the SDS commonly occur in sheeted dyke complexes, and up to 11 successive generations can be identified from crosscutting relations. The SN represents the fossil continent-ocean transition between the Baltic craton and the Iapetus Ocean, marking the initiation of seafloor spreading. Bubble-shaped pods and veinlets of diorite are present in the SDS sheeted dyke complexes. The pods are absent in the oldest dykes, but the younger a dyke, the more frequent the pods. The diorite pods are the equivalent of gabbro pegmatites, and both cogenetic and coeval with the dykes. The rapid successive emplacement of tholeiitic magma raised the ambient temperature in the dyke complex, so that crystallization in the youngest dykes mimicked similar processes in gabbro plutons. Six zircon fractions, from the diorite pods including two single grains, were analysed geochronologically by the U-Pb thermal ionization mass spectrometry method. The data yield a linear array of points that are 0.4-0.8% normally discordant, indicating a crystallization age of 608 ±1 Ma (207Pb/206Pb = 607.9 ±0.7 Ma, MSWD = 0.33). This age is inferred to date the onset of seafloor spreading in the Iapetus Ocean along the Baltoscandian margin. © 2001 Elsevier Science B.V. All rights reserved.","author":[{"dropping-particle":"","family":"Svenningsen","given":"O. M.","non-dropping-particle":"","parse-names":false,"suffix":""}],"container-title":"Precambrian Research","id":"ITEM-46","issue":"1-4","issued":{"date-parts":[["2001"]]},"page":"241-254","title":"Onset of seafloor spreading in the Iapetus ocean at 608 Ma: Precise age of the Sarek Dyke Swarm, northern Swedish Caledonides","type":"article-journal","volume":"110"},"uris":["http://www.mendeley.com/documents/?uuid=871e3c9a-26db-4ddd-860d-756fcd980b44"]},{"id":"ITEM-47","itemData":{"ISSN":"0029196X","abstract":"Four morphologically distinctive zircon types from quartz-bearing gabbronorite in the Rana intrusion in the Narvik Nappe Complex yield coincident and concordant U-Pb analyses indicating a crystallization age of 437+1-2 Ma. The age of the Rana intrusion, together with other zircon ages from similar layered mafic intrusions and ophiolites in Norway, provide evidence for a distinct and possible short-lived period of back-arc spreading and mafic plutonism in the upper part of the Upper Allochthon and in the Uppermost Allochthon of the Scandinavian Caledonides in Early Silurian time. The intrusion was emplaced during a period of regional crust extension that post-dates the local D1 deformational phase and pre-dates phases D2-D6. The main period of regional metamorphism (and D2-6) in the Narvik Nappe Complex post-dates emplacement of the Rana intrusion, and it is concluded that these latest deformational phases are probably related to the medial Silurian Scandian orogeny and not the Cambrian-Early Ordovician (?) \"Finnmarkian' orogeny, as previously supposed. -from Authors","author":[{"dropping-particle":"","family":"Tucker","given":"R. D.","non-dropping-particle":"","parse-names":false,"suffix":""},{"dropping-particle":"","family":"Boyd","given":"R.","non-dropping-particle":"","parse-names":false,"suffix":""},{"dropping-particle":"","family":"Barnes","given":"S. J.","non-dropping-particle":"","parse-names":false,"suffix":""}],"container-title":"Norsk Geologisk Tidsskrift","id":"ITEM-47","issue":"4","issued":{"date-parts":[["1990"]]},"page":"229-239","title":"A U-Pb zircon age for the Rana intrusion, N. Norway: new evidence of basic magmatism in the Scandinavian Caledonides in early Silurian time","type":"article-journal","volume":"70"},"uris":["http://www.mendeley.com/documents/?uuid=7f6a748c-9c4f-453d-8970-eecbddeaa230"]},{"id":"ITEM-48","itemData":{"DOI":"10.2475/ajs.304.6.477","ISSN":"00029599","abstract":"A new regional compilation map and U-Pb ages on a suite of variably deformed, Ordovician, calc-alkaline intrusive igneous rocks requires a reinterpretation of the nature of continental collision and extensional exhumation of deep-seated rocks of the Western Gneiss Region west and northwest of Trondheim. A suite of calc-alkaline plutonic rocks, in the age range 482 to 438 Ma, previously known from the region of Smøla-Hitra-Ørlandet-Froan above the Høybakken extensional detachment fault associated with the Devonian 'Old Red Sandstone' basins, is shown to extend over wide areas below the fault, commonly as strongly foliated and lineated gneisses that had been previously mistaken for parts of the Proterozoic Western Gneiss Region. At Follafoss, a member of this intrusive suite is unconformably overlain by weakly metamorphosed conglomerate and volcanogenic sedimentary rocks of probable Late Ordovician age, suggesting that both the sedimentary rocks and the underlying intrusions correlate with the Støren Nappe in the upper part of the local sequence of Caledonide nappes. U-Pb evidence of metamorphic ages from deep-seated rocks of the Western Gneiss Region include: 1) zircon reaction rims on Proterozoic igneous baddeleyite in the Selnes Gabbro at 401 ± 2 Ma; 2) widespread development of zircon overgrowth and metamorphic zircon with omphacite and coesite inclusions from the Hareidlandet eclogite at 402 ± 2 Ma; and 3) extreme Devonian thermal resetting and neocrystallization of titanite over a wide area of the Proterozoic basement gneisses ending at 395 ± 3 Ma, here fully documented for the first time. At Kjørsvika, west of Trondheimsfjord, a ductilely deformed gneiss of the Ordovician intrusive suite contains igneous titanite dated at 455 Ma that shows little evidence for Devonian thermal resetting. This gneiss lies only 1 to 2 km northwest from a large area of Proterozoic gneisses with 100 percent Devonian reset titanite across a ductilely deformed contact that must represent a phase of extensional detachment (Agdenes detachment) much older than the more brittle detachments (compare Høybakken detachment) associated with some of the present outcrops of the Devonian clastic basins. These and other relationships suggest the following broad sequence of Siluro-Devonian events in the region: A) Early Scandian (430 - 410 Ma) thrusting with emplacement of the composite Støren Nappe onto the relatively cool Baltoscandian margin of Baltica during contemporaneous subduct…","author":[{"dropping-particle":"","family":"Tucker","given":"Robert D.","non-dropping-particle":"","parse-names":false,"suffix":""},{"dropping-particle":"","family":"Robinson","given":"Peter","non-dropping-particle":"","parse-names":false,"suffix":""},{"dropping-particle":"","family":"Solli","given":"Arne","non-dropping-particle":"","parse-names":false,"suffix":""},{"dropping-particle":"","family":"Gee","given":"David G.","non-dropping-particle":"","parse-names":false,"suffix":""},{"dropping-particle":"","family":"Thorsnes","given":"Terje","non-dropping-particle":"","parse-names":false,"suffix":""},{"dropping-particle":"","family":"Krogh","given":"Thomas E.","non-dropping-particle":"","parse-names":false,"suffix":""},{"dropping-particle":"","family":"Nordgulen","given":"Øytein","non-dropping-particle":"","parse-names":false,"suffix":""},{"dropping-particle":"","family":"Bickford","given":"M. E.","non-dropping-particle":"","parse-names":false,"suffix":""}],"container-title":"American Journal of Science","id":"ITEM-48","issue":"6","issued":{"date-parts":[["2004"]]},"page":"477-532","title":"Thrusting and extension in the Scandian Hinterland, Norway: New U-Pb ages and tectonostratigraphic evidence","type":"article-journal","volume":"304"},"uris":["http://www.mendeley.com/documents/?uuid=8a3681cb-ef53-4793-95a8-e03f3385d679"]},{"id":"ITEM-49","itemData":{"ISSN":"07828535","abstract":"A concordant baddeleyite from gabbro sills intersecting metasediments in the Halti-Ridnitsohkka area in NW Finland yields a U-Pb age of 434±5 Ma. Probably xenocrystic, but thermally reset zircons from the same rock give 207Pb/206Pb ages in the range of 441-451 Ma. A zircon fraction from an anatectic granite within the contact metamorphic aureole of the mafic intrusion appears younger on the concordia diagram, but has a 207Pb/206Pb age of 457±17 Ma, which indicates at least at partial derivation from the metasedimentary host rocks. The baddeleyite age estimate (434 Ma) is a minimum for the deposition of the country rocks, which may possibly be correlated with the Guolasjav'ri sequence, dated by fossil evidence to be Silurian-Middle Ordovician in age. The age of the gabbro sills also sets a maximum limit for the thrust which bounds the Halti-Ridnitsohkka allochton. On the basis of the present radiometric data, it is apparent that mafic rocks within the Seiland province are considerably older than the Halti gabbros and therefore also the correlation of sedimentary rocks between the Halti and Seiland areas is questionable. Thus the stratigraphic position of the Halti-Ridnitsohkka sequence is interpreted to be in the Upper Allochton of the Caledonides instead of the Middle Allochton as formerly thought.","author":[{"dropping-particle":"","family":"Vaasjoki","given":"Matti","non-dropping-particle":"","parse-names":false,"suffix":""},{"dropping-particle":"","family":"Sipilä","given":"Pekka","non-dropping-particle":"","parse-names":false,"suffix":""}],"container-title":"Special Paper of the Geological Survey of Finland","id":"ITEM-49","issue":"33","issued":{"date-parts":[["2001"]]},"page":"247-253","title":"U-Pb isotopic determinations on baddeleyite and zircon from the Halti-Ridnitsohkka intrussion in Finnish Lapland: A further constraint on Caledonide evolution","type":"article-journal"},"uris":["http://www.mendeley.com/documents/?uuid=a4d29199-c432-429c-8483-a3fa18f471fc"]},{"id":"ITEM-50","itemData":{"DOI":"10.1130/0091-7613(2002)030&lt;0883:OMDAEI&gt;2.0.CO;2","ISSN":"00917613","abstract":"Magmatism, contractional deformation, and extension associated with the exhumation of high-pressure rocks in the Scandinavian Caledonides are commonly attributed to the Silurian-Devonian Scandian orogeny, in which eastward thrusting of allochthonous terranes over Baltica was followed by extensional collapse and exhumation. New fieldwork and U-Pb geochronology coupled with recent pressure-temperature estimates within the highest thrust sequence of the Caledonian orogen indicate that an earlier phase of west-directed contractional deformation was punctuated by migmatite-producing events and voluminous magmatism ca. 477-466 Ma and ca. 447 Ma, followed by exhumation in the Late Ordovician. Al-in-hornblende and GASP thermobarometry indicate that emplacement of a suite of 448-445 Ma plutons caused partial migmatization at pressures of 700-800 MPa. Subsequent isothermal exhumation to pressures of 400 MPa occured while the host rocks were still partially molten. Rates of exhumation may have ranged from 2 to 11 mm·yr-1 or greater. These data provide evidence for a previously unrecognized phase of exhumation in the Caledonides and for aerially extensive west-vergent deformation. Deformation and magmatism associated with these events may be related to Taconic-age orogenesis near Laurentia, where the highest nappe sequences of the Scandinavian Caledonides probably resided during early Paleozoic time.","author":[{"dropping-particle":"","family":"Yoshinobu","given":"Aaron S.","non-dropping-particle":"","parse-names":false,"suffix":""},{"dropping-particle":"","family":"Barnes","given":"Calvin G.","non-dropping-particle":"","parse-names":false,"suffix":""},{"dropping-particle":"","family":"Nordgulen","given":"Øystein","non-dropping-particle":"","parse-names":false,"suffix":""},{"dropping-particle":"","family":"Prestvik","given":"Tore","non-dropping-particle":"","parse-names":false,"suffix":""},{"dropping-particle":"","family":"Fanning","given":"Mark","non-dropping-particle":"","parse-names":false,"suffix":""},{"dropping-particle":"","family":"Pedersen","given":"R. B.","non-dropping-particle":"","parse-names":false,"suffix":""}],"container-title":"Geology","id":"ITEM-50","issue":"10","issued":{"date-parts":[["2002"]]},"page":"883-886","title":"Ordovician magmatism, deformation, and exhumation in the Caledonides of central Norway: An orphan of the Taconic orogeny?","type":"article-journal","volume":"30"},"uris":["http://www.mendeley.com/documents/?uuid=04cdf4e7-1c80-40c7-9f1c-7607c23eb50b"]}],"mendeley":{"formattedCitation":"(Schärer, 1980; Claesson et al., 1988; 1983; Claesson, 1987; Dunning and Pedersen, 1988; Nordgulen and Schouenborg, 1990; Tucker et al., 1990; 2004; Pedersen et al., 1991; Roberts and Tucker, 1991; 1998; Corfu and Emmett, 1992; Nordgulen et al., 1993; 2002; Bjerkgård and Bjørlykke, 1994; Northrup, 1997; Pedersen and Dunning, 1997; Dunning and Grenne, 2000; Bingen et al., 2001b; Svenningsen, 2001; Vaasjoki and Sipilä, 2001; Bingen et al., 2005b; 2011; Corfu and Andersen, 2002; Hartz et al., 2002; Paulsson and Andréasson, 2002; Roberts et al., 2002; 2006; Yoshinobu et al., 2002; Andréasson et al., 2003; Corfu et al., 2003a; 2006; Nilsen et al., 2003; 2007; Rehnström, 2003; Corfu, 2004b; Rehnström and Corfu, 2004; Kirkland et al., 2005; 2006; 2007b; 2007a; 2008a; 2011; Nissen et al., 2006; Barnes et al., 2007; Austrheim and Corfu, 2009; Be’eri-Shlevin et al., 2011; Smit et al., 2011; Gee et al., 2015; Slagstad and Kirkland, 2017)","plainTextFormattedCitation":"(Schärer, 1980; Claesson et al., 1988; 1983; Claesson, 1987; Dunning and Pedersen, 1988; Nordgulen and Schouenborg, 1990; Tucker et al., 1990; 2004; Pedersen et al., 1991; Roberts and Tucker, 1991; 1998; Corfu and Emmett, 1992; Nordgulen et al., 1993; 2002; Bjerkgård and Bjørlykke, 1994; Northrup, 1997; Pedersen and Dunning, 1997; Dunning and Grenne, 2000; Bingen et al., 2001b; Svenningsen, 2001; Vaasjoki and Sipilä, 2001; Bingen et al., 2005b; 2011; Corfu and Andersen, 2002; Hartz et al., 2002; Paulsson and Andréasson, 2002; Roberts et al., 2002; 2006; Yoshinobu et al., 2002; Andréasson et al., 2003; Corfu et al., 2003a; 2006; Nilsen et al., 2003; 2007; Rehnström, 2003; Corfu, 2004b; Rehnström and Corfu, 2004; Kirkland et al., 2005; 2006; 2007b; 2007a; 2008a; 2011; Nissen et al., 2006; Barnes et al., 2007; Austrheim and Corfu, 2009; Be’eri-Shlevin et al., 2011; Smit et al., 2011; Gee et al., 2015; Slagstad and Kirkland, 2017)","previouslyFormattedCitation":"(Schärer, 1980; Claesson et al., 1983; Claesson, 1987; Claesson et al., 1988; Dunning and Pedersen, 1988; Nordgulen and Schouenborg, 1990; Tucker et al., 1990; Pedersen et al., 1991; Roberts and Tucker, 1991; Corfu and Emmett, 1992; Nordgulen et al., 1993; Bjerkgård and Bjørlykke, 1994; Northrup, 1997; Pedersen and Dunning, 1997; Roberts and Tucker, 1998; Dunning and Grenne, 2000; Bingen et al., 2001b; Svenningsen, 2001; Vaasjoki and Sipilä, 2001; Corfu and Andersen, 2002; Hartz et al., 2002; Nordgulen et al., 2002; Paulsson and Andréasson, 2002; Roberts et al., 2002; Yoshinobu et al., 2002; Andréasson et al., 2003; Corfu et al., 2003a; Nilsen et al., 2003; Rehnström, 2003; Corfu, 2004b; Rehnström and Corfu, 2004; Tucker et al., 2004; Bingen et al., 2005b; Kirkland et al., 2005; Corfu et al., 2006; Kirkland et al., 2006; Nissen et al., 2006; Roberts et al., 2006; Barnes et al., 2007; Kirkland et al., 2007a; 2007b; Nilsen et al., 2007; Kirkland et al., 2008a; Austrheim and Corfu, 2009; Be’eri-Shlevin et al., 2011; Bingen et al., 2011; Kirkland et al., 2011; Smit et al., 2011; Gee et al., 2015; Slagstad and Kirkland, 2017)"},"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00563C41" w:rsidRPr="00563C41">
        <w:rPr>
          <w:rFonts w:ascii="Times New Roman" w:hAnsi="Times New Roman" w:cs="Times New Roman"/>
          <w:noProof/>
          <w:sz w:val="24"/>
          <w:szCs w:val="24"/>
          <w:lang w:val="en-GB"/>
        </w:rPr>
        <w:t>(Schärer, 1980; Claesson et al., 1988; 1983; Claesson, 1987; Dunning and Pedersen, 1988; Nordgulen and Schouenborg, 1990; Tucker et al., 1990; 2004; Pedersen et al., 1991; Roberts and Tucker, 1991; 1998; Corfu and Emmett, 1992; Nordgulen et al., 1993; 2002; Bjerkgård and Bjørlykke, 1994; Northrup, 1997; Pedersen and Dunning, 1997; Dunning and Grenne, 2000; Bingen et al., 2001b; Svenningsen, 2001; Vaasjoki and Sipilä, 2001; Bingen et al., 2005b; 2011; Corfu and Andersen, 2002; Hartz et al., 2002; Paulsson and Andréasson, 2002; Roberts et al., 2002; 2006; Yoshinobu et al., 2002; Andréasson et al., 2003; Corfu et al., 2003a; 2006; Nilsen et al., 2003; 2007; Rehnström, 2003; Corfu, 2004b; Rehnström and Corfu, 2004; Kirkland et al., 2005; 2006; 2007b; 2007a; 2008a; 2011; Nissen et al., 2006; Barnes et al., 2007; Austrheim and Corfu, 2009; Be’eri-Shlevin et al., 2011; Smit et al., 2011; Gee et al., 2015; Slagstad and Kirkland, 2017)</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Basement windows in the Caledonides</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00563C41">
        <w:rPr>
          <w:rFonts w:ascii="Times New Roman" w:hAnsi="Times New Roman" w:cs="Times New Roman"/>
          <w:sz w:val="24"/>
          <w:szCs w:val="24"/>
          <w:lang w:val="en-GB"/>
        </w:rPr>
        <w:instrText>ADDIN CSL_CITATION {"citationItems":[{"id":"ITEM-1","itemData":{"DOI":"10.1016/S0301-9268(02)00167-5","ISSN":"03019268","abstract":"The Hustad Igneous Complex (HIC) is a concentrically zoned, high K calc-alkaline intrusive complex, with a core of quartz-monzonite and granite surrounded successively by monzodiorite and pyroxenite, preserved in a 10 km2 lens within the strongly 'caledonised' Western Gneiss Region (WGR) of Norway. Upper intercept U-Pb zircon ages of 1654±1 and 1653±2 Ma, obtained from the granite and the monzodiorite, respectively, overlap with a Rb-Sr whole rock age of 1656±49 Ma (I.R.: 0.70193±0.0009, MSWD:6.6) obtained from the felsic members of the complex and a Sm-Nd whole rock age of 1555±180 Ma (I.R.: 0.51067±13, MSWD:3.3). The U-Pb age of 1654±1 Ma is interpreted to date the time of intrusion. A 50m thick dolerite dyke that can be followed for almost 4 km across the HIC yields a U-Pb zircon and baddeleyite age of 1251±3 Ma. The dyke also contains a secondary polycrystalline zircon generation, which together with baddeleyite defines a lower intercept age of 384±9 Ma. The Caledonian events were also marked by the emplacement of a swarm of pegmatites, which crosscut all the other units and provide a U-Pb zircon age of 401±1 Ma. A Rb-Sr whole-rock age for the pegmatites is older at 452±26 Ma (I.R.: 0.7105, MSWD:4.3) indicating some initial isotopic heterogenity and formation of the pegmatites from material with a long crustal residence time. A concordant U-Pb monazite age of 390±2 Ma from the pegmatite and the above 384±9 Ma lower intercept age date metamorphism caused by percolating fluids. Post pegmatite deformation transformed the complex along shear zones into gneisses indiscernible from the surrounding gneisses. The HIC is characterised by high mg-numbers (0.39-0.80), high Ni and Cr values, and depletion of Nb and Ta relative to LIL elements. Phenocrysts of ortho- and clinopyroxene have high concentrations of Cr, supporting the Cr-rich nature of the complex. The suite is LREE-enriched, has a fractionated and U-shaped REE pattern (Cen 90-143, Ybn 12-40), eNd values ranging from +0.0 to +2.7, and the felsic members display weak positive Eu anomalies while the pyroxenite has a negative Eu anomaly. The complex bears a geochemical resemblance to the late-tectonic, high-Ba-Sr granite complexes of West Scotland, and particularly to their volcanic counterparts, the Mg-rich Old Red Sandstone andesites. Overall the data suggest generation of the suite in a subduction environment from material derived by melting of a recently enriched, but previously long-term LREE-deple…","author":[{"dropping-particle":"","family":"Austrheim","given":"Håkon","non-dropping-particle":"","parse-names":false,"suffix":""},{"dropping-particle":"","family":"Corfu","given":"Fernando","non-dropping-particle":"","parse-names":false,"suffix":""},{"dropping-particle":"","family":"Bryhni","given":"Inge","non-dropping-particle":"","parse-names":false,"suffix":""},{"dropping-particle":"","family":"Andersen","given":"Torgeir B.","non-dropping-particle":"","parse-names":false,"suffix":""}],"container-title":"Precambrian Research","id":"ITEM-1","issue":"1-2","issued":{"date-parts":[["2003"]]},"page":"149-175","title":"The Proterozoic Hustad igneous complex: A low strain enclave with a key to the history of the Western Gneiss Region of Norway","type":"article-journal","volume":"120"},"uris":["http://www.mendeley.com/documents/?uuid=da86bb64-0f64-4ec3-bed0-8fef82f338c7"]},{"id":"ITEM-2","itemData":{"ISSN":"0029196X","abstract":"The Archaean to Palaeoproterozoic West Troms Basement Complex comprises various tonalitic gneisses, felsic and mafic intrusive rocks and intervening narrow NW-SE-trending belts with partly mylonitised, low- to medium-grade, metavolcanic and metasedimentary rocks. The low-grade, parautochthonous Vanna group unconformably overlies 2885 ± 20 Ma tonalitic basement on the island of Vanna. It is composed of siliciclastic sedimentary rocks and intercalated mudstones with well-preserved shallow-water sedimentary structures and internal erosional surfaces. A major diorite body intruded soon after consolidation of the sediments. The stack of sedimentary rocks is tilted and complexly folded and deformed by crustal transpression. Previous workers considered the rocks to be either part of the Neoproterozoic to Cambrian autochthonous cover or a part of the Middle Allochthon, and deformed during the Caledonian orogeny. New U-Pb ages for magmatic zircon and titanite of the diorite sill, however, yield a crystallization age of 2221 ± 3 Ma. Mafic dykes of the underlying tonalitic basement that do not truncate the basement-cover contact have been dated to 2403 ± 3 Ma, which is a maximum age for the sediments. Laser ICP-MS U-Pb analyses of detrital zircons from the Vanna group indicate that the nearby 2885 ± 20 Ma tonalitic basement was the principal source for the sediments. The new U-Pb age determinations from Vanna indicate that the diorite and its associated sedimentary rocks may be coeval with other Palaeoproterozoic silicidastic successions in northern Fennoscandia. Directly correlatable mafic dyke swarms include 2220 Ma sills throughout northern Finland, the Nipissing diabase (2219 ± 4 to 2210 ± 4 Ma) of the Canadian Shield, and the Scourie dykes (c. 2.4-2.0 Ga) of the Lewisian Complex in Scotland. These intrusive swarms and associated sedimentary units were all formed in the waning stages of continental rifting and sedimentation following the break-up of an Archaean supercontinent. The Svecofennian (c. 1.8-1.7 Ga) orogenic events and regional metamorphism were likely the cause of the transpressive deformation of the Vanna group.","author":[{"dropping-particle":"","family":"Bergh","given":"Steffen G.","non-dropping-particle":"","parse-names":false,"suffix":""},{"dropping-particle":"","family":"Kullerud","given":"Kåre","non-dropping-particle":"","parse-names":false,"suffix":""},{"dropping-particle":"","family":"Corfu","given":"Fernando","non-dropping-particle":"","parse-names":false,"suffix":""},{"dropping-particle":"","family":"Armitage","given":"Paul E.B.","non-dropping-particle":"","parse-names":false,"suffix":""},{"dropping-particle":"","family":"Davidsen","given":"Børre","non-dropping-particle":"","parse-names":false,"suffix":""},{"dropping-particle":"","family":"Johansen","given":"Helge W.","non-dropping-particle":"","parse-names":false,"suffix":""},{"dropping-particle":"","family":"Pettersen","given":"Trine","non-dropping-particle":"","parse-names":false,"suffix":""},{"dropping-particle":"","family":"Knudsen","given":"Stian","non-dropping-particle":"","parse-names":false,"suffix":""}],"container-title":"Norsk Geologisk Tidsskrift","id":"ITEM-2","issue":"3","issued":{"date-parts":[["2007"]]},"page":"301-318","title":"Low-grade sedimentary rocks on Vanna, North Norway: A new occurrence of a Palaeoproterozoic (2.4-2.2 Ga) cover succession in northern Fennoscandia","type":"article-journal","volume":"87"},"uris":["http://www.mendeley.com/documents/?uuid=88fd2443-a4ab-4f52-971a-c6f66ba5adea"]},{"id":"ITEM-3","itemData":{"ISSN":"0332-5768","author":[{"dropping-particle":"","family":"Corfu","given":"FERNANDO","non-dropping-particle":"","parse-names":false,"suffix":""},{"dropping-particle":"","family":"Armitage","given":"PAUL","non-dropping-particle":"","parse-names":false,"suffix":""},{"dropping-particle":"","family":"Kullerud","given":"Kåre","non-dropping-particle":"","parse-names":false,"suffix":""},{"dropping-particle":"","family":"Bergh","given":"STEFFEN","non-dropping-particle":"","parse-names":false,"suffix":""}],"container-title":"Norges Geologiske Undersokelse","id":"ITEM-3","issued":{"date-parts":[["2003"]]},"page":"61-72","title":"Preliminary U-Pb geochronology in the West Troms Basement Complex, North Norway: Archaean and Palaeoproterozoic events and younger overprints","type":"article-journal","volume":"441"},"uris":["http://www.mendeley.com/documents/?uuid=b0fb5e50-efff-4f29-9df1-5eed446d28af"]},{"id":"ITEM-4","itemData":{"DOI":"10.1016/0024-4937(80)90051-1","ISSN":"00244937","abstract":"U</w:instrText>
      </w:r>
      <w:r w:rsidR="00563C41">
        <w:rPr>
          <w:rFonts w:ascii="Times New Roman" w:hAnsi="Times New Roman" w:cs="Times New Roman" w:hint="eastAsia"/>
          <w:sz w:val="24"/>
          <w:szCs w:val="24"/>
          <w:lang w:val="en-GB"/>
        </w:rPr>
        <w:instrText></w:instrText>
      </w:r>
      <w:r w:rsidR="00563C41">
        <w:rPr>
          <w:rFonts w:ascii="Times New Roman" w:hAnsi="Times New Roman" w:cs="Times New Roman"/>
          <w:sz w:val="24"/>
          <w:szCs w:val="24"/>
          <w:lang w:val="en-GB"/>
        </w:rPr>
        <w:instrText>Pb analyses of zircon, monazite and sphene as well as Rb</w:instrText>
      </w:r>
      <w:r w:rsidR="00563C41">
        <w:rPr>
          <w:rFonts w:ascii="Times New Roman" w:hAnsi="Times New Roman" w:cs="Times New Roman" w:hint="eastAsia"/>
          <w:sz w:val="24"/>
          <w:szCs w:val="24"/>
          <w:lang w:val="en-GB"/>
        </w:rPr>
        <w:instrText></w:instrText>
      </w:r>
      <w:r w:rsidR="00563C41">
        <w:rPr>
          <w:rFonts w:ascii="Times New Roman" w:hAnsi="Times New Roman" w:cs="Times New Roman"/>
          <w:sz w:val="24"/>
          <w:szCs w:val="24"/>
          <w:lang w:val="en-GB"/>
        </w:rPr>
        <w:instrText xml:space="preserve">Sr analyses of whole rocks and minerals have been carried out in an attempt to elucidate the evolution of the Precambrian shield underlying the Caledonian Jotun-nappe in central southern Norway. The earliest event recognized in the area is a high grade metamorphism at 1518 ± 17 m.y. which followed intense magma formation, igneous activity, erosion and sedimentation over a period of maximum 300 m.y. The Sveconorwegian cycle is characterized by the intrusion of two anatectic magma generations at 1014 ± 35 m.y. and 930±10 m.y. that disturbed and partly reset the isotopic systems of the country rocks. A post-magmatic fracturing stage at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 xml:space="preserve"> 875 m.y. concludes this cycle. Rb</w:instrText>
      </w:r>
      <w:r w:rsidR="00563C41">
        <w:rPr>
          <w:rFonts w:ascii="Times New Roman" w:hAnsi="Times New Roman" w:cs="Times New Roman" w:hint="eastAsia"/>
          <w:sz w:val="24"/>
          <w:szCs w:val="24"/>
          <w:lang w:val="en-GB"/>
        </w:rPr>
        <w:instrText></w:instrText>
      </w:r>
      <w:r w:rsidR="00563C41">
        <w:rPr>
          <w:rFonts w:ascii="Times New Roman" w:hAnsi="Times New Roman" w:cs="Times New Roman"/>
          <w:sz w:val="24"/>
          <w:szCs w:val="24"/>
          <w:lang w:val="en-GB"/>
        </w:rPr>
        <w:instrText xml:space="preserve">Sr mineral systems were not completely equilibrated in the undeformed shield during the Caledonian event in contrast to new grown minerals in strongly deformed overlying Lower Paleozoic sediments which record the main deformation at 384±18 m.y. Zircon lower intercept ages ranging between 330–370 m.y. show that lead loss of zircon in rocks subjected to low grade metamorphic conditions may be the result of such processes as annealing, alteration, dilation or a combination of them. © 1980, All rights reserved.","author":[{"dropping-particle":"","family":"Corfu","given":"Fernando","non-dropping-particle":"","parse-names":false,"suffix":""}],"container-title":"Lithos","id":"ITEM-4","issue":"4","issued":{"date-parts":[["1980"]]},"page":"305-323","title":"U-Pb and Rb-Sr systematics in a polyorogenic segment of the Precambrian shield, central southern Norway","type":"article-journal","volume":"13"},"uris":["http://www.mendeley.com/documents/?uuid=0ecc05cf-e499-434e-b23b-d850fbd31417"]},{"id":"ITEM-5","itemData":{"DOI":"10.1093/petrology/egh034","ISSN":"00223530","abstract":"Mangerites, charnockites, anorthosites, gabbros and granites occur within a high-grade metamorphic complex in the Lofoten-Vesterålen islands of northern Norway. U-Pb dating of zircon, titanite and monazite indicates a three-stage magmatic history beginning at 1870-1860 Ma with the emplacement of the Lødingen and Hopen plutons, followed by a dominant stage at 1800-1790 Ma that formed the bulk of the suite, and concluded by the emplacement of pegmatites, local rehydration and retrogression between 1790 and 1770 Ma. On the scale of the Baltic Shield the 1870-1860 Ma episode corresponds to contraction, amalgamation of arcs; and regional deformation. By contrast, the episode at 1800-1790 Ma was characterized by major shifts in plate convergence, by intraplate deformation, and by a diversity of magmatic associations including suites derived from the subcontinental mantle and widespread granitoid rocks extracted from the continental crust. The diversity of concurrent magmatic events across the Svecofennian orogen, and the temporal coincidence with collisional events in coeval orogenic belts, suggests that the genesis of the suite of magmatic rocks may have been related to tectonically driven mechanisms of magma generation. © Oxford University Press 2004; all rights reserved.","author":[{"dropping-particle":"","family":"Corfu","given":"F.","non-dropping-particle":"","parse-names":false,"suffix":""}],"container-title":"Journal of Petrology","id":"ITEM-5","issue":"9","issued":{"date-parts":[["2004"]]},"page":"1799-1819","title":"U-Pb age, setting and tectonic significance of the anorthosite-mangerite-charnockite-granite suite, Lofoten-Vesterålen, Norway","type":"article-journal","volume":"45"},"uris":["http://www.mendeley.com/documents/?uuid=deb9c175-2181-4408-924c-5790bed5d669"]},{"id":"ITEM-6","itemData":{"DOI":"10.1016/j.chemgeo.2007.01.028","ISSN":"00092541","abstract":"The nature of the amphibolite- to granulite-facies transition zone exposed in the Lofoten-Vesterålen islands of northern Norway, and the relationships between high-grade metamorphism and the genesis of an anorthosite, mangerite, charnockite and granite suite (AMCG) are studied with the help of ID-TIMS U-Pb dating of zircon, monazite and titanite in polyorogenic gneisses. The western part of the region is dominated by granulite facies gneisses intruded by a 1800-1790 Ma AMCG suite and characterized by a strong magnetic and gravity anomaly. To the east this zone borders a crustal section with amphibolite facies gneisses, migmatites and granites. The transition has been considered to reflect the amphibolite to granulite facies metamorphic gradient of a Palaeoproterozoic orogenic event. The results of this study show that the region underwent multiple high-grade events, one in the late Archean at ca. 2640 Ma, one in the period slightly before (&lt; 10 m.y.) the main pulse of AMCG magmatism at 1800-1790 Ma, and another during the main AMCG event, with less distinct evidence pointing to an earlier episode sometime between 1880-1810 Ma. The major Archean and Proterozoic events are recorded on both sides of the metamorphic transition, thus supporting an affinity of these crustal segments. In detail adjacent parts across the metamorphic transition give distinct results. For example at Sigerfjord, a 1800 Ma granulite is matched with Archean migmatites, the latter showing little evidence of having undergone amphibolite facies metamorphism at 1800 Ma. Paired with differences in the timing of Caledonian events these relationships suggest that the transition may be a tectonic boundary. The successive metamorphic events left a very unequal record in various rocks that can be explained by the role played by compositional factors, presence of fluids, specific mineral reactions and as an integration of these factors the ability of each rock to make, modify and preserve zircon, monazite or titanite. © 2007 Elsevier B.V. All rights reserved.","author":[{"dropping-particle":"","family":"Corfu","given":"Fernando","non-dropping-particle":"","parse-names":false,"suffix":""}],"container-title":"Chemical Geology","id":"ITEM-6","issue":"1-2","issued":{"date-parts":[["2007"]]},"page":"108-128","title":"Multistage metamorphic evolution and nature of the amphibolite-granulite facies transition in Lofoten-Vesterålen, Norway, revealed by U-Pb in accessory minerals","type":"article-journal","volume":"241"},"uris":["http://www.mendeley.com/documents/?uuid=a1935c58-4961-4d7d-915a-dc4bfe25da0e"]},{"id":"ITEM-7","itemData":{"ISSN":"0029196X","abstract":"U-Pb zircon dating of granitoids from the northernmost part of the Western Gneiss Region (Vestranden) has yielded the oldest ages so far recorded in central and southern Norway. The Geitfjell granite, a coarse-grained granite near Grong, central Norway, yielded a U-Pb zircon age of 1828+88-65 Ma, whereas a Rb-Sr determination yielded an age of 1770 ± 62 Ma. The petrography, isotope chemistry, age and chemical composition of the Geitfjell granite closely resembles that of granites of the Revsund type, which intrude marine metasedimentary rocks in the Svecofennian Bothnian Basin in north-central Sweden. A correlation of these granites is thus suggested. The occurrence of this type of granite in the northernmost part of the Western Gneiss Region suggests that this region represents the westerly continuation of the Svecofennian Bothnian Basin rather than a part of the Southwest Scandinavian orogenic province or the Transscandinavian Granite Belt. -from Authors","author":[{"dropping-particle":"","family":"Johansson","given":"L.","non-dropping-particle":"","parse-names":false,"suffix":""},{"dropping-particle":"","family":"Schoberg","given":"H.","non-dropping-particle":"","parse-names":false,"suffix":""},{"dropping-particle":"","family":"Solyom","given":"Z.","non-dropping-particle":"","parse-names":false,"suffix":""}],"container-title":"Norsk Geologisk Tidsskrift","id":"ITEM-7","issue":"2","issued":{"date-parts":[["1993"]]},"page":"133-143","title":"The age and regional correlation of the Svecofennian Geitfjell granite, Vestranden, Norway","type":"article-journal","volume":"73"},"uris":["http://www.mendeley.com/documents/?uuid=e2f8d5a5-584a-49a9-a4e8-625d335311bc"]},{"id":"ITEM-8","itemData":{"DOI":"10.1016/j.precamres.2007.07.006","ISSN":"03019268","abstract":"The Kalak Nappe Complex (KNC) has been regarded as Baltica passive margin metasediments telescoped eastwards onto the Baltic (Fennoscandian) Shield during the Caledonian Orogeny. Recent studies have questioned this interpretation, instead pointing to a Neoproterozoic exotic origin. In an effort to resolve this controversy we present a Sm-Nd and U-Th-Pb study of gnessic units, traditionally considered as the depositional basement, along with cover rock sediments and intrusives. Late Palaeoproterozoic gneisses now beneath the KNC were deposited after 1948 ± 33 Ma, before intrusion of the Tjukkfjellet Granite at 1796 ± 3 Ma, and were affected by later melting events at 1765 ± 9 and 1727 ± 9 Ma. These gneisses are interpreted as part of the Baltic Shield and underlie the KNC across a tectonic contact. An unconformity between psammites of the KNC and other paragneisses previously considered as its Precambrian basement is reinterpreted as a modified sedimentary contact between Neoproterozoic metasediments. These metasediments have statistically very similar detrital zircon populations with grains as young as 1034 ± 22, 1025 ± 32 and 1014 ± 14 Ma. The results indicate that the KNC sediments were deposited during the Neoproterozoic in basins along the Laurentian margin of eastern Rodinia and were not connected to Baltica via a depositional basement. Dating of the 851 ± 5 Ma Eidvågvatnet and 853 ± 4 Ma Nordneset granites shows that intrusive material associated with the Porsanger Orogeny (c. 850 Ma) affected a considerable region of the upper KNC terrane. Later Neoproterozoic events at 711 ± 6, 687 ± 12 and 617 ± 6 Ma are also recognised the latest of which may be an expression of rifting. Since early Neoproterozoic magmatism (c. 840-690 Ma) is unknown in Baltica, these results support an exotic origin for the KNC terranes. © 2007 Elsevier B.V. All rights reserved.","author":[{"dropping-particle":"","family":"Kirkland","given":"Christopher L.","non-dropping-particle":"","parse-names":false,"suffix":""},{"dropping-particle":"","family":"Daly","given":"J. Stephen","non-dropping-particle":"","parse-names":false,"suffix":""},{"dropping-particle":"","family":"Whitehouse","given":"Martin J.","non-dropping-particle":"","parse-names":false,"suffix":""}],"container-title":"Precambrian Research","id":"ITEM-8","issue":"3-4","issued":{"date-parts":[["2008"]]},"page":"245-276","title":"Basement-cover relationships of the Kalak Nappe Complex, Arctic Norwegian Caledonides and constraints on Neoproterozoic terrane assembly in the North Atlantic region","type":"article-journal","volume":"160"},"uris":["http://www.mendeley.com/documents/?uuid=999ecd40-f534-40b3-bd71-9eeb967f3b0a"]},{"id":"ITEM-9","itemData":{"DOI":"10.1016/j.precamres.2006.08.003","ISSN":"03019268","abstract":"A north to northwest trending mafic dyke swarm of gabbronoritic and gabbroic composition makes up a significant part of the Archean basement on the island of Ringvassøy in northern Norway. U-Pb geochronology of zircon and baddeleyite in a gabbronorite provides an age of emplacement of 2403 ± 3 Ma. Metamict zircon in a plagioclase phyric dyke yield data that are discordant but consistent with the age of the gabbronoritic dyke. Titanite indicates a metamorphic overprint at 1768 ± 4 Ma. The two types of dyke show some distinct chemical characteristics. They are both tholeiitic, enriched in LREEs and LILE elements but depleted in HFS elements including Nb. Their Nd isotopic composition yields εNd values of -1.5 to -1.8 for gabbronorites and -0.4 to +1.3 for the plagioclase phyric dykes. The chemical and isotopic constraints are typical of continental basalts. The Ringvassøy mafic dykes correlate broadly with a global Palaeoproterozoic magmatic event that formed extensive bimodal intrusive and extrusive suites in most Archaean cratons, including the northeastern Fennoscandian Shield. In detail, the 2403 ± 3 Ma Ringvassøy dykes postdated most episodes of magmatism at this time. On the regional scale there is a distinct trend from a 2505-2490 Ma suite present in the Kola Peninsula, over a second 2460-2440 Ma suite present both in Kola and further south in Karelia, to the 2403 Ma dykes on Ringvassøy. This variation suggests that the locus of maximum extension and magmatic activity may have been shifting with time. © 2006 Elsevier B.V. All rights reserved.","author":[{"dropping-particle":"","family":"Kullerud","given":"Kåre","non-dropping-particle":"","parse-names":false,"suffix":""},{"dropping-particle":"","family":"Skjerlie","given":"Kjell Petter","non-dropping-particle":"","parse-names":false,"suffix":""},{"dropping-particle":"","family":"Corfu","given":"Fernando","non-dropping-particle":"","parse-names":false,"suffix":""},{"dropping-particle":"","family":"la Rosa","given":"Jesús D.","non-dropping-particle":"de","parse-names":false,"suffix":""}],"container-title":"Precambrian Research","id":"ITEM-9","issue":"3-4","issued":{"date-parts":[["2006"]]},"page":"183-200","title":"The 2.40 Ga Ringvassøy mafic dykes, West Troms Basement Complex, Norway: The concluding act of early Palaeoproterozoic continental breakup","type":"article-journal","volume":"150"},"uris":["http://www.mendeley.com/documents/?uuid=02b911b9-c92e-4f1f-910b-82e07017da7f"]},{"id":"ITEM-10","itemData":{"ISSN":"0029196X","abstract":"U-Pb geochronology and structural investigations in coastal areas of the north-central Norwegian Caledonides indicate different responses to late/post-Scandian tectono-thermal events in the east (the Sjona window) and west (the island of Træna). The earliest event in the Sjona window involved migmatite formation associated with high-grade metamorphism at around 425 Ma. Associated structures indicate that this event was related to Scandian east-directed thrusting. A metamorphic event of similar age (424 ± 6 Ma) is recorded on Træna, but the structural response to the thrusting was insignificant as compared to the Sjona window. During and/or following nappe emplacement, the Sjona window evolved into a dome structure. Ductile non-coaxial shearing apparently associated with this dome formation affected granitic pegmatites dated to 409 ± 5 Ma. The emplacement of these Early Devonian pegmatites in the Sjona window overlapped with the formation of migmatites and pegmatites on Træna at 398 ± 2 Ma and 403 ± 3 Ma, respectively. In contrast to the Sjona window, however, the migmatites and pegmatites on Træna are interpreted to be coeval with ductile, bulk coaxial deformation characterized by sub-vertical shortening and E-W extension. Titanite associated with mineralized normal faults on Træna yields an age of 368 ± 6 Ma, indicating that rocks on Træna had been exhumed into the brittle regime by Middle-Late Devonian time. Semi-brittle to brittle deformation in the Sjona window is suggested to be of Middle Devonian-Early Carboniferous age on the basis of other radiometric dating. It is inferred that the rocks on Træna were situated at deeper crustal levels than their equivalents in the Sjona window in the Late Silurian-Early Devonian (c. 425 to 400 Ma). In the following (c. 400-370 Ma), however, differential exhumation resulted in juxtaposition of these two areas at approximately similar crustal levels.","author":[{"dropping-particle":"","family":"Larsen","given":"Øystein","non-dropping-particle":"","parse-names":false,"suffix":""},{"dropping-particle":"","family":"Skår","given":"Øyvind","non-dropping-particle":"","parse-names":false,"suffix":""},{"dropping-particle":"","family":"Pedersen","given":"Rolf Birger","non-dropping-particle":"","parse-names":false,"suffix":""}],"container-title":"Norsk Geologisk Tidsskrift","id":"ITEM-10","issue":"2","issued":{"date-parts":[["2002"]]},"page":"1-13","title":"U-Pb zircon and titanite geochronological constraints on the late/post-Caledonian evolution of the Scandinavian Caledonides in north-central Norway","type":"article-journal","volume":"82"},"uris":["http://www.mendeley.com/documents/?uuid=c1f3411d-fed9-45f6-9321-6d8819e03c0a"]},{"id":"ITEM-11","itemData":{"DOI":"10.1016/j.precamres.2004.03.005","ISSN":"03019268","abstract":"In the Silurian, Baltica and Laurentia collided to form the Caledonian orogenic belt. During this process, nappes derived from the pre-collisional Baltic margin, from outboard terranes of Baltica, and from exotic terranes of probable Laurentian origin, respectively, were thrust upon the indenting Baltica. The Middle Allochthon is a tectonostratigraphic level inferred to represent the rifted Neoproterozoic margin of Baltica and is heterogeneously composed of telescoped fault-controlled sedimentary basins and subjacent basement plinths. In the Akkajaure area of northern Sweden, the Middle Allochthon consists mainly of granites (Akkajaure Nappe Complex). The Ritsem Granite, a part of the (para-) authochthonous basement below the nappe complexes, yields a U-Pb zircon and titanite age of 1871±11 Ma. Granite and felsic dykes in the lowermost thrust-sheet in the Middle Allochthon yield ages of 1800±2 Ma and 1795±4 Ma, respectively. The granite of the overlying thrust-sheet is 1781±2 Ma old and crosscutting dykes are 1779±7 Ma. These ages constrain the pre-Caledonian position of the nappe complex to the general region west of Lofoten, northwestern Norway, substantiating a link with the Transscandinavian Igneous Belt (TIB) of the Fennoscandian Shield. © 2004 Elsevier B.V. All rights reserved.","author":[{"dropping-particle":"","family":"Rehnström","given":"Emma F.","non-dropping-particle":"","parse-names":false,"suffix":""},{"dropping-particle":"","family":"Corfu","given":"Fernando","non-dropping-particle":"","parse-names":false,"suffix":""}],"container-title":"Precambrian Research","id":"ITEM-11","issue":"4","issued":{"date-parts":[["2004"]]},"page":"363-378","title":"Palaeoproterozoic U-Pb ages of autochthonous and allochthonous granites from the northern Swedish Caledonides - Regional and palaeogeographic implications","type":"article-journal","volume":"132"},"uris":["http://www.mendeley.com/documents/?uuid=32d1ff26-a169-406a-b7d9-4d228886a019"]},{"id":"ITEM-12","itemData":{"DOI":"10.1080/11035890301253131","ISSN":"20000863","abstract":"New palaeomagnetic data from the autochthonous Early Cambrian Dividal Group (northern Scandinavia) confirm earlier findings, and a refined palaeomagnetic pole of 58.4°N and 122.5°E, places Baltica at intermediate southerly latitudes at ~535 Ma. Palaeomagnetic data from the immediately underlying granitic basement (pole: 9.8°N, 226.7°E) differ markedly from the Dividal sediments. The result of this fieldtest increases the palaeomagnetic reliability of the Dividal Group results. We dated the granitic basement in the eastern part of the Torneträsk area (corresponding to our palaeomagnetic site) to 1786±4 Ma (U-Pb zircon and titanite), whilst deformed allochthonous granites west of lake Torneträsk are slightly older (1800±4 Ma; U-Pb zircon). These ages are compatible with autochthonous basement ages to the east of the study area, but also with ages from basement windows to the west. Preliminary palaeomagnetic data from the 1786±4 Ma granitic basement are clearly pre-Phanerozoic in origin, and comparable and concordant zircon and titanite ages may hint that the magnetisation could be primary. However, the palaeomagnetic pole does not match contemporaneous poles from Baltica, which suggest a tectonic explanation (no palaeohorizontal control), a problem of secular variation (only one site) or a younger but pre-Phanerozoic remagnetisation event, which did not affect the U-Pb system in zircon and titanite. © 2003 OPA (Overseas Publishers Association).","author":[{"dropping-particle":"","family":"Rehnström","given":"Emma F.","non-dropping-particle":"","parse-names":false,"suffix":""},{"dropping-particle":"","family":"Torsvik","given":"Trond H.","non-dropping-particle":"","parse-names":false,"suffix":""}],"container-title":"Gff","id":"ITEM-12","issue":"3","issued":{"date-parts":[["2003"]]},"page":"131-138","title":"Cambrian sediments and Proterozoic granites in the Dividalen-Torneträsk area, northern Scandinavia: Palaeomagnetism and U-Pb geochronology","type":"article-journal","volume":"125"},"uris":["http://www.mendeley.com/documents/?uuid=8c50e6b1-abe5-4970-ae65-095599651c35"]},{"id":"ITEM-13","itemData":{"ISSN":"0029196X","abstract":"U-Pb zircon data from newly discovered granulite-facies rocks on Hisaroya, Gulen, Western Norway, yield a discordia line with upper and lower intercepts of 1646 ± 110 Ma and 987 ± 10 Ma, respectively. The upper intercept age overlaps with Gothian ages previously obtained from the Western Gneiss Complex and is interpreted to date a magmatic growth episode of the Baltic Shield, while the lower intercept age, anchored by a concordant rim analysis, is interpreted to date a Sveconorwegian granulite-facies event. A concordant U-Pb monazite age of 949 ± 3 Ma documents late stages in the prolonged Sveconorwegian metamorphism. We suggest that the granulite-facies rocks on Hisaroya, together with similar rocks on Bårdsholmen, Sunnfjord, form remnants of a once much larger granulite-facies terrane.","author":[{"dropping-particle":"","family":"Røhr","given":"Torkil S.","non-dropping-particle":"","parse-names":false,"suffix":""},{"dropping-particle":"","family":"Corfu","given":"Fernando","non-dropping-particle":"","parse-names":false,"suffix":""},{"dropping-particle":"","family":"Austrheim","given":"Håkon","non-dropping-particle":"","parse-names":false,"suffix":""},{"dropping-particle":"","family":"Andersen","given":"Torgeir B.","non-dropping-particle":"","parse-names":false,"suffix":""}],"container-title":"Norsk Geologisk Tidsskrift","id":"ITEM-13","issue":"4","issued":{"date-parts":[["2004"]]},"page":"251-256","title":"Sveconorwegian U-Pb zircon and monazite ages of granulite-facies rocks, Hisarøya, Gulen, Western Gneiss Region, Norway","type":"article-journal","volume":"84"},"uris":["http://www.mendeley.com/documents/?uuid=44930077-1f92-4a5b-9f71-939d644f47b7"]},{"id":"ITEM-14","itemData":{"author":[{"dropping-particle":"","family":"Romer","given":"R.L.","non-dropping-particle":"","parse-names":false,"suffix":""},{"dropping-particle":"","family":"Kjøsnes","given":"B.","non-dropping-particle":"","parse-names":false,"suffix":""},{"dropping-particle":"","family":"Korneliussen","given":"A.","non-dropping-particle":"","parse-names":false,"suffix":""},{"dropping-particle":"","family":"Lindahl","given":"I.","non-dropping-particle":"","parse-names":false,"suffix":""},{"dropping-particle":"","family":"Skyseth","given":"T.","non-dropping-particle":"","parse-names":false,"suffix":""},{"dropping-particle":"","family":"Stendal","given":"M.","non-dropping-particle":"","parse-names":false,"suffix":""},{"dropping-particle":"","family":"Sundvoll","given":"B.","non-dropping-particle":"","parse-names":false,"suffix":""}],"container-title":"Geological Survey of Norway, Report","id":"ITEM-14","issued":{"date-parts":[["1991"]]},"page":"1-66","title":"The Archean-Proterozoic boundary beneath the Caledonides aof northern Norway and Sweden: U-Pb, Rb-Sr, and Nd isotope data from the Rombak-Tysfjord area","type":"article-journal","volume":"91.225"},"uris":["http://www.mendeley.com/documents/?uuid=92f14647-f3c2-400a-b813-df3a560bf249"]},{"id":"ITEM-15","itemData":{"DOI":"10.1007/BF01828771","ISSN":"00167835","abstract":"Four new U/Pb-zircon ages are reported from northern Vestranden, the northernmost part of the Western Gneiss Region of Norway, Scandinavian Caledonides. The age of a basement tonalite (1819±6 Ma), together with earlier datings on granites, indicates that the dominantly granitoid basement in Vestranden began to form more than 1800 Ma years ago. The minimum age of a subsequent Precambrian migmatization event is given by a U/Pb age of 1630±80 Ma found a granite dyke which cuts migmatitic veining in the basement gneisses. While age and lithology suggest general similarity and thereby favour a correlation between the basement granites of the northern part of Vestranden and Svecofennian granites farther to the east, no detailed chronological information is at present available that support such a correlation. No Sveconorwegian-Grenvillian ages have previously been reported from northern Vestranden. Also in the presently studied cases events between c. 1630 Ma and 430 Ma ago did not affect the U-Pb isotope system of zircons. About 430 Ma ago, substantial parts of Vestranden experienced Caledonian high-grade metamorphism and partial anatectic melting. Migmatite neosomes in northern Vestranden, yielded an U/Pb zircon age of 434±22 Ma. Relatively high temperatures persisted throughout much of the Silurian and probably into the Devonian. Large amounts of pegmatite intruded at the end of this period. One of these dykes yielded an U/Pb-zircon age of 404±2 Ma. © 1991 Ferdinand Enke Verlag Stuttgart.","author":[{"dropping-particle":"","family":"Schouenborg","given":"Björn E.","non-dropping-particle":"","parse-names":false,"suffix":""},{"dropping-particle":"","family":"Johansson","given":"Leif","non-dropping-particle":"","parse-names":false,"suffix":""},{"dropping-particle":"","family":"Gorbatschev","given":"Roland","non-dropping-particle":"","parse-names":false,"suffix":""}],"container-title":"Geologische Rundschau","id":"ITEM-15","issue":"1","issued":{"date-parts":[["1991"]]},"page":"121-134","title":"U/Pb zircon ages of basement gneisses and discordant felsic dykes from Vestranden, westernmost Baltic Shield and central Norwegian Caledonides","type":"article-journal","volume":"80"},"uris":["http://www.mendeley.com/documents/?uuid=c2c5ef0b-351b-4507-bb92-c7dfe78d27be"]},{"id":"ITEM-16","itemData":{"DOI":"10.1144/0016-764901-121","ISSN":"00167649","abstract":"Gneiss and migmatite samples from the southern part of the Western Gneiss Complex of Norway define a single U-Pb zircon discordia line with lower and upper intercepts at 1633 ± 8 Ma and 969 ± 8 Ma. The upper intercept is interpreted as the magmatic age of the protoliths, showing that the basement rocks were generated during the Gothian orogeny (1750-1500 Ma). The migmatites yield titanite ages that are similar to the lower intercept zircon age, and we interpret this to be the age of migmatization during the Sveconorwegian orogeny. U-rich titanite cores yield an age of 973 </w:instrText>
      </w:r>
      <w:r w:rsidR="00563C41">
        <w:rPr>
          <w:rFonts w:ascii="Times New Roman" w:hAnsi="Times New Roman" w:cs="Times New Roman" w:hint="eastAsia"/>
          <w:sz w:val="24"/>
          <w:szCs w:val="24"/>
          <w:lang w:val="en-GB"/>
        </w:rPr>
        <w:instrText>±</w:instrText>
      </w:r>
      <w:r w:rsidR="00563C41">
        <w:rPr>
          <w:rFonts w:ascii="Times New Roman" w:hAnsi="Times New Roman" w:cs="Times New Roman"/>
          <w:sz w:val="24"/>
          <w:szCs w:val="24"/>
          <w:lang w:val="en-GB"/>
        </w:rPr>
        <w:instrText xml:space="preserve"> 3 Ma whereas less U-rich rims gave a slightly younger age of 961 ± 4 Ma. A granitoid batholith in the area gave a U-Pb zircon age that is coeval with the migmatite age (966 ± 2 Ma). The metaluminous granitic magma of the pluton formed by melting at relatively high temperatures in the lower crust. In contrast, the migmatites formed during upper amphibolite-facies conditions at relative high crustal levels. The close temporal and spatial relations between the migmatites and the granite batholith suggest that migmatite formation in the lower parts of the upper crust was related to the heat and mass flux linked to the rise of granitic magma from the lower crust.","author":[{"dropping-particle":"","family":"Skar","given":"Øyvind","non-dropping-particle":"","parse-names":false,"suffix":""},{"dropping-particle":"","family":"Pedersen","given":"Rolf B.","non-dropping-particle":"","parse-names":false,"suffix":""}],"container-title":"Journal of the Geological Society","id":"ITEM-16","issue":"6","issued":{"date-parts":[["2003"]]},"page":"935-946","title":"Relations between granitoid magmatism and migmatization: U - Pb geochronological evidence from the Western Gneiss Complex, Norway","type":"article-journal","volume":"160"},"uris":["http://www.mendeley.com/documents/?uuid=f03b91ff-f51b-41b9-9d4f-6bc44e84fe67"]},{"id":"ITEM-17","itemData":{"author":[{"dropping-particle":"","family":"Skår","given":"Øyvind","non-dropping-particle":"","parse-names":false,"suffix":""},{"dropping-particle":"","family":"Furnes","given":"Harald","non-dropping-particle":"","parse-names":false,"suffix":""},{"dropping-particle":"","family":"Claesson","given":"Stefan","non-dropping-particle":"","parse-names":false,"suffix":""}],"container-title":"Norsk Geologisk Tidsskrift","id":"ITEM-17","issued":{"date-parts":[["1994"]]},"page":"114-126","title":"Proterozoic orogenic magmatism within the Western Gneiss Region, Sunnfjord, Norway","type":"article-journal","volume":"74"},"uris":["http://www.mendeley.com/documents/?uuid=da5d0da7-d638-45f0-b8d3-1b709477b213"]},{"id":"ITEM-18","itemData":{"DOI":"10.1016/S0301-9268(02)00026-8","ISSN":"03019268","abstract":"U-Pb dating of Proterozoic rocks of the tectonic basement windows in the Caledonides of north-central Norway has provided new information of the westernmost margin of the Fennoscandian Shield. Four granitic gneisses dated along a 70-km profile in central Nordland have yielded ages in the interval 1800-1795 Ma. These ages are similar to U-Pb ages from the Lofoten-Vesterålen area and the Rombak Window in northern Norway. The granitoid rocks are also coeval with the oldest group of granitoids in the Trans-Scandinavian-Igneous Belt (TIB) in southern Sweden (1.81-1.76 Ga) and the late Svecofennian granitoids in central Sweden (1.80-1.77 Ga), confirming the importance of the 1.80 Ga magmatic period at the western parts of the Fennoscandian Shield. The geochemistry of the dated granitoids is consistent with formation in a subduction-related regime. The granitoid rocks are interpreted to have been generated by mixing of malic melt and a large proportion of melts derived from early Svecofennian granitoids (1.91-1.87 Ga), probably with minor contribution from Archaean crustal material. The new data support a model where the rocks of the basement windows in central Nordland represent the western continuation of the Fennoscandian Shield under the Caledonian nappes. The Sm-Nd isotope data of the granitoid rocks implies that they were generated to the south and west of the Archaean-Proterozoic boundary. © 2002 Elsevier Science B.V. All rights reserved.","author":[{"dropping-particle":"","family":"Skår","given":"Øyvind","non-dropping-particle":"","parse-names":false,"suffix":""}],"container-title":"Precambrian Research","id":"ITEM-18","issue":"3-4","issued":{"date-parts":[["2002"]]},"page":"265-283","title":"U-Pb geochronology and geochemistry of early Proterozoic rocks of the tectonic basement windows in central Nordland, Caledonides of north-central Norway","type":"article-journal","volume":"116"},"uris":["http://www.mendeley.com/documents/?uuid=f4bd62d9-232c-453c-af95-8d1b1da633d3"]},{"id":"ITEM-19","itemData":{"DOI":"10.2475/ajs.304.6.477","ISSN":"00029599","abstract":"A new regional compilation map and U-Pb ages on a suite of variably deformed, Ordovician, calc-alkaline intrusive igneous rocks requires a reinterpretation of the nature of continental collision and extensional exhumation of deep-seated rocks of the Western Gneiss Region west and northwest of Trondheim. A suite of calc-alkaline plutonic rocks, in the age range 482 to 438 Ma, previously known from the region of Smøla-Hitra-Ørlandet-Froan above the Høybakken extensional detachment fault associated with the Devonian 'Old Red Sandstone' basins, is shown to extend over wide areas below the fault, commonly as strongly foliated and lineated gneisses that had been previously mistaken for parts of the Proterozoic Western Gneiss Region. At Follafoss, a member of this intrusive suite is unconformably overlain by weakly metamorphosed conglomerate and volcanogenic sedimentary rocks of probable Late Ordovician age, suggesting that both the sedimentary rocks and the underlying intrusions correlate with the Støren Nappe in the upper part of the local sequence of Caledonide nappes. U-Pb evidence of metamorphic ages from deep-seated rocks of the Western Gneiss Region include: 1) zircon reaction rims on Proterozoic igneous baddeleyite in the Selnes Gabbro at 401 ± 2 Ma; 2) widespread development of zircon overgrowth and metamorphic zircon with omphacite and coesite inclusions from the Hareidlandet eclogite at 402 ± 2 Ma; and 3) extreme Devonian thermal resetting and neocrystallization of titanite over a wide area of the Proterozoic basement gneisses ending at 395 ± 3 Ma, here fully documented for the first time. At Kjørsvika, west of Trondheimsfjord, a ductilely deformed gneiss of the Ordovician intrusive suite contains igneous titanite dated at 455 Ma that shows little evidence for Devonian thermal resetting. This gneiss lies only 1 to 2 km northwest from a large area of Proterozoic gneisses with 100 percent Devonian reset titanite across a ductilely deformed contact that must represent a phase of extensional detachment (Agdenes detachment) much older than the more brittle detachments (compare Høybakken detachment) associated with some of the present outcrops of the Devonian clastic basins. These and other relationships suggest the following broad sequence of Siluro-Devonian events in the region: A) Early Scandian (430 - 410 Ma) thrusting with emplacement of the composite Støren Nappe onto the relatively cool Baltoscandian margin of Baltica during contemporaneous subduct…","author":[{"dropping-particle":"","family":"Tucker","given":"Robert D.","non-dropping-particle":"","parse-names":false,"suffix":""},{"dropping-particle":"","family":"Robinson","given":"Peter","non-dropping-particle":"","parse-names":false,"suffix":""},{"dropping-particle":"","family":"Solli","given":"Arne","non-dropping-particle":"","parse-names":false,"suffix":""},{"dropping-particle":"","family":"Gee","given":"David G.","non-dropping-particle":"","parse-names":false,"suffix":""},{"dropping-particle":"","family":"Thorsnes","given":"Terje","non-dropping-particle":"","parse-names":false,"suffix":""},{"dropping-particle":"","family":"Krogh","given":"Thomas E.","non-dropping-particle":"","parse-names":false,"suffix":""},{"dropping-particle":"","family":"Nordgulen","given":"Øytein","non-dropping-particle":"","parse-names":false,"suffix":""},{"dropping-particle":"","family":"Bickford","given":"M. E.","non-dropping-particle":"","parse-names":false,"suffix":""}],"container-title":"American Journal of Science","id":"ITEM-19","issue":"6","issued":{"date-parts":[["2004"]]},"page":"477-532","title":"Thrusting and extension in the Scandian Hinterland, Norway: New U-Pb ages and tectonostratigraphic evidence","type":"article-journal","volume":"304"},"uris":["http://www.mendeley.com/documents/?uuid=8a3681cb-ef53-4793-95a8-e03f3385d679"]}],"mendeley":{"formattedCitation":"(Corfu, 1980; 2004a; 2007; Romer et al., 1991; Schouenborg et al., 1991; Johansson et al., 1993b; Skår et al., 1994; Skår, 2002; Larsen et al., 2002; Austrheim et al., 2003; Rehnström and Torsvik, 2003; Skar and Pedersen, 2003; Corfu et al., 2003b; Rehnström and Corfu, 2004; Røhr et al., 2004; Tucker et al., 2004; Kullerud et al., 2006; Bergh et al., 2007; Kirkland et al., 2008a)","plainTextFormattedCitation":"(Corfu, 1980; 2004a; 2007; Romer et al., 1991; Schouenborg et al., 1991; Johansson et al., 1993b; Skår et al., 1994; Skår, 2002; Larsen et al., 2002; Austrheim et al., 2003; Rehnström and Torsvik, 2003; Skar and Pedersen, 2003; Corfu et al., 2003b; Rehnström and Corfu, 2004; Røhr et al., 2004; Tucker et al., 2004; Kullerud et al., 2006; Bergh et al., 2007; Kirkland et al., 2008a)","previouslyFormattedCitation":"(Corfu, 1980; Romer et al., 1991; Schouenborg et al., 1991; Johansson et al., 1993b; Skår et al., 1994; Larsen et al., 2002; Skår, 2002; Austrheim et al., 2003; Corfu et al., 2003b; Rehnström and Torsvik, 2003; Skar and Pedersen, 2003; Corfu, 2004a; Rehnström and Corfu, 2004; Røhr et al., 2004; Tucker et al., 2004; Kullerud et al., 2006; Bergh et al., 2007; Corfu, 2007; Kirkland et al., 2008a)"},"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00563C41" w:rsidRPr="00563C41">
        <w:rPr>
          <w:rFonts w:ascii="Times New Roman" w:hAnsi="Times New Roman" w:cs="Times New Roman"/>
          <w:noProof/>
          <w:sz w:val="24"/>
          <w:szCs w:val="24"/>
          <w:lang w:val="en-GB"/>
        </w:rPr>
        <w:t>(Corfu, 1980; 2004a; 2007; Romer et al., 1991; Schouenborg et al., 1991; Johansson et al., 1993b; Skår et al., 1994; Skår, 2002; Larsen et al., 2002; Austrheim et al., 2003; Rehnström and Torsvik, 2003; Skar and Pedersen, 2003; Corfu et al., 2003b; Rehnström and Corfu, 2004; Røhr et al., 2004; Tucker et al., 2004; Kullerud et al., 2006; Bergh et al., 2007; Kirkland et al., 2008a)</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Telemarkia</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00563C41">
        <w:rPr>
          <w:rFonts w:ascii="Times New Roman" w:hAnsi="Times New Roman" w:cs="Times New Roman"/>
          <w:sz w:val="24"/>
          <w:szCs w:val="24"/>
          <w:lang w:val="en-GB"/>
        </w:rPr>
        <w:instrText>ADDIN CSL_CITATION {"citationItems":[{"id":"ITEM-1","itemData":{"author":[{"dropping-particle":"","family":"Andersen","given":"T.","non-dropping-particle":"","parse-names":false,"suffix":""},{"dropping-particle":"","family":"Andresen","given":"A","non-dropping-particle":"","parse-names":false,"suffix":""},{"dropping-particle":"","family":"Sylvester","given":"A G","non-dropping-particle":"","parse-names":false,"suffix":""}],"container-title":"Norges Geologiske Undersøkelse Bulletin","id":"ITEM-1","issue":"Fig 1","issued":{"date-parts":[["2002"]]},"page":"5-18","title":"Timing of late- to post-tectonic Sveconorwegian granitic magmatism in South Norway","type":"article-journal","volume":"440"},"uris":["http://www.mendeley.com/documents/?uuid=1f9de8b7-ae4f-4a7f-8535-fb44b919aa0b"]},{"id":"ITEM-2","itemData":{"DOI":"10.1016/j.lithos.2006.03.068","ISSN":"00244937","abstract":"Laser ablation ICPMS U-Pb and Lu-Hf isotope data on granitic-granodioritic gneisses of the Precambrian Vråvatn complex in central Telemark, southern Norway, indicate that the magmatic protoliths crystallized at 1201 ± 9 Ma to 1219 ± 8 Ma, from magmas with juvenile or near-juvenile Hf isotopic composition (176Hf/177Hf = 0.2823 ± 11, epsilon-Hf &gt; + 6). These data provide supporting evidence for the depleted mantle Hf-isotope evolution curve in a time period where juvenile igneous rocks are scarce on a global scale. They also identify a hitherto unknown event of mafic underplating in the region, and provide new and important limits on the crustal evolution of the SW part of the Fennoscandian Shield. This juvenile geochemical component in the deep crust may have contributed to the 1.0-0.92 Ga anorogenic magmatism in the region, which includes both A-type granite and a large anorthosite-mangerite-charnockite-granite intrusive complex. The gneisses of the Vråvatn complex were intruded by a granitic pluton with mafic enclaves and hybrid facies (the Vrådal granite) in that period. LAM-ICPMS U-Pb data from zircons from granitic and hybrid facies of the pluton indicates an intrusive age of 966 ± 4 Ma, and give a hint of ca. 1.46 Ga inheritance. The initial Hf isotopic composition of this granite (176Hf/177Hf = 0.28219 ± 13, epsilon-Hf = - 5 to + 6) overlaps with mixtures of pre-1.7 Ga crustal rocks and juvenile Sveconorwegian crust, lithospheric mantle and/or global depleted mantle. Contributions from ca. 1.2 Ga crustal underplate must be considered when modelling the petrogenesis of late Sveconorwegian anorogenic magmatism in the region. © 2006 Elsevier B.V. All rights reserved.","author":[{"dropping-particle":"","family":"Andersen","given":"T.","non-dropping-particle":"","parse-names":false,"suffix":""},{"dropping-particle":"","family":"Griffin","given":"W. L.","non-dropping-particle":"","parse-names":false,"suffix":""},{"dropping-particle":"","family":"Sylvester","given":"A. G.","non-dropping-particle":"","parse-names":false,"suffix":""}],"container-title":"Lithos","id":"ITEM-2","issue":"3-4","issued":{"date-parts":[["2007"]]},"page":"273-287","title":"Sveconorwegian crustal underplating in southwestern Fennoscandia: LAM-ICPMS U-Pb and Lu-Hf isotope evidence from granites and gneisses in Telemark, southern Norway","type":"article-journal","volume":"93"},"uris":["http://www.mendeley.com/documents/?uuid=bf819f92-cd66-4a51-b645-07b717807598"]},{"id":"ITEM-3","itemData":{"DOI":"10.1016/j.precamres.2004.08.006","ISSN":"03019268","abstract":"The Blefjell quartzite is ca. 40 × 6-10 km gneissic metasupracrustal occurrence deposited on a 1159 ± 8 Ma old felsic volcanite. It is part of a mature beach - shallow shelf complex deposited between ca. 1155 and 1145 Ma. LAM-ICPMS U-Pb ages of single, detrital zircons range from 1.40 to 2.07 Ga, with frequency maxima in the age-range 1.65-1.90 Ga. Younger zircons (1.53-1.64 and 1.40-1.50 Ga are less abundant. Present-day 176Hf/ 177Hf ranges from 0.2814 to 0.2822, corresponding to ε Hf(t) between -8 and +14. The minor and trace element distribution of the zircons suggest derivation from a range of mafic to granitic protosources, characterized by distinct, relative LREE enrichment or HREE depletion. The data confirm the presence of important 1.7-1.9 Ga protosources for Precambrian sediments in S Norway, indistinguishable in age and crustal history from rocks of the Transscandinavian Igneous Belt. This lends further support to regional tectonic models in which southern Norway west of the Oslo Rift has been an integral part of the Baltic Shield since the formation of the regional protolith in the Paleoprotoerozoic. © 2004 Elsevier B.V. All rights reserved.","author":[{"dropping-particle":"","family":"Andersen","given":"T.","non-dropping-particle":"","parse-names":false,"suffix":""},{"dropping-particle":"","family":"Laajoki","given":"K.","non-dropping-particle":"","parse-names":false,"suffix":""},{"dropping-particle":"","family":"Saeed","given":"Ayesha","non-dropping-particle":"","parse-names":false,"suffix":""}],"container-title":"Precambrian Research","id":"ITEM-3","issue":"3","issued":{"date-parts":[["2004"]]},"page":"217-244","title":"Age, provenance and tectonostratigraphic status of the Mesoproterozoic Blefjell quartzite, Telemark sector, southern Norway","type":"article-journal","volume":"135"},"uris":["http://www.mendeley.com/documents/?uuid=08508eec-43d6-4544-8a32-3b8bc4434eae"]},{"id":"ITEM-4","itemData":{"DOI":"10.1144/gsjgs.155.1.0143","ISSN":"00167649","abstract":"Six units from three suites of gneissic megacrystic granitoids in the Sveconorwegian Province of SW Norway were dated by the U-Pb zircon method. The Gjerstad suite crystallized between 1.19 and 1.15 Ga in the Bamble, Telemark and Rogaland Vest Agder terranes; it has an A-type geochemical signature suggesting intrusion in a tensional setting. The Vennesla unit of this suite yields an age of 1166+61-21 Ma. The Feda suite intruded in Rogaland-Vest Agder during a short period at 1.05 Ga (four units between 1051+2-8 and 1049+2-8 Ma) and has a high-K. calc-alkaline trend suggesting a subduction-related setting. The Fennefoss augen gneiss of Telemark (1035+2 -3 Ma) possesses a geochemical signature transitional between high-K calc-alkaline and A-type. The spatial association of tensional plutonism with the Kristiansand-Porsgrunn shear zone between Bamble and Telemark suggests that crustal thinning occurred along this axis between 1.19 and 1.13 Ga, preceding Sveconorwegian compressive shearing. The boundary between Rogaland-Vest Agder and Telemark, the Mandai line, probably separated, at 1.05 Ga, a mobile belt (Rogaland-Vest Agder) and a colder, more rigid terrane (Telemark). Major strike-slip shearing along the southern section of the Mandal line was probably associated with intrusion of an elongate pluton of the Feda suite and ductile amphibolite-facies deformation along a banded gneiss unit.","author":[{"dropping-particle":"","family":"Bingen","given":"Bernard","non-dropping-particle":"","parse-names":false,"suffix":""},{"dropping-particle":"","family":"Breemen","given":"Otto","non-dropping-particle":"Van","parse-names":false,"suffix":""}],"container-title":"Journal of the Geological Society","id":"ITEM-4","issue":"1","issued":{"date-parts":[["1998"]]},"page":"143-154","title":"Tectonic regimes and terrane boundaries in the high-grade Sveconorwegian belt of SW Norway, inferred from U-Pb zircon geochronology and geochemical signature of augen gneiss suites","type":"article-journal","volume":"155"},"uris":["http://www.mendeley.com/documents/?uuid=ef234e28-1cc1-4e1f-ae5e-a9197a77508c"]},{"id":"ITEM-5","itemData":{"DOI":"10.1016/j.precamres.2018.05.025","ISSN":"03019268","abstract":"The Sveconorwegian orogeny is a more than 250 Myr-long multiphase orogenic event that contributed to the amalgamation of Fennoscandia into Rodinia at the end of the Mesoproterozoic. We propose a new lithospheric-scale tectonic model for the pre- to early Sveconorwegian orogenic evolution between 1280 and 1080 Ma. This evolution is recorded in southern Norway by two c. 25 km wide belts of up to granulite-facies rocks, the Bamble and Kongsberg Lithotectonic Units, and a c. 80 km belt in the Telemarkia Lithotectonic Unit, which contains lower-grade rocks and evidence of widespread plutonism. New zircon U–Pb geochronological data from 54 samples confirm magmatic activity between 1575 and 1485 Ma, and 1210 and 1140 Ma. The new data constrain peak amphibolite to granulite-facies metamorphism in Bamble and Kongsberg to between 1145 and 1130 Ma. New geological mapping shows that the Kongsberg Lithotectonic Unit is characterized by a regional, N–S trending highly transposed lithological banding reflecting E–W orthogonal shortening as expressed by tight to isoclinal folds, and a penetrative subvertical foliation bearing a steep peak-metamorphic lineation. Telemarkia is instead characterized by crustal extension-related bimodal magmatism and intermontane basin sedimentation between 1280 and 1080 Ma. Paired and in part coeval extension and compression are interpreted as reflecting asthenospheric upwelling, orogenic plateau development and delamination of the sub-continental lithospheric mantle beneath Telemarkia, followed by foundering (dripping-off) of the lithospheric mantle slab under the Kongsberg and Bamble Lithotectonic Units. This model stresses the pull effect of a foundering mantle slab in an actively shortening orogen to facilitate highly localised compression and granulite-facies metamorphism in the crust. It accounts for the well-known, first-order geological characteristics of the orogen and does not require the accretion of exotic terranes to explain the early-Sveconorwegian orogenic evolution.","author":[{"dropping-particle":"","family":"Bingen","given":"Bernard","non-dropping-particle":"","parse-names":false,"suffix":""},{"dropping-particle":"","family":"Viola","given":"Giulio","non-dropping-particle":"","parse-names":false,"suffix":""}],"container-title":"Precambrian Research","id":"ITEM-5","issue":"December 2017","issued":{"date-parts":[["2018"]]},"page":"170-204","publisher":"Elsevier","title":"The early-Sveconorwegian orogeny in southern Norway: Tectonic model involving delamination of the sub-continental lithospheric mantle","type":"article-journal","volume":"313"},"uris":["http://www.mendeley.com/documents/?uuid=91c16fb4-96e3-4dac-b4da-22494d63f04c"]},{"id":"ITEM-6","itemData":{"DOI":"10.1139/e02-054","ISSN":"00084077","abstract":"Recent models suggest that Laurentia and Baltica were contiguous during the Mesoproterozoic and shared a long-lived active continental margin, subsequently reworked during the Grenvillian orogeny. Around 1.25 Ga, the geological record is dominated by dyke-swarm intrusion, continental rift basin formation, A-type felsic magmatism, and arc - back-arc basin development. It points to a dominantly extensional tectonic regime over most of the craton and the Grenvillian margin, suggesting a retreating subduction boundary at that time. In the westernmost allochthonous domain of the Sveconorwegian Orogen, southern Norway, the Sæsvatn-Valldal supracrustal sequences are interpreted as rift or pull-apart basins. They formed at and after 1.27 Ga, in a continental setting, at the margin of Baltica. This interpretation is based on geological, geochemical, and new secondary ion mass spectrometry (SIMS) zircon U-Pb data. A subvolcanic quartz porphyry at the base of the Sæsvatn sequence yields a 1275 ± 8 Ma intrusion age. Metarhyolite samples in the lower part of the sequences yield equivalent extrusion ages of 1264 ± 4 Ma (Sæsvatn sequence) and 1260 ± 8 Ma (Valldal sequence). The metarhyolite units are overlain by sequences of metabasalt and metasandstone. An angular unconformity between the metarhyolites and overlying rocks is locally observed and possibly reflects rift tectonics during formation of the basin. A sample of arkosic metasandstone at the top of the exposed Sæsvatn sequence yields a few Archaean detrital zircon grains and a large spectrum of 2.2-1.2 Ga Proterozoic grains. These data point to a varied continental provenance and constrain sedimentation to later than 1211 ± 18 Ma.","author":[{"dropping-particle":"","family":"Bingen","given":"Bernard","non-dropping-particle":"","parse-names":false,"suffix":""},{"dropping-particle":"","family":"Mansfeld","given":"Joakim","non-dropping-particle":"","parse-names":false,"suffix":""},{"dropping-particle":"","family":"Sigmond","given":"Ellen M.O.","non-dropping-particle":"","parse-names":false,"suffix":""},{"dropping-particle":"","family":"Stein","given":"Holly","non-dropping-particle":"","parse-names":false,"suffix":""}],"container-title":"Canadian Journal of Earth Sciences","id":"ITEM-6","issue":"9","issued":{"date-parts":[["2002"]]},"page":"1425-1440","title":"Baltica-Laurentia link during the Mesoproterozoic: 1.27 Ga development of continental basins in the Sveconorwegian Orogen, southern Norway","type":"article-journal","volume":"39"},"uris":["http://www.mendeley.com/documents/?uuid=3f07d10b-b7f6-4336-a22d-951b662a1f15"]},{"id":"ITEM-7","itemData":{"DOI":"10.1016/S0301-9268(03)00087-1","ISBN":"4773904240","ISSN":"03019268","abstract":"The Sveconorwegian and Grenville orogenic belts display widespread 1.19-1.13 Ga Early Grenvillian continental magmatism including A-type granitoids. In the Sveconorwegian province, S Norway, bimodal 1.17-1.14 Ga metavolcanic rocks of the Telemark sector are part of this magmatism. Volcanic rocks in low- to medium-metamorphic grade are interlayered with immature and locally conglomeratic clastic metasediments and covered by a thick metasedimentary sequence. Minor unconformities are reported. New zircon U-Pb data are presented and integrated in a revised stratigraphy of the Telemark supracrustal rocks. A metarhyodacite at the base of the Nore group yields a crystallisation age of 1169 ± 9 Ma and displays 1.7-1.5 Ga inherited zircon grains (SIMS data). A metarhyolite situated below sandstone of the Heddal group yields a crystallisation age of 1159 ± 8 Ma. In the cover sequence, a metasandstone of the Heddal group has detrital zircon grains in the intervals 2.86-2.41 and 1.94-1.11 Ga (34 analysed grains) and a metasandstone of the Kalhovd formation in the intervals 2.85-2.74 and 2.00-1.05 Ga (41 analysed grains). These metasediments were deposited after 1121 ± 15 Ma and 1065 ± 11 Ma, respectively and were transformed by 1.01 Ga Late Sveconorwegian deformation and metamorphism. The metasedimentary rocks contain a significant amount of regionally derived clasts. Two deformed A-type granite metaplutons yield zircon U-Pb intrusion ages of 1146 ± 5 Ma (Eiddal) and 1153 ± 2 Ma (Haglebu, ID-TIMS data). The 1.19-1.13 Ga magmatism is distributed in the western part of the Sveconorwegian province, in the Telemark, Bamble and Rogaland-Vest Agder sectors, indicating that these sectors were part of a single plate at that time, which is characterised by a thin lithosphere today. The A-type geochemical signature of the felsic magmatism and the continental lithosphere signature of the associated mafic volcanism point to a continental non-compressional tectonic regime. The overlap in time between widespread 1.19-1.13 Ga continental magmatism, intermontane basin formation and Early Sveconorwegian 1.15-1.12 Ga granulite-facies metamorphism recorded in the Bamble sector suggest a thermal pulse linked to upflow of asthenospheric mantle. Deposition of the cover of clastic sediments between 1.12 and 1.01 Ga possibly reflects thermal subsidence after the 1.19-1.13 Ga event and before the Late Sveconorwegian (1.03-0.95 Ga) orogenic phases. An analogy between the 1.19-1.13 Ga evolut…","author":[{"dropping-particle":"","family":"Bingen","given":"Bernard","non-dropping-particle":"","parse-names":false,"suffix":""},{"dropping-particle":"","family":"Nordgulen","given":"Øystein","non-dropping-particle":"","parse-names":false,"suffix":""},{"dropping-particle":"","family":"Sigmond","given":"Ellen M.O.","non-dropping-particle":"","parse-names":false,"suffix":""},{"dropping-particle":"","family":"Tucker","given":"Robert","non-dropping-particle":"","parse-names":false,"suffix":""},{"dropping-particle":"","family":"Mansfeld","given":"Joakim","non-dropping-particle":"","parse-names":false,"suffix":""},{"dropping-particle":"","family":"Högdahl","given":"Karin","non-dropping-particle":"","parse-names":false,"suffix":""}],"container-title":"Precambrian Research","id":"ITEM-7","issue":"2-4","issued":{"date-parts":[["2003"]]},"page":"215-241","title":"Relations between 1.19-1.13 Ga continental magmatism, sedimentation and metamorphism, Sveconorwegian province, S Norway","type":"article-journal","volume":"124"},"uris":["http://www.mendeley.com/documents/?uuid=bcac7155-ccc5-4545-88b4-714749c1224c"]},{"id":"ITEM-8","itemData":{"DOI":"10.1016/j.lithos.2005.06.017","ISSN":"00244937","abstract":"Re-Os dating of molybdenite from small deposits is used to define crustal domains exhibiting ductile versus brittle behaviour during gravitational collapse of the Sveconorwegian orogen in SW Scandinavia. A 1019 ± 3 Ma planar quartz vein defines a minimum age for brittle behaviour in central Telemark. In Rogaland-Vest Agder, molybdenite associated with deformed quartz and pegmatite veins formed between 982 ± 3 and 947 ± 3 Ma in the amphibolite-facies domain (three deposits) and between 953 ± 3 and 931 ± 3 Ma west of the clinopyroxene-in isograd (two deposits) in the vicinity of the 0.93-0.92 Ga Rogaland anorthosite complex. The data constrain the last increment of ductile deformation to be younger than 0.95 and 0.93 Ga in these two metamorphic zones, respectively. Molybdenite is the product of an equilibrium between biotite, oxide and sulfide minerals and a fluid or hydrated melt phase, after the peak of 1.03-0.97 Ga regional metamorphism. Molybdenite precipitation is locally episodic. A model for gravitational collapse of the Sveconorwegian orogen controlled by lithospheric extension after 0.97 Ga is proposed. In the west of the orogen, the Rogaland-Vest Agder sector is interpreted as a large shallow gneiss dome, formed slowly in two stages in a warm and structurally weak crust. The first stage at 0.96-0.93 Ga was associated with intrusion of the post-collisional hornblende-biotite granite suite. The second stage at 0.93-0.92 Ga, restricted to the southwesternmost area, was associated with intrusion of the anorthosite-mangerite-charnockite suite. Most of the central part of the orogen was already situated in the brittle upper crust well before 0.97 Ga, and did not undergo significant exhumation during collapse. In the east of the orogen, situated against the colder cratonic foreland, exhumation of high-grade rocks of the Eastern Segment occurred between 0.97 and 0.95 Ga, and included preservation of high-pressure rocks but no plutonism. © 2005 Elsevier B.V. All rights reserved.","author":[{"dropping-particle":"","family":"Bingen","given":"Bernard","non-dropping-particle":"","parse-names":false,"suffix":""},{"dropping-particle":"","family":"Stein","given":"Holly J.","non-dropping-particle":"","parse-names":false,"suffix":""},{"dropping-particle":"","family":"Bogaerts","given":"Michel","non-dropping-particle":"","parse-names":false,"suffix":""},{"dropping-particle":"","family":"Bolle","given":"Olivier","non-dropping-particle":"","parse-names":false,"suffix":""},{"dropping-particle":"","family":"Mansfeld","given":"Joakim","non-dropping-particle":"","parse-names":false,"suffix":""}],"container-title":"Lithos","id":"ITEM-8","issue":"3-4","issued":{"date-parts":[["2006"]]},"page":"328-346","title":"Molybdenite Re-Os dating constrains gravitational collapse of the Sveconorwegian orogen, SW Scandinavia","type":"article-journal","volume":"87"},"uris":["http://www.mendeley.com/documents/?uuid=205edcfb-44b0-488d-8e22-856e7c869a95"]},{"id":"ITEM-9","itemData":{"ISSN":"0029196X","abstract":"The timing of Sveconorwegian bigh-grade metamorphism is evaluated in the four lithotectonic units/terranes exposed in the Sveconorwegian belt in South Norway. U-Pb, Th-Pb and Re-Os data were obtained from 21 samples of Mesoproterozoic ortho- and paragneisses. In the Bamble Terrane, SIMS monazite U-Pb data constrain peak amphibolite- to granulite-facies metamorphism between 1137 ±1 and 1127 ±6 Ma, and unroofing at 1107 ±9 Ma. In the Kongsherg Terrane, a molybdenite Re-Os date at 1112 ±4 Ma and a monazite U-Pb date at 1092 ±1 Ma bracket amphibolite-facies metamorphism. In the Idefjorden Terrane, west of the Oslo rift, a pulse of Gothian metamorphism at 1539 ±8 Ma and three pulses of Sveconorwegian metamorphism at 1091 ±18 Ma, 1052 ±4 to 1043 ±8 Ma and 1024 ±9 Ma are recorded by monazite, zircon and titanite data. Amphibolite-facies metamorphism peaked at 1052 ±4 Main the kyanite field (1.00-1.17 GPa, 688-780 °C). At the boundary between the Idefjorden and Telemarkia Terranes, SIMS zircon U-Pb data constrain amphibolite-facies metamorphism between 1012 ±7 and 1008 ±14 Ma and provide a maximum age for shearing along the Vardefjell Shear Zone between these two terranes. Amphibolite-facies metamorphism in the Telemarkia hanging wall of the Vardefjell Shear Zone is coeval at 1014 ±1 Ma. In the Suldal Sector of the Telemarkia Terrane, monazite data yield an age of 1005 ±7 Ma for amphibolite-facies migmatitization. In the Rogaland-Vest Agder Sector of the Telemarkia Terrane, paired U-Pb and Th-Pb ID-TIMS monazite analyses date monazite growth to have been between 1013 ±5 and 980 ±5 Ma during M1 intermediate-pressure regional metamorphism, and between 927 ±5 and 922 ±5 Ma. during M2 low-pressure high- to ultrahigh-temperature metamorphism. SIMS monazite dates at 1032 ±5 and 990 ±8 Ma in a granulite, situated outside the area affected by M2 metamorphism, demonstrate granulite-facies conditions during M1 metamorphism. Available data show that the four terranes in South Norway have distinct metamorphic histories. The Bamble and Kongsberg Terranes show evidence for early-Sveconorwegian metamorphism between 1140 and 1080 Ma. The Idefjorden Terrane, though locally affected by this early metamorphism, was mainly reworked by medium to high-pressure metamorphism between 1050 and 1025 Ma. The Telemarkia Terrane was reworked later between c. 1035 and 970 Ma. A high-temperature metamorphic phase at 930-920 Ma. is specific for the Telemarkia Terrane and is related to post-col…","author":[{"dropping-particle":"","family":"Bingen","given":"Bernard","non-dropping-particle":"","parse-names":false,"suffix":""},{"dropping-particle":"","family":"Davis","given":"William J.","non-dropping-particle":"","parse-names":false,"suffix":""},{"dropping-particle":"","family":"Hamilton","given":"Michael A.","non-dropping-particle":"","parse-names":false,"suffix":""},{"dropping-particle":"","family":"Engvik","given":"Ane K.","non-dropping-particle":"","parse-names":false,"suffix":""},{"dropping-particle":"","family":"Stein","given":"Holly J.","non-dropping-particle":"","parse-names":false,"suffix":""},{"dropping-particle":"","family":"Skår","given":"Øyvind","non-dropping-particle":"","parse-names":false,"suffix":""},{"dropping-particle":"","family":"Nordgulen","given":"Øystein","non-dropping-particle":"","parse-names":false,"suffix":""}],"container-title":"Norwegian Journal of Geology","id":"ITEM-9","issue":"1","issued":{"date-parts":[["2008"]]},"page":"13-42","title":"Geochronology of high-grade metamorphism in the Sveconorwegian belt, S. Norway: U-Pb, Th-Pb and Re-Os data","type":"article-journal","volume":"88"},"uris":["http://www.mendeley.com/documents/?uuid=ba03723d-6b7e-49ea-a0f8-3068d23cded2"]},{"id":"ITEM-10","itemData":{"DOI":"10.1017/S001675681400048X","ISSN":"14695081","abstract":"Paired isotope dilution - thermal ionization mass spectrometry (ID-TIMS) and secondary ion mass spectrometry (SIMS) zircon U-Pb data elucidate geochronological relations in the historically important Knaben molybdenum mining district, Sveconorwegian Orogen, south Norway. This polyphase district provided c. 8.5 Mt of ore with a grade of 0.2%. It consists of mineralized quartz veins, silica-rich gneiss, pegmatites and aplites associated with a heterogeneous, locally sulphide-bearing, amphibolites facies gneiss called Knaben Gneiss, and hosted in a regional-scale monotonous, commonly weakly foliated, granitic gneiss. An augen gneiss at the Knaben I deposit yields a 1257±6 Ma magmatic zircon age, dating the pre-Sveconorwegian protolith of the Knaben Gneiss. Mineralized and non-mineralized granitic gneiss samples at the Knaben II and Kvina deposits contain some 1488-1164 Ma inherited zircon and yield consistent intrusion ages of 1032±4, 1034±6 and 1036±6 Ma. This age links magmatism in the district to the regional 1050-1020 Ma Sirdal I-type granite suite, corresponding to voluminous crustal melting during the Sveconorwegian orogeny. A high-U, low-Th/U zircon rim is present in all samples. It defines several age clusters between 1039±6 and 1009±7 Ma, peaking at c. 1016 Ma and overlapping with a monazite age of 1013±5 Ma. The rim records protracted hydrothermal activity, which started during the main magmatic event and outlasted it. This process was coeval with regional high-grade Sveconorwegian metamorphism. Molybdenum deposition probably started during this event when silica-rich mineralizing fluids or hydrous magmas were released from granite magma batches. An analogy between the Knaben district and shallow, short-lived porphyry Mo deposits is inappropriate.","author":[{"dropping-particle":"","family":"Bingen","given":"Bernard","non-dropping-particle":"","parse-names":false,"suffix":""},{"dropping-particle":"","family":"Corfu","given":"Fernando","non-dropping-particle":"","parse-names":false,"suffix":""},{"dropping-particle":"","family":"Stein","given":"Holly J.","non-dropping-particle":"","parse-names":false,"suffix":""},{"dropping-particle":"","family":"Whitehouse","given":"Martin J.","non-dropping-particle":"","parse-names":false,"suffix":""}],"container-title":"Geological Magazine","id":"ITEM-10","issue":"3","issued":{"date-parts":[["2015"]]},"page":"537-556","title":"U-Pb geochronology of the syn-orogenic Knaben molybdenum deposits, Sveconorwegian Orogen, Norway","type":"article-journal","volume":"152"},"uris":["http://www.mendeley.com/documents/?uuid=099587d7-3372-4266-bb14-1080b2ae1278"]},{"id":"ITEM-11","itemData":{"DOI":"10.1016/j.precamres.2017.12.012","ISSN":"03019268","abstract":"The Kleivan and Sjelset granitic complexes are two composite plutons, containing both orthopyroxene and biotite (± hornblende) facies, emplaced in the Sveconorwegian (Grenvillian) high-grade basement of SW Norway. A structural study of these two plutons, based on the anisotropy of magnetic susceptibility (AMS) technique and combined with high-precision U-Th-Pb zircon dating, is presented here. Geochronological data demonstrate a rapid emplacement of successive magmatic pulses in the Kleivan complex (from 936.94 ± 0.42 Ma to 935.62 ± 0.67 Ma) and, on the contrary, a non-negligible rest period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3.2 Ma) in the construction of the Sjelset complex that was formed by two pulses emplaced, respectively, at 935.67 ± 0.37 Ma and 932.43 ± 0.75 Ma. Locally discordant magnetic fabrics in the latter pluton confirm this rather protracted construction time. Thermomagnetic and hysteresis measurements supporting the AMS data indicate a magnetic mineralogy dominated by a multidomain, Ti-poor titanomagnetite, except in samples having a very low magnetic susceptibility. The susceptibility magnitudes, paramagnetic to ferromagnetic in agreement with the rock magnetic data, rely on the petrographic rock-types and on the alteration degree. Image analysis confirms that the magnetic fabric is usually coaxial with the shape fabric in both complexes, supporting the use of AMS as a proxy for the petrofabric orientation. Combined with micro- and macrostructural data, the magnetic fabric demonstrates that the Kleivan and Sjelset granitic complexes have their internal fabrics largely dominated by tectonic strain. Models of synfolding emplacement coeval with the last stage of Sveconorwegian contraction recorded in the area are proposed for the two plutons.","author":[{"dropping-particle":"","family":"Bolle","given":"Olivier","non-dropping-particle":"","parse-names":false,"suffix":""},{"dropping-particle":"","family":"Diot","given":"Hervé","non-dropping-particle":"","parse-names":false,"suffix":""},{"dropping-particle":"Vander","family":"Auwera","given":"Jacqueline","non-dropping-particle":"","parse-names":false,"suffix":""},{"dropping-particle":"","family":"Dembele","given":"Aliou","non-dropping-particle":"","parse-names":false,"suffix":""},{"dropping-particle":"","family":"Schittekat","given":"Jasmine","non-dropping-particle":"","parse-names":false,"suffix":""},{"dropping-particle":"","family":"Spassov","given":"Simo","non-dropping-particle":"","parse-names":false,"suffix":""},{"dropping-particle":"","family":"Ovtcharova","given":"Maria","non-dropping-particle":"","parse-names":false,"suffix":""},{"dropping-particle":"","family":"Schaltegger","given":"Urs","non-dropping-particle":"","parse-names":false,"suffix":""}],"container-title":"Precambrian Research","id":"ITEM-11","issue":"November 2017","issued":{"date-parts":[["2018"]]},"page":"247-267","publisher":"Elsevier","title":"Pluton construction and deformation in the Sveconorwegian crust of SW Norway: Magnetic fabric and U-Pb geochronology of the Kleivan and Sjelset granitic complexes","type":"article-journal","volume":"305"},"uris":["http://www.mendeley.com/documents/?uuid=d286ee9d-465b-4f20-ac30-6df53ed034fb"]},{"id":"ITEM-12","itemData":{"DOI":"10.1016/j.precamres.2004.06.003","ISSN":"03019268","abstract":"Between ca. 1.3 Ga and the onset of the Sveconorwegian orogeny (ca. 1.0 Ga) in the Baltic Shield, the margin of Baltica was subjected to repeated episodes of bimodal magmatism. A new TIMS U-Pb date of 1259 +/- 2 Ma for magmatic zircon from metarhyolite of the Trossovdal Formation is presented. At least two distinct episodes of bimodal volcanism in southern Norway: the 1.26 Ga Valldal Group and 1.16 Ga Oftefjell and Høydalsmo groups are now recognized. The Dal Group in south-western Sweden is a more distal equivalent of the latter. In the Valldal region, volcanism developed in an extensional setting, following the initial deposition of clastic sediments. The earliest volcanics are A-type peraluminous rhyolites, with Nd and Hf isotopic compositions supporting formation by remelting of 1.5-1.9 Ga granitic basement, initiated by the intrusion of mafic magmas. Subsequent volcanism comprised subaerial basaltic lava flows, locally intercalated with clastic sediments. The earliest basaltic magmas (Hagastøl Formation) are chemically the more evolved and contain the lavas that suffered crustal contamination, whereas, the later basalts (Austmannali Formation) are consistent with melting of a depleted mantle source. However, all of the basalts have elevated La/Nb values relative to MORB. This feature is consistent with asthenospheric melts variably contaminated by a lithospheric mantle component, which had been previously enriched by an earlier subduction event. The combination of early clastic sedimentation, bimodal volcanism and igneous geochemistry suggests that the Valldal volcanics formed in a continental back-arc setting. The new data suggest that at least from ca. 1.3 Ga the proto-margin of Baltica was possibly a convergent continental margin, with back-arc development occurring diachronously along its length from ca. 1.26 to 1.16 Ga. Magmas produced during these two volcanic episodes have distinct geochemical and isotopic signatures and their geographic distribution suggests that each is restricted to a discrete crustal terrain. This further supports the view that during the Sveconorwegian orogeny large-scale strike slip tectonics juxtaposed the different terranes to give the present crustal geometry. © 2004 Elsevier B.V. All rights reserved.","author":[{"dropping-particle":"","family":"Brewer","given":"T. S.","non-dropping-particle":"","parse-names":false,"suffix":""},{"dropping-particle":"","family":"Åhäll","given":"K. I.","non-dropping-particle":"","parse-names":false,"suffix":""},{"dropping-particle":"","family":"Menuge","given":"J. F.","non-dropping-particle":"","parse-names":false,"suffix":""},{"dropping-particle":"","family":"Storey","given":"C. D.","non-dropping-particle":"","parse-names":false,"suffix":""},{"dropping-particle":"","family":"Parrish","given":"R. R.","non-dropping-particle":"","parse-names":false,"suffix":""}],"container-title":"Precambrian Research","id":"ITEM-12","issue":"3-4","issued":{"date-parts":[["2004"]]},"page":"249-273","title":"Mesoproterozoic bimodal volcanism in SW Norway, evidence for recurring pre-Sveconorwegian continental margin tectonism","type":"article-journal","volume":"134"},"uris":["http://www.mendeley.com/documents/?uuid=ad660ba1-ab95-4d18-bbda-fc129de46da9"]},{"id":"ITEM-13","itemData":{"DOI":"10.1016/j.precamres.2015.05.002","ISSN":"03019268","abstract":"The Late Mesoproterozoic Sveconorwegian Province is commonly correlated with the continent-collision related Grenville Province in eastern Canada. Recently, however, the evolution of the Sveconorwegian Province in SW Norway has been strongly debated, casting doubt on a direct correlation between these provinces.Metamorphism in SW Norway has traditionally been interpreted as representing a main collisional event between ca. 1030 and 970. Ma, followed by a contact metamorphic event at 930. Ma. Magmatism has been grouped into a 'syn-collisional' suite at 1050-1035. Ma, a 'post-collisional' suite at 980-930. Ma, and an anorthosite-mangerite-charnockite-granite (AMCG) suite at 930. Ma. New detailed mapping and geochronology in the area reveal a very different and much more complex evolution, and require re-evaluation of previously presented models. In this paper, we focus on the introduction and description of a newly discovered, ca. 200. km. ×. 50. km magmatic belt, the Sirdal Magmatic Belt (SMB). Previously mapped as granitic gneisses in many areas, the existence of this large, commonly undeformed and unmetamorphosed granitoid batholith was only recognized a few years ago (. Slagstad et al., 2013a). Magmatism in this belt between 1060 and 1020. Ma precedes and overlaps the main Sveconorwegian metamorphic event(s) that affected the region.Our observations of cross-cutting relationships between previously metamorphosed gneisses and SMB rocks indicate that at least one episode of amphibolite- to granulite-facies metamorphism occurred in the region during or prior to emplacement. A lack of widespread metamorphic overprinting and common preservation of igneous textures in most of the SMB indicate that high-grade Sveconorwegian metamorphism after ca. 1020. Ma was local rather than regional in SW Norway.The orogenic evolution of SW Norway is characterized by emplacement of large volumes of granitic magma and more localized UHT metamorphism, which is quite different from the widespread, long-lasting metamorphic evolution observed in the Grenville Province, and may point to different tectonic regimes for the two provinces.","author":[{"dropping-particle":"","family":"Coint","given":"N.","non-dropping-particle":"","parse-names":false,"suffix":""},{"dropping-particle":"","family":"Slagstad","given":"T.","non-dropping-particle":"","parse-names":false,"suffix":""},{"dropping-particle":"","family":"Roberts","given":"N. M.W.","non-dropping-particle":"","parse-names":false,"suffix":""},{"dropping-particle":"","family":"Marker","given":"M.","non-dropping-particle":"","parse-names":false,"suffix":""},{"dropping-particle":"","family":"Røhr","given":"T.","non-dropping-particle":"","parse-names":false,"suffix":""},{"dropping-particle":"","family":"Sørensen","given":"Bjørn E.","non-dropping-particle":"","parse-names":false,"suffix":""}],"container-title":"Precambrian Research","id":"ITEM-13","issued":{"date-parts":[["2015"]]},"page":"57-77","publisher":"Elsevier B.V.","title":"The Late Mesoproterozoic Sirdal Magmatic Belt, SW Norway: Relationships between magmatism and metamorphism and implications for Sveconorwegian orogenesis","type":"article-journal","volume":"265"},"uris":["http://www.mendeley.com/documents/?uuid=d117c2b7-47ed-451e-9bad-e3eb3e01baf7"]},{"id":"ITEM-14","itemData":{"DOI":"10.1016/j.precamres.2007.08.003","ISSN":"03019268","abstract":"The Mesoproterozoic Telemark supracrustals in southern Norway comprise two major assemblages of bimodal volcanic and clastic metasedimentary rocks. The older Vestfjorddalen supergroup evolved from A-type, ca. 1500 Ma continental felsic volcanism, via within-plate type basaltic volcanism, into open sea siliciclastic sedimentation, and produced an at least 5 km thick, quartzite-dominated sequence, the Vindeggen group. It overlies a basement formed by just slightly older, 1550-1500 Ma mature arc rocks. The younger, 1170-1140 Ma Sveconorwegian supergroup was characterized by bimodal volcanism, associated with plutonism, and with several intervening periods of clastic sedimentation. The metadiabase dated in this study cuts the Vindeggen group at the top of the older supergroup and is itself delimited by an unconformity at the bottom of the younger supergroup. The 1347 ± 4 Ma age, obtained by ID-TIMS analysis of zircon, defines a mimimum age for deposition of the Vindeggen group. The age is unique in the regional context but in general terms it fits a pattern of episodic and locally intense magmatism that characterized the Mesoproterozoic development of the margins of Proto-Baltica and -Laurentia and has been related to the evolution of a long-lived convergent margin. The similarities between some of these terranes and distinctiveness from others, in both orogens, may indicate outboard evolution of the Telemarkia and Frontenac terranes before their aggregation within the Sveconorwegian-Grenvillian orogen. © 2007 Elsevier B.V. All rights reserved.","author":[{"dropping-particle":"","family":"Corfu","given":"F.","non-dropping-particle":"","parse-names":false,"suffix":""},{"dropping-particle":"","family":"Laajoki","given":"K.","non-dropping-particle":"","parse-names":false,"suffix":""}],"container-title":"Precambrian Research","id":"ITEM-14","issue":"3-4","issued":{"date-parts":[["2008"]]},"page":"299-307","title":"An uncommon episode of mafic magmatism at 1347 Ma in the Mesoproterozoic Telemark supracrustals, Sveconorwegian orogen-Implications for stratigraphy and tectonic evolution","type":"article-journal","volume":"160"},"uris":["http://www.mendeley.com/documents/?uuid=d58f7ca7-87b0-46d2-a790-fd31eb486ee2"]},{"id":"ITEM-15","itemData":{"DOI":"10.1086/314370","ISSN":"00221376","abstract":"Disruption of the original crustal architecture as a result of tectonic events often complicates studies of the crustal evolution of Precambrian cratons. Ion-probe U-Pb dating of detrital zircons is one way to circumvent this problem. It yields a 'fingerprint' of the source of the metasedimentary host that can be used to tie the host to a counterpart elsewhere. In this study, ion-probe U-Pb dating of detrital zircons from segments of the late Mesoproterozoic Southwest Scandinavian Domain (SSD) of the Baltic Shield provides new evidence for an old model of crustal evolution and tectonic development. Zircon ages for both the pebble and matrix fraction of the Seljord conglomerate, Telemark sector, Norway, show a 1.9-1.7-Ga frequency maximum, as was previously recognized for metasediments from the adjacent Bamble sector. However, the Telemark metasediments lack evidence for significant input of 1.4-1.6-Ga-old crustal material, characteristic of some of the Bamble metasediments. A maximum depositional age of ca. 1450 Ma is inferred for the Seljord conglomerate and a quartzite from the Bamble sector. Definite evidence for significant amounts of pre-1.6-Ga crust in the SSD is absent. Instead, provenance from the early Mesoproterozoic Svecofennian Domain for the 1.9-1.7-Ga crust is proposed, supported by the omnipresence of small amounts of Archean zircons and the distribution of Nd model ages of these and other SSD metasediments. It is proposed that the SSD originally formed a single, continuous belt, fringing the Baltic Shield, with the northernmost segments transported to their current position west of the Oslo rift along north-south-trending shear zones, i.e., at odds with the commonly held view of progressive westward growth of the Baltic Shield. The detrital zircon ages from the Faurefjell quartzite, Rogaland-Vest Agder sector, cluster around 1.65 Ga and reveal a maximum depositional age of 1244 ± 40 Ma. Its deviating depositional setting indicates that the Rogaland sector evolved in a different setting, shielded from the crust of Svecofennian age. Instead, its ages allow for a source terrain within the Mesoproterozoic crust of South Norway.","author":[{"dropping-particle":"","family":"Haas","given":"Geert Jan L.M.","non-dropping-particle":"De","parse-names":false,"suffix":""},{"dropping-particle":"","family":"Andersen","given":"Tom","non-dropping-particle":"","parse-names":false,"suffix":""},{"dropping-particle":"","family":"Vestin","given":"Jessica","non-dropping-particle":"","parse-names":false,"suffix":""}],"container-title":"Journal of Geology","id":"ITEM-15","issue":"5","issued":{"date-parts":[["1999"]]},"page":"569-586","title":"Detrital zircon geochronology: New evidence for an old model for accretion of the Southwest Baltic Shield","type":"article-journal","volume":"107"},"uris":["http://www.mendeley.com/documents/?uuid=0bf4f098-fa45-494f-a22e-1be2c9dd9fb0"]},{"id":"ITEM-16","itemData":{"DOI":"10.1016/0016-7037(94)90423-5","ISSN":"00167037","abstract":"Precise U-Pb zircon ages obtained for granitoid units in the Morkheia region, Norway, indicate that at least three periods of felsic magmatism can be discerned: 1.21, 1.19, and 1.13 Ga. The oldest period is represented by the Drihveia gneiss (1205 ± 9 Ma), followed by the Gjerstad augen gneiss (1187 ± 2 Ma) and three separate plutons within the Morkheia Complex, from south to north, that yield similar ages of 1132 ± 3, 1134 ± 2 and 1130 ± 2 Ma, respectively. The Morkheia Complex contacts are discordant to the regional foliation in the Telemark Sector; therefore, the 1.13 Ga age provides a minimum estimate for the timing of regional high-grade metamorphism and deformation. However, the complex is transected by the crustal-scale, Sector-bounding Porsgrunn-Kristiansand Shear Zone, documenting a major phase of Grenvillian ductile deformation post-1.13 Ga. Additional evidence for Grenvillian metamorphism in this region includes a 907 ± 14 Ma lower intercept age for a sample of Drivheia gneiss, that is controlled by a concordant titanite analysis. Previously reported Rb-Sr whole-rock results obtained for multiple samples collected at the same U-Pb sample localities yield geologically meaningless apparent ages. Re-evaluation of these data indicate that at least two main mechanisms are responsible for the disturbance; the anomalously old ages result from the mixing of two distinct isotopic components and the generation of a fictitious isochron at the time of emplacement, whereas the anomalously young ages generally reflect postcrystallization Rb addition during a pervasive low grade alteration event ca. 1050 Ma. Granitoid magmatism at the southeastern boundary of the Telemark Sector, Norway, may be part of a more widespread igneous event that occurred throughout Laurentia. Magmatism in the period between 1.21 and 1.13 Ga can be traced over distances of more than 4000 km in the former supercontinent and may represent the products of mantle melting during an anomalous thermal regime that existed prior to Mesoproterozoic continental rifting. © 1994.","author":[{"dropping-particle":"","family":"Heaman","given":"L. M.","non-dropping-particle":"","parse-names":false,"suffix":""},{"dropping-particle":"","family":"Smalley","given":"P. C.","non-dropping-particle":"","parse-names":false,"suffix":""}],"container-title":"Geochimica et Cosmochimica Acta","id":"ITEM-16","issue":"8","issued":{"date-parts":[["1994"]]},"page":"1899-1911","title":"A U-Pb study of the Morkheia Complex and associated gneisses, southern Norway: Implications for disturbed Rb-Sr systems and for the temporal evolution of Mesoproterozoic magmatism in Laurentia","type":"article-journal","volume":"58"},"uris":["http://www.mendeley.com/documents/?uuid=5098deb4-6716-4194-ba58-c48439b2d9e3"]},{"id":"ITEM-17","itemData":{"DOI":"10.17850/njg96-3-01","ISSN":"0029196X","abstract":"The Sveconorwegian autochthonous basement in the Finse area, South Norway, comprises a c. 900 km2 bimodal batholith, dominated by K-feldspar megacrystic granite. The granite is locally intermingling with gabbroic rocks, and cut by different generations of pegmatite and aplite dykes. Zircon U-Pb geochronological data obtained by ID-TIMS demonstrate that granite, granodiorite and gabbro are coeval, as they define a common upper intercept age of 985.6 ± 1.6 Ma, dating emplacement of the batholith. Titanite is variously disturbed by later Sveconorwegian events. Pegmatites cross-cutting all structures yield zircon and titanite ages of 976 ± 8 Ma, 939 ± 2, and possibly 958 ± 2 Ma, reflecting the latest stages of the evolution of the batholith. The Finse batholith is one of the earliest members of the widespread ferroan hornblende-biotite-granitoid (HBG) suite, in the western part of the Sveconorwegian orogen.","author":[{"dropping-particle":"","family":"Jensen","given":"Erik","non-dropping-particle":"","parse-names":false,"suffix":""},{"dropping-particle":"","family":"Corfu","given":"Fernando","non-dropping-particle":"","parse-names":false,"suffix":""}],"container-title":"NORWEGIAN JOURNAL OF GEOLOGY","id":"ITEM-17","issue":"3","issued":{"date-parts":[["2016"]]},"page":"171-178","title":"The U-Pb age of the Finse batholith, a composite bimodal sveconorwegian intrusion","type":"article-journal","volume":"96"},"uris":["http://www.mendeley.com/documents/?uuid=6f0a84c2-38b9-4387-8f9e-8ddec21ed508"]},{"id":"ITEM-18","itemData":{"ISSN":"0029196X","abstract":"The Mesoproterozoic Telemark supracrustals in southern Norway have been subdivided into four groups: (1) the ca. 1500 Ma volcanic Rjukan group overlain by (2) the quartzite-dominated Seljord group, itself overlain by (3) the ca. 1160 Ma volcanic-sedimentary Bandak group in the west and by (4) the undated Heddal group in the east. New mapping and U-Pb work provide considerable refinement to this stratigraphy. The Ljosdalsvatnet porphyry near the base of the Bandak group has an age of 1155 ± 3 Ma age, but it overlies that part of the Seljord group, which was folded and eroded before deposition of the Bandak group. The Brunkeberg porphyry, which has previously been correlated to the Rjukan group, yields an identical age of 1155 ± 2 Ma. It is unconformably overlain by a quartzite, which has also been included into the Seljord group. This group must, therefore, consist of two separate successions separated by a period of folding, here referred to as the Vindeggen group (older) and the Lifjell group (younger). The former represents a thick, fluvial, shallow sea sandstone - intertidal heterolithic sequence, whereas the latter is composed of a relatively thin and mature beach-shoreline sandstone sequence. The unconformity between the groups is displayed by in situ weathering breccias and quartzite-clast conglomerates at Heksfjellet. The gneissic and supracrustal rocks southwest of Brunkeberg, previously mapped as the Vemork formation, do not belong to the Rjukan group, as they overlie the 1155 Ma Brunkeberg formation. The traditional Bandak group is subdivided into the Oftefiell (older), and Hnydalsmo (younger) groups separated by a major unconformity detected under the Roynstaul formation, and the Eidsborg formation (topmost). The Hoydalsmo group comprises the Dalaå porphyry that yields an age of 1150 ± 4 Ma. An unconformity has also been mapped under the Heddal group, which erodes both the Vindeggen and Lifjell groups. The Skogsåa porphyry, at the base of the Heddal group is dated at 1145 ± 4 Ma, bracketing the time of deposition of the Lifjell group between about 1155 Ma and 1145 Ma ago and making the Heddal group younger than the traditional Bandak rocks under the Dalaå formation. These data reflect a short-lived period of major tectonic activity accompanied by rifting and the generation of A-type intrusive bodies, probably related to an episode of mantle upwelling. There is also evidence for at least two erogenic or major deformation stages: (1) the older …","author":[{"dropping-particle":"","family":"Laajoki","given":"Kauko","non-dropping-particle":"","parse-names":false,"suffix":""},{"dropping-particle":"","family":"Corfu","given":"Fernando","non-dropping-particle":"","parse-names":false,"suffix":""},{"dropping-particle":"","family":"Andersen","given":"Tom","non-dropping-particle":"","parse-names":false,"suffix":""}],"container-title":"Norsk Geologisk Tidsskrift","id":"ITEM-18","issue":"3","issued":{"date-parts":[["2002"]]},"page":"119-138","title":"Lithostratigraphy and U-Pb geochronology of the Telemark supracrustals in the Bandak-Sauland area, Telemark, south Norway","type":"article-journal","volume":"82"},"uris":["http://www.mendeley.com/documents/?uuid=6342c9b6-c6e1-4055-96e3-2017329484b7"]},{"id":"ITEM-19","itemData":{"DOI":"10.17741/bgsf/79.1.003","ISSN":"03675211","abstract":"The Vemork formation forms a c. 2 km thick volcanic-sedimentary unit above the 1510 - 1500 Ma old Tuddal felsic volcanite formation, the oldest unit of the MesoproterozoicTelemark supracrustals in southern Norway. It is dominated by basaltic metalavas with sedimentary interunits of variable thicknesses. Its lower contact with the majorTuddal volcanite body is considered conformable, but an angular unconformity is also possible. The change from the felsic Tuddal volcanism to the basaltic Vemork volcanism is interbedded as the flow-banded Skardfoss and Homvatnet metarhyolite members occur in the lower part of the Vemork formation. Zircon U-Pb dating of the Skardfoss metarhyolite constraints the beginning of deposition of the Vemork formation at around 1495 ± 2 Ma. In the north, the Vemork basatts are overlain by volcaniclastic arkosite and quartzites of the Vindeggen group, whereas in the south the Venutan member of diverse felsic volcanite rocks occupies the uppermost part of the Vemork group. It is mingled with the Vemork basalts, but seems to pass via a felsic vocaniclastic conglomerate and arkosites to the Gausta quartzite of the Vindeggen group. Because of the Sveconorwegian deformation and metamorp hism and uneven outcrop distribution individual Vemork units cannot be followed laterally for any longer distances and vertical sections are incomplete. Consequently, the lithostratigraphy for the Vemork formation can be established only tentatively. In the Frøystaul type section, the 2 km thick sequence comprises at least 10 basaltic units separated by epiclastic units with variable amounts of both felsic and mafic volcanic material. The nature of the upper boundary of the Vemork formation with the quartzite-dominated Vindeggen group is problematic as the rocks within the contact zone are intensely foliated and mostly unexposed. Sudden dying of volcanism and input of extrabasinal epictastic material into the lower part of the Vindeggen group indicate that a significant tectonic change took place at the Vemork/Vindeggen boundary.","author":[{"dropping-particle":"","family":"Laajoki","given":"Kauko","non-dropping-particle":"","parse-names":false,"suffix":""},{"dropping-particle":"","family":"Corfu","given":"Fernando","non-dropping-particle":"","parse-names":false,"suffix":""}],"container-title":"Bulletin of the Geological Society of Finland","id":"ITEM-19","issue":"1","issued":{"date-parts":[["2007"]]},"page":"41-67","title":"Lithostratigraphy of the Mesoproterozoic Vemork formation, central Telemark, Norway","type":"article-journal","volume":"79"},"uris":["http://www.mendeley.com/documents/?uuid=bc8aafd3-8ae8-4137-9268-50493bcfdbd9"]},{"id":"ITEM-20","itemData":{"ISSN":"0029196X","abstract":"The Telemark Supracrustals are a thick, well preserved, greenschist facies, Mesoproterozoic sediment and volcanic rock sequence exposed in the Telemark area in South Norway. From 1500 to 1347 Ma intracontinental rifting, followed by a long period of tectonic quiescence left a bimodal volcanic sequence, the Rjukan Group, overlain by a mainly quartzitic sedimentary succession, the Vindeggen Group. From c.1170 to 1000 Ma, a dynamic, probably largely strike-slip, tectonic regime leading to the Sveconorwegian Orogeny resulted in the deposition of laterally discontinuous groups of sediments, commonly conglomeratic, and bimodal volcanic to sub-volcanic magmatic rocks above a major unconformity, called the Subsvinsaga unconformity. Here, we report detrital zircon U-Pb data from three sandstone units that have been alternatively placed below and above this unconformity. The Lifjell Group was regarded as correlative to the Vindeggen Group by J.A. Dons, as part of his classical Seljord Group (now obsolete). Then it was reassigned to a much higher level, overlying the 1155 ± 2 Ma Brunkeberg porphyry. It includes prominent c. 1780 and 1500 Ma detrital zircon age modes and lacks any zircons younger than 1350 Ma. the age distribution is similar to the Brattefjell Formation in the Vindeggen Group, supporting the original correlation between these units. Another set of samples was taken from an elongated sandstone-conglomerate unit near Høydalsmo. Detrital zircon shows typical Palaeoproterozoic and c.1500 Ma ages, but 1300-1200 Ma and c.1130 Ma ages are also abundant. This unit is coeval with the Eidsborg Formation and confirms for the first time that the Eidsborg Formation is separated from underlying deposits by an angular unconformity. Depositional contacts with the Rjukan, Oftefjell and Høydalsmo groups indicate that the Eidsborg Formation once covered large areas in Telemark, and that all the earlier formations were already exposed to erosion. A survey of different conglomerates in the Sveconorwegian succession in Telemark reveals a trend from quartzite clasts in the oldest Svinsaga conglomerates to polymictic conglomerates in the younger formations and a general lack of granitic clasts until the very uppermost parts of the succession. This can be explained by exhumation of a thick quartzite cover and repeated burial, uplift and recycling of earlier deposits, until the basement was exposed. The activity of basin-bordering faults is clearly demonstrated by the chang…","author":[{"dropping-particle":"","family":"Lamminen","given":"Jarkko","non-dropping-particle":"","parse-names":false,"suffix":""}],"container-title":"Norsk Geologisk Tidsskrift","id":"ITEM-20","issue":"1-2","issued":{"date-parts":[["2011"]]},"page":"57-75","title":"Provenance and correlation of sediments in Telemark, South Norway: Status of the Lifjell Group and implications for early sveconorwegian fault tectonics","type":"article-journal","volume":"91"},"uris":["http://www.mendeley.com/documents/?uuid=2d10fc6c-aed5-4668-a44b-56ea3b95facf"]},{"id":"ITEM-21","itemData":{"DOI":"10.1046/j.1525-1314.2002.00400.x","ISSN":"02634929","abstract":"SHRIMP U-Pb ages have been obtained for zircon in granitic gneisses from the aureole of the Rogaland anorthosite-norite intrusive complex, both from the ultrahigh temperature (UHT; &gt;900 °C pigeonite-in) zone and from outside the hypersthene-in isograd. Magmatic and metamorphic segments of composite zircon were characterised on the basis of electron backscattered electron and cathodoluminescence images plus trace element analysis. A sample from outside the UHT zone has magmatic cores with an age of 1034 ± 7 Ma (2σ, n = 8) and 1052 ± 5 Ma (1σ, n = 1) overgrown by M1 metamorphic rims giving ages between 1020 ± 7 and 1007 ± 5 Ma. In contrast, samples from the UHT zone exhibit four major age groups: (1) magmatic cores yielding ages over 1500 Ma (2) magmatic cores giving ages of 1034 ± 13 Ma (2σ, n = 4) and 1056 ± 10 Ma (1σ, n = 1) (3) metamorphic overgrowths ranging in age between 1017 ± 6 Ma and 992 ± 7 Ma (1σ) corresponding to the regional M1 Sveconorwegian granulite facies metamorphism, and (4) overgrowths corresponding to M2 UHT contact metamorphism giving values of 922 ± 14 Ma (2σ, n = 6). Recrystallized areas in zircon from both areas define a further age group at 974 ± 13 Ma (2σ, n = 4). This study presents the first evidence from Rogaland for new growth of zircon resulting from UHT contact metamorphism. More importantly, it shows the survival of magmatic and regional metamorphic zircon relics in rocks that experienced a thermal overprint of c. 950 °C for at least 1 Myr. Magmatic and different metamorphic zones in the same zircon are sharply bounded and preserve original crystallization age information, a result inconsistent with some experimental data on Pb diffusion in zircon which predict measurable Pb diffusion under such conditions. The implication is that resetting of zircon ages by diffusion during M2 was negligible in these dry granulite facies rocks. Imaging and Th/U-Y systematics indicate that the main processes affecting zircon were dissolution-reprecipitation in a closed system and solid-state recrystallization during and soon after M1.","author":[{"dropping-particle":"","family":"Möller","given":"A.","non-dropping-particle":"","parse-names":false,"suffix":""},{"dropping-particle":"","family":"O'Brien","given":"P. J.","non-dropping-particle":"","parse-names":false,"suffix":""},{"dropping-particle":"","family":"Kennedy","given":"A.","non-dropping-particle":"","parse-names":false,"suffix":""},{"dropping-particle":"","family":"Kröner","given":"A.","non-dropping-particle":"","parse-names":false,"suffix":""}],"container-title":"Journal of Metamorphic Geology","id":"ITEM-21","issue":"8","issued":{"date-parts":[["2002"]]},"page":"727-740","title":"Polyphase zircon in ultrahigh-temperature granulites (Rogaland, SW Norway): Constraints for Pb diffusion in zircon","type":"article-journal","volume":"20"},"uris":["http://www.mendeley.com/documents/?uuid=38303001-7024-4a85-9e18-34e5fca8bd46"]},{"id":"ITEM-22","itemData":{"DOI":"10.1144/GSL.SP.2003.220.01.04","ISSN":"03058719","abstract":"In-situ U-Th-Pb analyses by ion-microprobe on zircon in intact textural relationships are combined with backscatter and cathodoluminescence imaging and trace element analyses to provide evidence for growth episodes of zircon. This approach helps: (a) to unravel the polymetamorphic history of aluminous migmatitic and granitoid gneisses of the regional contact aureole around the Rogaland anorthosite-norite intrusive complex; and (b) to constrain the age of M 2 ultrahigh-temperature (UHT) metamorphism and the subsequent retrograde M 3 event. All samples yield magmatic inherited zircon of c. 1035 Ma, some an additional group at c. 1050 Ma. This suggests that loss of Pb by volume diffusion in non-metamict zircon is not an important factor even under extreme crustal conditions. Furthermore, the identical inheritance patterns in aluminous (garnet, cordierite ± osumilite-bearing) migmatites and orthogneisses indicate a metasomatic igneous instead of a sedimentary protolith for the migmatite. Results for the M 1 metamorphic event at c. 1000 Ma BP are consistent in all samples, including those from outside the orthopyroxene-in isograd. The latter do not show evidence for zircon growth during the M 2 metamorphic episode. Zircon intergrown with or included within M 2 metamorphic minerals (magnetite, spinel, orthopyroxene) give an age of 927 ± 7 Ma (2σ, n = 20). The youngest observed results are found in zircon outside M 2 minerals, some overgrown by M 3 mineral assemblages (late garnet coronas, garnet + quartz and orthopyroxene + garnet symplectites) and yield a slightly younger pooled age of 908 ± 9 Ma (2σ, n = 6). These textures are relative time markers for the crystallization of zircon overgrowths during discrete stages of the UHT event. These youngest age groups are consistent with the emplacement age of the Rogaland intrusive complex and the last magmatic activity (Tellnes dyke intrusion), respectively. This is direct and conclusive evidence for UHT metamorphism in the regional aureole being caused by the intrusions, and corrects earlier notions that the events are not linked. Trace element behaviour of zircon (Tb/U and Y content) has been tracked through time in the samples and shows variations both within and between samples. This heterogeneous behaviour at all scales appears to be common in metamorphic rocks and precludes the use of 'rules of thumb' in the interpretation of zircon chemistry, but chemical tracers are useful for recognition of zircon growth …","author":[{"dropping-particle":"","family":"Möller","given":"A.","non-dropping-particle":"","parse-names":false,"suffix":""},{"dropping-particle":"","family":"O'Brien","given":"Patrick J.","non-dropping-particle":"","parse-names":false,"suffix":""},{"dropping-particle":"","family":"Kennedy","given":"Allen","non-dropping-particle":"","parse-names":false,"suffix":""},{"dropping-particle":"","family":"Kröner","given":"Alfred","non-dropping-particle":"","parse-names":false,"suffix":""}],"container-title":"Geological Society Special Publication","id":"ITEM-22","issued":{"date-parts":[["2003"]]},"page":"65-81","title":"Linking growth episodes of zircon and metamorphic textures to zircon chemistry: An example from the ultrahigh-temperature granulites of Rogaland (SW Norway)","type":"article-journal","volume":"220"},"uris":["http://www.mendeley.com/documents/?uuid=ee422bb0-5448-4eb1-b089-1068580307ec"]},{"id":"ITEM-23","itemData":{"author":[{"dropping-particle":"","family":"Pasteels","given":"Paul","non-dropping-particle":"","parse-names":false,"suffix":""},{"dropping-particle":"","family":"Michot","given":"Jean","non-dropping-particle":"","parse-names":false,"suffix":""}],"container-title":"Norsk Geologisk Tidsskrift","id":"ITEM-23","issued":{"date-parts":[["1975"]]},"title":"Geochronologic investigation of the metamorphic terrain of southwestern Norway","type":"article-journal","volume":"111-134"},"uris":["http://www.mendeley.com/documents/?uuid=3bd4f67c-9ef6-4660-a651-e813ba471539"]},{"id":"ITEM-24","itemData":{"author":[{"dropping-particle":"","family":"Pasteels","given":"Paul","non-dropping-particle":"","parse-names":false,"suffix":""},{"dropping-particle":"","family":"Demaiffe","given":"Daniel","non-dropping-particle":"","parse-names":false,"suffix":""},{"dropping-particle":"","family":"Michot","given":"Jean","non-dropping-particle":"","parse-names":false,"suffix":""}],"container-title":"Lithos","id":"ITEM-24","issued":{"date-parts":[["1979"]]},"page":"199-208","title":"U-Pb and Rb-Sr geochronology of the eastern part of the south Rogaland igneous complex, southern Norway","type":"article-journal","volume":"12"},"uris":["http://www.mendeley.com/documents/?uuid=c6c2d0b7-586e-427d-8f51-65edd2ef98f6"]},{"id":"ITEM-25","itemData":{"DOI":"10.1007/s00531-008-0309-0","ISSN":"14373254","abstract":"We report U-Pb dates and Lu-Hf isotope data, obtained by LAM-ICPMS, for zircons from metamorphic rocks of the Setesdalen valley, situated in the Telemark block south of the classic Telemark region of southern Norway. The samples include infracrustal rocks from the metamorphic basement, metaigneous rocks and metasediments from the Byglandsfjorden supracrustal cover sequence, and metaigneous rocks which intruded the whole succession. The main crustal evolution took place from 1,550-1,020 Ma, beginning with the emplacement of juvenile tonalitic melts; the contribution of older crustal material increased with time. Around 1,320 Ma, further addition of juvenile material occurred, involving both mafic and felsic melts, metamorphism and deformation. Acid magmas with high FeO*/MgO were intruded at 1,215 Ma, coinciding with underplating elsewhere in South Norway. The period starting at 1,215 Ma is represented by supracrustal rocks, principally metarhyolites with minor mafic material and immature sediments of the Byglandsfjorden Group. The crust generation processes ended with the intrusion of diorites and granodiorites at 1,030 Ma, late in the Sveconorwegian orogeny. Regional processes of metamorphism and deformation (around 1,290 and 1,000 Ma) can be related to the assembly of Rodinia. © Springer-Verlag 2008.","author":[{"dropping-particle":"","family":"Pedersen","given":"Svend","non-dropping-particle":"","parse-names":false,"suffix":""},{"dropping-particle":"","family":"Andersen","given":"Tom","non-dropping-particle":"","parse-names":false,"suffix":""},{"dropping-particle":"","family":"Konnerup-Madsen","given":"Jens","non-dropping-particle":"","parse-names":false,"suffix":""},{"dropping-particle":"","family":"Griffin","given":"William L.","non-dropping-particle":"","parse-names":false,"suffix":""}],"container-title":"International Journal of Earth Sciences","id":"ITEM-25","issue":"5","issued":{"date-parts":[["2009"]]},"page":"1151-1171","title":"Recurrent mesoproterozoic continental magmatism in South-Central Norway","type":"article-journal","volume":"98"},"uris":["http://www.mendeley.com/documents/?uuid=8bf031be-cf15-4a59-b0a8-66b300df8d04"]},{"id":"ITEM-26","itemData":{"DOI":"10.1007/s00410-012-0820-y","ISSN":"00107999","abstract":"The Hardangervidda-Rogaland Block within southwest Norway is host to ~1.52 to 1.48 Ga continental building and variable reworking during the ~1.1 to 0.9 Ga Sveconorwegian orogeny. Due to the lack of geochronological and geochemical data, the timing and tectonic setting of early Mesoproterozoic magmatism has long been ambiguous. This paper presents zircon U-Pb-Hf-O isotope data combined with whole-rock geochemistry to address the age and petrogenesis of basement units within the Suldal region, located in the centre of the Hardangervidda-Rogaland Block. The basement comprises variably deformed grey gneisses and granitoids that petrologically and geochemically resemble mature volcanic arc lithologies. U-Pb ages confirm that magmatism occurred from ~1,521 to 1,485 Ma, and conspicuously lack any xenocrystic inheritance of distinctly older crust. Hafnium isotope data range from εHf(initial) +1 to +11, suggesting a rather juvenile magmatic source, but with possible involvement of late Palaeoproterozoic crust. Oxygen isotope data range from mantle-like (δ18O ~5 ‰) to elevated (~10 ‰) suggesting involvement of low-temperature altered material (e. g., supracrustal rocks) in the magma source. The Hf-O isotope array is compatible with mixing between mantle-derived material with young low-temperature altered material (oceanic crust/sediments) and older low-temperature altered material (continent-derived sediments). This, combined with a lack of xenoliths and xenocrysts, exposed older crust, AFC trends and S-type geochemistry, all point to mixing within a deep-crustal magma-generation zone. A proposed model comprises accretion of altered oceanic crust and the overlying sediments to a pre-existing continental margin, underthrusting to the magma-generation zone and remobilisation during arc magmatism. The geodynamic setting for this arc magmatism is comparable with that seen in the Phanerozoic (e. g., the Sierra Nevada and Coast Range batholiths), with compositions in the Suldal Sector reaching those of average upper continental crust. As within these younger examples, factors that drive magmatism towards the composition of the average continental crust include the addition of sedimentary material to magma source regions, and delamination of cumulate material. Underthrusting of sedimentary materials and their subsequent involvement in arc magmatism is perhaps a more widespread mechanism involved in continental growth than is currently recognised. Finally, the Suldal Ar…","author":[{"dropping-particle":"","family":"Roberts","given":"Nick M.W.","non-dropping-particle":"","parse-names":false,"suffix":""},{"dropping-particle":"","family":"Slagstad","given":"Trond","non-dropping-particle":"","parse-names":false,"suffix":""},{"dropping-particle":"","family":"Parrish","given":"Randall R.","non-dropping-particle":"","parse-names":false,"suffix":""},{"dropping-particle":"","family":"Norry","given":"Michael J.","non-dropping-particle":"","parse-names":false,"suffix":""},{"dropping-particle":"","family":"Marker","given":"Mogens","non-dropping-particle":"","parse-names":false,"suffix":""},{"dropping-particle":"","family":"Horstwood","given":"Matthew S.A.","non-dropping-particle":"","parse-names":false,"suffix":""}],"container-title":"Contributions to Mineralogy and Petrology","id":"ITEM-26","issue":"3","issued":{"date-parts":[["2013"]]},"page":"507-523","title":"Sedimentary recycling in arc magmas: Geochemical and U-Pb-Hf-O constraints on the Mesoproterozoic Suldal Arc, SW Norway","type":"article-journal","volume":"165"},"uris":["http://www.mendeley.com/documents/?uuid=069893c7-0263-4b0d-a654-22eeda1788e9"]},{"id":"ITEM-27","itemData":{"DOI":"10.1016/0012-821X(96)00033-7","ISSN":"0012821X","abstract":"U-Pb dating of zircon and baddeleyite extracted from orthopyroxene megacrysts yield emplacement ages of 929 ± 2, 932 ± 3, and 932 ± 3 Ma for the Egersund-Ogna, Helleren, and Åna-Sira massif-type anorthosites, respectively. This surprisingly short period of magmatic activity also includes the injection of 931 ± 5 Ma old jotunite dikes. Intrusion of the ilmenite norite, which constitutes the Tellnes Fe-Ti deposit took place about 10 Myr later at 920 ± 3 Ma. In the margin of massif anorthosites secondary baddeleyite was formed at 915 ± 4 Ma, in association with later deformation produced by the diapiric mode of emplacement. Zircon cannot have formed in the primary magmas and more differentiated, quartz-mangeritic liquid within mega-orthopyroxene aggregates seems to be the most plausible liquid to precipitate zircon. The magmatic event at 931 ± 2 Ma postdates latest regional deformation by about 60 Myr and, therefore, anorthosite genesis is clearly anorogenic in nature, representing a thermal pulse that followed the Sveconorwegian-Grenville orogeny. Inherited zircon components and initial Pb isotopic compositions substantiate that the anorthosite parent magmas were generated to a large degree by melting of old continental material having ages of about 1690, 1450, and 1240 Ma. The most likely source lithology for these crustal melts are gabbroic rocks that were successively emplaced into the lower crust during the Meso-Proterozoic, prior to anorthosite formation.","author":[{"dropping-particle":"","family":"Schärer","given":"Urs","non-dropping-particle":"","parse-names":false,"suffix":""},{"dropping-particle":"","family":"Wilmart","given":"Edith","non-dropping-particle":"","parse-names":false,"suffix":""},{"dropping-particle":"","family":"Duchesne","given":"Jean Clair","non-dropping-particle":"","parse-names":false,"suffix":""}],"container-title":"Earth and Planetary Science Letters","id":"ITEM-27","issue":"3-4","issued":{"date-parts":[["1996"]]},"page":"335-350","title":"The short duration and anorogenic character of anorthosite magmatism: U-Pb dating of the Rogaland complex, Norway","type":"article-journal","volume":"139"},"uris":["http://www.mendeley.com/documents/?uuid=6a7a9173-06f2-4ebf-bbd7-fccb7c3d37b4"]},{"id":"ITEM-28","itemData":{"DOI":"10.1016/j.precamres.2015.03.009","ISSN":"03019268","abstract":"Structural analysis defines a multiphase Sveconorwegian tectonic evolution for the boundary zone between the Kongsberg and Telemark lithotectonic units in S Norway, referred to as the Kongsberg-Telemark Boundary Zone (KTBZ). This large-scale weakness zone developed predominantly within and at the margin of a c. 110. km long granitic belt, the intrusion of which is dated between 1170. ±. 11 and 1146. ±. 5. Ma by U-Pb SIMS zircon geochronology. The oldest KTBZ ductile fabric formed during the Sveconorwegian orogenic cycle (c. 1140-900. Ma) as a penetrative top-to-the-W shear fabric, which was subsequently reactivated selectively by sinistral transpression that formed characteristic mylonitic shear zones within the granitic belt. Later folding affected the area at the northern end of the Kongsberg lithotectonic unit. Analysis of the subregional foliation trajectories unravels the occurrence of a large-scale fold structure, the \"Norefjell-Hønefoss Fold\". All these structures are in turn cut by late-Sveconorwegian, E-dipping shear zones and normal faults, which accommodated a distinct phase of exhumation of the Telemark lithotectonic unit in the footwall of the KTBZ. This extensional detachment widens toward the north, where it might have controlled the emplacement of the late-orogenic Flå granite. Since late Sveconorwegian times, the KTBZ was repeatedly reactivated in a brittle fashion forming complex fault patterns, extensive quartz vein networks and leading to the generation of the so-called \"Store Rivningsbreksje\", a 100. km long brittle fault zone that follows the trend of the KTBZ and that locally juxtaposes blocks with different ductile precursor histories. The newly established deformation history helps to refine existing models for the orogenic evolution of the central Sveconorwegian orogen. The characterization of the Norefjell-Hønefoss fold structure provides a new perspective on Sveconorwegian geometries and fabrics in the area. The reactivation history established for the KTBZ helps to better understand the dynamics of long-lived weakness zones of Precambrian origin in general.","author":[{"dropping-particle":"","family":"Scheiber","given":"Thomas","non-dropping-particle":"","parse-names":false,"suffix":""},{"dropping-particle":"","family":"Viola","given":"Giulio","non-dropping-particle":"","parse-names":false,"suffix":""},{"dropping-particle":"","family":"Bingen","given":"Bernard","non-dropping-particle":"","parse-names":false,"suffix":""},{"dropping-particle":"","family":"Peters","given":"Max","non-dropping-particle":"","parse-names":false,"suffix":""},{"dropping-particle":"","family":"Solli","given":"Arne","non-dropping-particle":"","parse-names":false,"suffix":""}],"container-title":"Precambrian Research","id":"ITEM-28","issued":{"date-parts":[["2015"]]},"page":"78-103","publisher":"Elsevier B.V.","title":"Multiple reactivation and strain localization along a Proterozoic orogen-scale deformation zone: The Kongsberg-Telemark boundary in southern Norway revisited","type":"article-journal","volume":"265"},"uris":["http://www.mendeley.com/documents/?uuid=1300b40e-c756-4eb4-b35c-73e0248c8c9c"]},{"id":"ITEM-29","itemData":{"DOI":"10.1111/ter.12001","ISSN":"09544879","abstract":"The late Mesoproterozoic Sveconorwegian orogen in southwest Baltica is traditionally interpreted as the eastward continuation of the Grenville orogen in Canada, resulting from collision with Amazonia, forming a central part in the assembly of the Rodinia supercontinent. We challenge this conventional view based on results from recent work in southwest Norway demonstrating voluminous subduction-related magmatism in the period 1050-1020Ma, followed by geographically restricted high-T/medium-P metamorphism between 1035 and 970Ma, succeeded by ferroan magmatism over large parts of south Norway in the period 990-920Ma. This magmatic and metamorphic evolution may be better understood as reflecting a long-lived accretionary margin, undergoing periodic compression and extension, than continent-continent collision. This study has implications for Grenville-Sveconorwegian correlations, comparisons with modern continental margins, Rodinia reconstructions and how we recognize geodynamic settings in ancient orogens. © 2012 Blackwell Publishing Ltd.","author":[{"dropping-particle":"","family":"Slagstad","given":"Trond","non-dropping-particle":"","parse-names":false,"suffix":""},{"dropping-particle":"","family":"Roberts","given":"Nick M.W.","non-dropping-particle":"","parse-names":false,"suffix":""},{"dropping-particle":"","family":"Marker","given":"Mogens","non-dropping-particle":"","parse-names":false,"suffix":""},{"dropping-particle":"","family":"Røhr","given":"Torkil S.","non-dropping-particle":"","parse-names":false,"suffix":""},{"dropping-particle":"","family":"Schiellerup","given":"Henrik","non-dropping-particle":"","parse-names":false,"suffix":""}],"container-title":"Terra Nova","id":"ITEM-29","issue":"1","issued":{"date-parts":[["2013"]]},"page":"30-37","title":"A non-collisional, accretionary Sveconorwegian orogen","type":"article-journal","volume":"25"},"uris":["http://www.mendeley.com/documents/?uuid=9e2c98d2-d057-4aba-9181-e07f01a5c672"]},{"id":"ITEM-30","itemData":{"DOI":"10.1130/GES01565.1","ISSN":"1553040X","abstract":"Recently it has been argued that the Sveconorwegian orogeny in southwest Fennoscandia comprised a series of accretionary events between 1140 and 920 Ma, behind a long-lived, active continental margin characterized by voluminous magmatism and high-grade metamorphism. Voluminous magnesian granitic magmatism is recorded between 1070 and 1010 Ma (Sirdal Magmatic Belt, SMB), with an apparent drop in activity ca. 1010-1000 Ma. Granitic magmatism resumed ca. 1000-990 Ma, but with more ferroan (A type) compositions (hornblende-biotite granites). This ferroan granitic magmatism was continuous until 920 Ma, and included emplacement of an AMCG (anorthosite-mangerite-charnockite-granite) complex (Rogaland Igneous Complex). Mafic rocks with ages corresponding to the spatially associated granites suggest that heat from underplated mafic magma was the main driving force for lower crustal melting and long-lived granitic magmatism. The change from magnesian to ferroan compositions may reflect an increasingly depleted and dehydrated lower crustal source. High-grade metamorphic rocks more than ~20 km away from the Rogaland Igneous Complex yield metamorphic ages of 1070-1015 Ma, corresponding to SMB magmatism, whereas similar rocks closer to the Rogaland Igneous Complex yield ages between 1100 and 920 Ma, with an apparent age peak ca. 1000 Ma. Ti-in-zircon temperatures from these rocks increase from ~760 to 820 °C ca. 970 Ma, well before the inferred emplacement age of the Rogaland Igneous Complex (930 Ma), suggesting that long-lived, high-grade metamorphism was not directly linked to the emplacement of the latter, but rather to the same mafic underplating that was driving lower crustal melting. Structural data suggest that the present-day regional distribution of high- and low-grade rocks reflects late-stage orogenic doming.","author":[{"dropping-particle":"","family":"Slagstad","given":"Trond","non-dropping-particle":"","parse-names":false,"suffix":""},{"dropping-particle":"","family":"Roberts","given":"Nick M.W.","non-dropping-particle":"","parse-names":false,"suffix":""},{"dropping-particle":"","family":"Coint","given":"Nolwenn","non-dropping-particle":"","parse-names":false,"suffix":""},{"dropping-particle":"","family":"Høy","given":"Ingjerd","non-dropping-particle":"","parse-names":false,"suffix":""},{"dropping-particle":"","family":"Sauer","given":"Simone","non-dropping-particle":"","parse-names":false,"suffix":""},{"dropping-particle":"","family":"Kirkland","given":"Christopher L.","non-dropping-particle":"","parse-names":false,"suffix":""},{"dropping-particle":"","family":"Marker","given":"Mogens","non-dropping-particle":"","parse-names":false,"suffix":""},{"dropping-particle":"","family":"Røhr","given":"Torkil S.","non-dropping-particle":"","parse-names":false,"suffix":""},{"dropping-particle":"","family":"Henderson","given":"Iain H.C.","non-dropping-particle":"","parse-names":false,"suffix":""},{"dropping-particle":"","family":"Stormoen","given":"Martin A.","non-dropping-particle":"","parse-names":false,"suffix":""},{"dropping-particle":"","family":"Skår","given":"Øyvind","non-dropping-particle":"","parse-names":false,"suffix":""},{"dropping-particle":"","family":"Sørensen","given":"Bjørn Eske","non-dropping-particle":"","parse-names":false,"suffix":""},{"dropping-particle":"","family":"Bybee","given":"Grant","non-dropping-particle":"","parse-names":false,"suffix":""}],"container-title":"Geosphere","id":"ITEM-30","issue":"2","issued":{"date-parts":[["2018"]]},"page":"861-882","title":"Magma-driven, high-grade metamorphism in the Sveconorwegian Province, southwest Norway, during the terminal stages of Fennoscandian Shield evolution","type":"article-journal","volume":"14"},"uris":["http://www.mendeley.com/documents/?uuid=23295aa0-0d40-4f7b-a133-2b4f7bc89ddb"]},{"id":"ITEM-31","itemData":{"DOI":"10.1016/j.precamres.2014.07.008","ISSN":"03019268","abstract":"The greenschist-facies late Mesoproterozoic Bandak succession in southern Norway consists of interlayered quartzites and meta-volcanic rocks with well preserved depositional and structural relations, which when combined provide important information on the late Mesoproterozoic continental margin of Baltica prior to the assembly of the supercontinent Rodinia. The timing of deposition of the Bandak succession is constrained by previously published tuff ages and new detrital zircon analyses reported here. The lower units of the Bandak succession (the Ofte and Røynstaul formations) display diverse detrital zircon age spectra implying derivation from a wide array of sources. The Morgedal and Gjuve formations have unimodal U-Pb age spectra, suggesting input from a single source and probably accumulation in restricted basins. The overlying Eidsborg Formation displays a wide range of detrital zircon age peaks indicative of input from more varied source regions. Hf and O isotopes in detrital zircons of the Bandak succession indicate derivation from typical Fennoscandian basement rocks with the youngest dominant population (~1150. Ma) having been derived from sources formed by remelting of the pre-Sveconorwegian juvenile Gothian basement. Whole rock geochemistry and Nd isotopic signatures further imply that the rhyolite of the Dalaå Formation was formed from anatexis of c. 1500. Ma crust. In contrast, mafic volcanic rocks indicate a mantle source that had been previously enriched through subduction, and variable contamination from older continental crust, or melts derived from it (i.e. the Dalaå Formation). The mafic lithologies reveal decreasing amounts of crustal contamination higher in the section, compatible with increasing amounts of extension and a thinner crustal column.Age, sedimentological, and geochemical data for the volcanosedimentary units in the Bandak succession record an episode of intracontinental extension, associated with formation of a series of intermontane basins. We hypothesize that these localized basins were formed at different stages of extensional collapse following a pulse of regional orogenesis. The Ofte and Røynstaul formations accumulated during rifting and were followed by bimodal volcanism within the Morgedal, Dalaå, and Gjuve formations. The Eidsborg Formation, at the top of the succession, records post-extension transgressive sedimentation. This tectonic scenario represents a pre-Sveconorwegian stage of orogenesis that can be re…","author":[{"dropping-particle":"","family":"Spencer","given":"Christopher J.","non-dropping-particle":"","parse-names":false,"suffix":""},{"dropping-particle":"","family":"Roberts","given":"Nick M.W.","non-dropping-particle":"","parse-names":false,"suffix":""},{"dropping-particle":"","family":"Cawood","given":"Peter A.","non-dropping-particle":"","parse-names":false,"suffix":""},{"dropping-particle":"","family":"Hawkesworth","given":"Chris J.","non-dropping-particle":"","parse-names":false,"suffix":""},{"dropping-particle":"","family":"Prave","given":"Anthony R.","non-dropping-particle":"","parse-names":false,"suffix":""},{"dropping-particle":"","family":"Antonini","given":"Afra S.M.","non-dropping-particle":"","parse-names":false,"suffix":""},{"dropping-particle":"","family":"Horstwood","given":"Matthew S.A.","non-dropping-particle":"","parse-names":false,"suffix":""}],"container-title":"Precambrian Research","id":"ITEM-31","issued":{"date-parts":[["2014"]]},"page":"107-118","title":"Intermontane basins and bimodal volcanism at the onset of the Sveconorwegian Orogeny, southern Norway","type":"article-journal","volume":"252"},"uris":["http://www.mendeley.com/documents/?uuid=04622400-611e-4c6b-8bcc-aef925623e60"]},{"id":"ITEM-32","itemData":{"DOI":"10.1016/j.earscirev.2011.04.005","ISSN":"00128252","abstract":"Two magmatic suites were emplaced during the post-collisional evolution of the Sveconorwegian orogeny: an Anorthosite-Mangerite-Charnockite suite (AMC suite), and an hornblende- and biotite-bearing granitoids suite (HBG suite). The AMC suite is exclusively located in the westernmost and warmest part of the orogen, in granulite facies gneisses, whereas the HBG suite intruded in the rest of the orogen, but not in the granulite domain. New U-Pb zircon geochronological data confirm previous age determinations: 970-932. Ma (HBG suite) and 933-916. Ma (AMC suite).The mafic facies of the two post-collisional magmatic suites have similar geochemical compositions but the HBG differentiation trend displays higher CaO, Sr, U and Th as well as lower K2O and FeOt/MgO than the AMC differentiation trend. The HBG suite is hydrous and has a broadly higher fO2 whereas the AMC suite is anhydrous.The inferred parent magmas of both suites have overlapping initial Sr, Nd and Pb isotopic compositions. With increasing differentiation, the two trends point towards two different crustal contaminants. Together with the recent recognition of a major crustal shear zone located just east of the AMC suite, this difference suggests that the suites were emplaced in two different lithotectonic units.Using published experimental constraints and geochemical modeling, we suggest that the mafic facies of both suites were produced by partial melting of lower crustal sources which were previously underplated, probably during the evolution of a long-lasting convergent margin. Later, these lower crustal sources were modified by the regional granulite facies metamorphism (1.035 to 0.97. Ga) prevailing in the westernmost part of the orogen, thus producing an anhydrous lower crustal source for the AMC suite.Accordingly, we conclude that the Sveconorwegian massif-type anorthosites result from partial melting of the continental arc root. This process, if accepted for other AMCG (Anorthosite-Mangerite-Charnockite-Granite) complexes, was possible in the Proterozoic because of a sufficiently high temperature, but not in the Archean because in subduction zones the main transfer to the crust was then felsic (tonalites, granodiorites) and not basaltic. We thus further suggest that the onset of massif-type anorthosites at the beginning of the Proterozoic may mark the time when plate tectonics began to operate in a similar way as today. © 2011 Elsevier B.V.","author":[{"dropping-particle":"","family":"Auwera","given":"J.","non-dropping-particle":"Vander","parse-names":false,"suffix":""},{"dropping-particle":"","family":"Bolle","given":"O.","non-dropping-particle":"","parse-names":false,"suffix":""},{"dropping-particle":"","family":"Bingen","given":"B.","non-dropping-particle":"","parse-names":false,"suffix":""},{"dropping-particle":"","family":"Liégeois","given":"J. P.","non-dropping-particle":"","parse-names":false,"suffix":""},{"dropping-particle":"","family":"Bogaerts","given":"M.","non-dropping-particle":"","parse-names":false,"suffix":""},{"dropping-particle":"","family":"Duchesne","given":"J. C.","non-dropping-particle":"","parse-names":false,"suffix":""},{"dropping-particle":"","family":"Waele","given":"B.","non-dropping-particle":"De","parse-names":false,"suffix":""},{"dropping-particle":"","family":"Longhi","given":"J.","non-dropping-particle":"","parse-names":false,"suffix":""}],"container-title":"Earth-Science Reviews","id":"ITEM-32","issue":"3-4","issued":{"date-parts":[["2011"]]},"page":"375-397","publisher":"Elsevier B.V.","title":"Sveconorwegian massif-type anorthosites and related granitoids result from post-collisional melting of a continental arc root","type":"article-journal","volume":"107"},"uris":["http://www.mendeley.com/documents/?uuid=b712632d-fd3f-416f-bd40-6156f34db010"]},{"id":"ITEM-33","itemData":{"DOI":"10.1016/j.precamres.2014.06.003","ISSN":"03019268","abstract":"The Sveconorwegian late-orogenic magmatism of southern Norway (970-916. Ma) consists of two magmatic suites: the Hornblende-Biotite-Granitoids (HBG) suite and the Anorthosite-Mangerite-Charnockite (AMC) suite of the Rogaland Anorthosite Province (RAP), characterized by opx-bearing lithologies. The Farsund body comprises elements of both suites that display mingling relationships. The main facies, mostly charnockitic, contains orthopyroxene whereas a subordinate granitic facies comprises hornblende and biotite. U-Pb (zircon) isotopic data show overlapping ages of 931. ±. 2. Ma for the charnockitic facies and 926. ±. 4. Ma for the granitic facies. Both facies display similar extent of differentiation demonstrating that the granitic facies was not derived by fractionation from the charnockitic one. Mineralogical, geochemical and petrological data indicate that the charnockitic facies belongs to the AMC suite and the granitic facies, to the HBG suite. Strontium, Nd and Pb isotopic data show that the Farsund intrusion was emplaced at the boundary between two different lithotectonic units that are separated by the Farsund-RAP shear zone. This shear zone likely favored the emplacement of the magmas. Most of the assimilation occurred in the lower crust whereas limited differentiation likely took place in the upper crust. © 2014 Elsevier B.V.","author":[{"dropping-particle":"","family":"Auwera","given":"J.","non-dropping-particle":"Vander","parse-names":false,"suffix":""},{"dropping-particle":"","family":"Bolle","given":"Olivier","non-dropping-particle":"","parse-names":false,"suffix":""},{"dropping-particle":"","family":"Dupont","given":"Alain","non-dropping-particle":"","parse-names":false,"suffix":""},{"dropping-particle":"","family":"Pin","given":"Christian","non-dropping-particle":"","parse-names":false,"suffix":""},{"dropping-particle":"","family":"Paquette","given":"Jean Louis","non-dropping-particle":"","parse-names":false,"suffix":""},{"dropping-particle":"","family":"Charlier","given":"Bernard","non-dropping-particle":"","parse-names":false,"suffix":""},{"dropping-particle":"","family":"Duchesne","given":"Jean Clair","non-dropping-particle":"","parse-names":false,"suffix":""},{"dropping-particle":"","family":"Mattielli","given":"Nadine","non-dropping-particle":"","parse-names":false,"suffix":""},{"dropping-particle":"","family":"Bogaerts","given":"Michel","non-dropping-particle":"","parse-names":false,"suffix":""}],"container-title":"Precambrian Research","id":"ITEM-33","issued":{"date-parts":[["2014"]]},"page":"141-163","publisher":"Elsevier B.V.","title":"Source-derived heterogeneities in the composite (charnockite-granite) ferroan farsund intrusion (sw norway)","type":"article-journal","volume":"251"},"uris":["http://www.mendeley.com/documents/?uuid=91f0489f-e9dc-4916-a05c-ccc872e57379"]},{"id":"ITEM-34","itemData":{"DOI":"10.1016/0024-4937(95)00005-Z","ISSN":"00244937","abstract":"The Hidderskog massif is a charnockitic intrusion located in the Rogaland-Vest Agder segment of the Sveconorwegian province of SW Norway. The U-Pb zircon age (1159 ± 5 Ma) and the Rb-Sr whole-rock isochron age (1153 ± 39 Ma) of this pluton are concordant. This age is interpreted as the magmatic emplacement age. The Hidderskog charnockitic intrusion is deformed and at a large scale concordant with amphibolite facies gneisses. It has been partially transformed to amphibole-biotite gneiss during the main Sveconorwegian orogeny (1040mdash;980 Ma in Rogaland). Major and trace element composition as well as isotopic systems have been only weakly disturbed during this event. The Hidderskog intrusion displays A-type geochemical features. Most samples could correspond to mixing of a granitic liquid with feldspar crystals. It may be correlated in age with the Gloppurdi and Botnavatnet intrusions of Rogaland and tentatively to the Hovdefjell and Gjeving charnockites of the Bamble sector. This group of charnockitic intrusions defines an intraplate anorogenic geodynamic environment prior to the main Sveconorwegian orogenic phase. These anorogenic charnockites are distinct from the charnockitic magmas spatially related to the Rogaland anorthosite complex, which intruded after the main Sveconorwegian orogeny within a short period of time, from around 950 to 930 Ma. © 1995.","author":[{"dropping-particle":"","family":"Zhou","given":"X. Q.","non-dropping-particle":"","parse-names":false,"suffix":""},{"dropping-particle":"","family":"Bingen","given":"B.","non-dropping-particle":"","parse-names":false,"suffix":""},{"dropping-particle":"","family":"Demaiffe","given":"D.","non-dropping-particle":"","parse-names":false,"suffix":""},{"dropping-particle":"","family":"Liégeois","given":"J. P.","non-dropping-particle":"","parse-names":false,"suffix":""},{"dropping-particle":"","family":"Hertogen","given":"J.","non-dropping-particle":"","parse-names":false,"suffix":""},{"dropping-particle":"","family":"Weis","given":"D.","non-dropping-particle":"","parse-names":false,"suffix":""},{"dropping-particle":"","family":"Michot","given":"J.","non-dropping-particle":"","parse-names":false,"suffix":""}],"container-title":"Lithos","id":"ITEM-34","issue":"1","issued":{"date-parts":[["1995"]]},"page":"51-66","title":"The 1160 Ma Hidderskog meta-charnockite: implications of this A-type pluton for the Sveconorwegian belt in Vest Agder (SW Norway)","type":"article-journal","volume":"36"},"uris":["http://www.mendeley.com/documents/?uuid=8ca2ee8e-be2c-497d-983b-85c39b472aa9"]},{"id":"ITEM-35","itemData":{"ISSN":"0029196X","abstract":"The timing of continental building in the Sveconorwegian orogen of SW Scandinavia is evaluated with zircon U-Pb geochronology. ID-TIMS, LA-ICPMS and SIMS data are reported for 21 samples of orthogneiss, metarhyolite and metasandstone in S Norway, with emphasis on the Suldal area. The Sveconorwegian orogen is divided into a reworked Fennoscandian 1.80-1.64 Ga parautochthonous segment, the Eastern Segment, and two allochthonous terranes. The Idefjorden terrane is interpreted as a composite 1.66-1.52 Ga arc formed at the margin or near the margin of Fennoscandia. The western terrane, including the Telemark, Hardangervidda, Suldal and Rogaland-Vest Agder sectors, is named Telemarkia. U-Pb zircon data indicate that Telemarkia was built during a short magmatic event between 1.52 and 1.48 Ga, and was located at the margin of a Palaeoproterozoic craton, possibly Fennoscandia. No basement older than 1.5 Ga can be positively identified. In the early stage of the Sveconorwegian orogeny, Telemarkia collided with the Idefjorden terrane. The Bamble-Kongsberg sector, characterized by a mixed lithology and 1.13-1.10 Ga early-Sveconorwegian high-grade metamorphism, is interpreted as the original collision zone between these terranes.","author":[{"dropping-particle":"","family":"Bingen","given":"Bernard","non-dropping-particle":"","parse-names":false,"suffix":""},{"dropping-particle":"","family":"Skår","given":"Øyvind","non-dropping-particle":"","parse-names":false,"suffix":""},{"dropping-particle":"","family":"Marker","given":"Mogens","non-dropping-particle":"","parse-names":false,"suffix":""},{"dropping-particle":"","family":"Sigmond","given":"Ellen M.O.","non-dropping-particle":"","parse-names":false,"suffix":""},{"dropping-particle":"","family":"Nordgulen","given":"Øystein","non-dropping-particle":"","parse-names":false,"suffix":""},{"dropping-particle":"","family":"Ragnhildstveit","given":"Jomar","non-dropping-particle":"","parse-names":false,"suffix":""},{"dropping-particle":"","family":"Mansfeld","given":"Joakim","non-dropping-particle":"","parse-names":false,"suffix":""},{"dropping-particle":"","family":"Tucker","given":"Robert D.","non-dropping-particle":"","parse-names":false,"suffix":""},{"dropping-particle":"","family":"Liégeois","given":"Jean Paul","non-dropping-particle":"","parse-names":false,"suffix":""}],"container-title":"Norsk Geologisk Tidsskrift","id":"ITEM-35","issue":"1-2","issued":{"date-parts":[["2005"]]},"page":"87-105","title":"Timing of continental building in the Sveconorwegian orogen, SW Scandinavia","type":"article-journal","volume":"85"},"uris":["http://www.mendeley.com/documents/?uuid=2a3d8d50-66c2-406b-8bfc-7c6a77f8ade3"]},{"id":"ITEM-36","itemData":{"author":[{"dropping-particle":"","family":"Andersen","given":"T.","non-dropping-particle":"","parse-names":false,"suffix":""},{"dropping-particle":"","family":"Sylvester","given":"A G","non-dropping-particle":"","parse-names":false,"suffix":""},{"dropping-particle":"","family":"Andresen","given":"A","non-dropping-particle":"","parse-names":false,"suffix":""}],"container-title":"Norges Geologiske Undersøkelse Bulletin","id":"ITEM-36","issued":{"date-parts":[["2002"]]},"page":"19-26","title":"Age and petrogenesis of the Tinn granite , Telemark , South Norway , and its geochemical relationship to metarhyolite of the Rjukan Group IDIIl","type":"article-journal","volume":"440"},"uris":["http://www.mendeley.com/documents/?uuid=75195372-eb31-4f2b-abc1-47a577bc21f9"]}],"mendeley":{"formattedCitation":"(Pasteels and Michot, 1975; Pasteels et al., 1979; Heaman and Smalley, 1994; Zhou et al., 1995; Schärer et al., 1996; Bingen and Van Breemen, 1998; De Haas et al., 1999; Andersen et al., 2002b; 2002a; Bingen et al., 2008b; 2015; Andersen et al., 2004a; Laajoki et al., 2002; Möller et al., 2002; 2003; Andersen et al., 2007; Bingen et al., 2002; 2003; 2005a; 2006; Brewer et al., 2004; Laajoki and Corfu, 2007; Corfu and Laajoki, 2008; Pedersen et al., 2009; Lamminen, 2011; Vander Auwera et al., 2011; 2014; Roberts et al., 2013; Slagstad et al., 2013; 2018; Spencer et al., 2014; Coint et al., 2015; Scheiber et al., 2015; Jensen and Corfu, 2016; Bolle et al., 2018; Bingen and Viola, 2018)","plainTextFormattedCitation":"(Pasteels and Michot, 1975; Pasteels et al., 1979; Heaman and Smalley, 1994; Zhou et al., 1995; Schärer et al., 1996; Bingen and Van Breemen, 1998; De Haas et al., 1999; Andersen et al., 2002b; 2002a; Bingen et al., 2008b; 2015; Andersen et al., 2004a; Laajoki et al., 2002; Möller et al., 2002; 2003; Andersen et al., 2007; Bingen et al., 2002; 2003; 2005a; 2006; Brewer et al., 2004; Laajoki and Corfu, 2007; Corfu and Laajoki, 2008; Pedersen et al., 2009; Lamminen, 2011; Vander Auwera et al., 2011; 2014; Roberts et al., 2013; Slagstad et al., 2013; 2018; Spencer et al., 2014; Coint et al., 2015; Scheiber et al., 2015; Jensen and Corfu, 2016; Bolle et al., 2018; Bingen and Viola, 2018)","previouslyFormattedCitation":"(Pasteels and Michot, 1975; Pasteels et al., 1979; Heaman and Smalley, 1994; Zhou et al., 1995; Schärer et al., 1996; Bingen and Van Breemen, 1998; De Haas et al., 1999; Andersen et al., 2002b; 2002a; Bingen et al., 2002; Laajoki et al., 2002; Möller et al., 2002; Bingen et al., 2003; Möller et al., 2003; Andersen et al., 2004a; Brewer et al., 2004; Bingen et al., 2005a; 2006; Andersen et al., 2007; Laajoki and Corfu, 2007; Bingen et al., 2008b; Corfu and Laajoki, 2008; Pedersen et al., 2009; Vander Auwera et al., 2011; Lamminen, 2011; Roberts et al., 2013; Slagstad et al., 2013; Vander Auwera et al., 2014; Spencer et al., 2014; Bingen et al., 2015; Coint et al., 2015; Scheiber et al., 2015; Jensen and Corfu, 2016; Bingen and Viola, 2018; Bolle et al., 2018; Slagstad et al., 2018)"},"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00563C41" w:rsidRPr="00563C41">
        <w:rPr>
          <w:rFonts w:ascii="Times New Roman" w:hAnsi="Times New Roman" w:cs="Times New Roman"/>
          <w:noProof/>
          <w:sz w:val="24"/>
          <w:szCs w:val="24"/>
          <w:lang w:val="en-GB"/>
        </w:rPr>
        <w:t>(Pasteels and Michot, 1975; Pasteels et al., 1979; Heaman and Smalley, 1994; Zhou et al., 1995; Schärer et al., 1996; Bingen and Van Breemen, 1998; De Haas et al., 1999; Andersen et al., 2002b; 2002a; Bingen et al., 2008b; 2015; Andersen et al., 2004a; Laajoki et al., 2002; Möller et al., 2002; 2003; Andersen et al., 2007; Bingen et al., 2002; 2003; 2005a; 2006; Brewer et al., 2004; Laajoki and Corfu, 2007; Corfu and Laajoki, 2008; Pedersen et al., 2009; Lamminen, 2011; Vander Auwera et al., 2011; 2014; Roberts et al., 2013; Slagstad et al., 2013; 2018; Spencer et al., 2014; Coint et al., 2015; Scheiber et al., 2015; Jensen and Corfu, 2016; Bolle et al., 2018; Bingen and Viola, 2018)</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Kongsberg</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Pr="00F140AE">
        <w:rPr>
          <w:rFonts w:ascii="Times New Roman" w:hAnsi="Times New Roman" w:cs="Times New Roman"/>
          <w:sz w:val="24"/>
          <w:szCs w:val="24"/>
          <w:lang w:val="en-GB"/>
        </w:rPr>
        <w:instrText>ADDIN CSL_CITATION {"citationItems":[{"id":"ITEM-1","itemData":{"DOI":"10.1016/S0301-9268(01)00133-4","ISSN":"03019268","abstract":"Ion probe U-Pb data on detrital zircons were acquired in five pre-Sveconorwegian clastic metasedimentary units in the Sveconorwegian orogen in S Norway. Turbidite-type sediments in the Veme complex (Begna sector, west of the Oslo rift) display zircons between 1.67 and 1.53 Ga (9 grains). This complex is interpreted as a westward, younger extension of the Stora Le-Marstrand metasedimentary belt (≤ 1.58 Ga) of the Idefjorden terrane (east of the Oslo rift). The belt formed in an outboard setting, and the detritus in the sediments was probably mainly derived from subduction-related complexes exposed in the Idefjorden terrane. To the west, a quartzite of the Hallingdal complex in the Telemark sector has zircon populations at 3.13-2.68 and 2.03-1.71 Ga (34 grains). It was deposited between 1.7 and 1.5 Ga and attests the presence of differentiated continental crust older than 1.5 Ga in S Norway. Two samples of the Hettefjorden and Festningsnutan Groups from the Hardangervidda plateau have zircon populations at 3.25-2.42 and 2.03-1.54 Ga (47 grains). The 1.90-1.85 Ga frequency maximum of the age distribution in these three epicontinental sediments corresponds with the peak of Svecofennian magmatic activity in central Sweden, and to the age of the main zircon populations in late-Svecofennian sediments. This is an indication of a Fennoscandian origin for the Telemark-Bamble and Rogaland-Hardangervidda terranes, at the margin of the Svecofennian domain; alternative exotic provenances are possible. A quartzite sample of the Modum complex in the Kongsberg sector displays 2.07-1.48 Ga Proterozoic zircon populations (28 grains) and minor Archaean populations. The Modum complex represents, probably together with the Kragerø complex in the Bamble sector and the Seljord Group in the Telemark sector, parts of a quartzite-rich epicontinental cover deposited after 1.48 Ga on the Telemark-Bamble terrane. The juxtaposition of the Telemark-Bamble and Rogaland-Hardangervidda terranes with the subduction-related Idefjorden terrane, can be explained by a transpressive translation of these terranes at the margin of the Fennoscandian shield during the Sveconorwegian orogeny. Sveconorwegian sinistral strike-slip shearing probably took place along an amphibolite-facies banded gneiss unit situated at the boundary. © 2001 Elsevier Science B.V. All rights reserved.","author":[{"dropping-particle":"","family":"Bingen","given":"Bernard","non-dropping-particle":"","parse-names":false,"suffix":""},{"dropping-particle":"","family":"Birkeland","given":"Anne","non-dropping-particle":"","parse-names":false,"suffix":""},{"dropping-particle":"","family":"Nordgulen","given":"Øystein","non-dropping-particle":"","parse-names":false,"suffix":""},{"dropping-particle":"","family":"Sigmond","given":"Ellen M.O.","non-dropping-particle":"","parse-names":false,"suffix":""}],"container-title":"Precambrian Research","id":"ITEM-1","issue":"3-4","issued":{"date-parts":[["2001"]]},"page":"293-318","title":"Correlation of supracrustal sequences and origin of terranes in the Sveconorwegian orogen of SW Scandinavia: SIMS data on zircon in clastic metasediments","type":"article-journal","volume":"108"},"uris":["http://www.mendeley.com/documents/?uuid=2ececf13-462e-45cd-baca-ce6c45a0966b"]},{"id":"ITEM-2","itemData":{"DOI":"10.1016/j.precamres.2018.05.025","ISSN":"03019268","abstract":"The Sveconorwegian orogeny is a more than 250 Myr-long multiphase orogenic event that contributed to the amalgamation of Fennoscandia into Rodinia at the end of the Mesoproterozoic. We propose a new lithospheric-scale tectonic model for the pre- to early Sveconorwegian orogenic evolution between 1280 and 1080 Ma. This evolution is recorded in southern Norway by two c. 25 km wide belts of up to granulite-facies rocks, the Bamble and Kongsberg Lithotectonic Units, and a c. 80 km belt in the Telemarkia Lithotectonic Unit, which contains lower-grade rocks and evidence of widespread plutonism. New zircon U–Pb geochronological data from 54 samples confirm magmatic activity between 1575 and 1485 Ma, and 1210 and 1140 Ma. The new data constrain peak amphibolite to granulite-facies metamorphism in Bamble and Kongsberg to between 1145 and 1130 Ma. New geological mapping shows that the Kongsberg Lithotectonic Unit is characterized by a regional, N–S trending highly transposed lithological banding reflecting E–W orthogonal shortening as expressed by tight to isoclinal folds, and a penetrative subvertical foliation bearing a steep peak-metamorphic lineation. Telemarkia is instead characterized by crustal extension-related bimodal magmatism and intermontane basin sedimentation between 1280 and 1080 Ma. Paired and in part coeval extension and compression are interpreted as reflecting asthenospheric upwelling, orogenic plateau development and delamination of the sub-continental lithospheric mantle beneath Telemarkia, followed by foundering (dripping-off) of the lithospheric mantle slab under the Kongsberg and Bamble Lithotectonic Units. This model stresses the pull effect of a foundering mantle slab in an actively shortening orogen to facilitate highly localised compression and granulite-facies metamorphism in the crust. It accounts for the well-known, first-order geological characteristics of the orogen and does not require the accretion of exotic terranes to explain the early-Sveconorwegian orogenic evolution.","author":[{"dropping-particle":"","family":"Bingen","given":"Bernard","non-dropping-particle":"","parse-names":false,"suffix":""},{"dropping-particle":"","family":"Viola","given":"Giulio","non-dropping-particle":"","parse-names":false,"suffix":""}],"container-title":"Precambrian Research","id":"ITEM-2","issue":"December 2017","issued":{"date-parts":[["2018"]]},"page":"170-204","publisher":"Elsevier","title":"The early-Sveconorwegian orogeny in southern Norway: Tectonic model involving delamination of the sub-continental lithospheric mantle","type":"article-journal","volume":"313"},"uris":["http://www.mendeley.com/documents/?uuid=91c16fb4-96e3-4dac-b4da-22494d63f04c"]},{"id":"ITEM-3","itemData":{"DOI":"10.1016/j.lithos.2003.12.011","ISSN":"00244937","abstract":"Mid-Proterozoic calc-alkaline granitoids from southern Norway, and their extrusive equivalents have been dated by LAM-ICPMS U-Pb on zircons to ages ranging from 1.61 to 1.52 Ga; there are no systematic age differences across potential Precambrian terrane boundaries in the region. U-Pb and Lu-Hf data on detrital zircons from metasedimentary gneisses belonging to the arc association show that these were mainly derived from ca. 1.6 Ga arc-related rocks. They also contain a minor but significant fraction of material derived from (at least) two distinct older (1.7-1.8 Ga) sources; one has a clear continental signature, and the other represents juvenile, depleted mantle-derived material. The former component resided in granitoids of the Transscandinavian Igneous Belt, the other in mafic rocks related to these granites or to the earliest, subduction-related magmatism in the region. Together with published data from south Norway and southwest Sweden, these findings suggest that the western margin of the Baltic Shield was the site of continuous magmatic arc evolution from at least ca 1.66 to 1.50 Ga. Most of the calc-alkaline metaigneous rocks formed in this period show major- and trace-element characteristics of rocks formed in a normal continental margin magmatic arc. The exceptions are the Stora Le-Marstrand belt in Sweden and the Kongsberg complex of Norway, which have an arc-tholeiitic chemical affinity. The new data from south Norway do not justify a suggestion that the crust on the west side of the Oslo Rift had an early to mid-Proterozoic history different from the crust to the east. Instead, they indicate that the different parts of south Norway and southwest Sweden were situated at the margin of the Baltic Shield throughout the mid-Proterozoic. Changes from arc tholeitic to calc-alkaline magmatism reflect changes with time in the subduction zone system, or lateral differences in subduction zone geometry. The NW American Cordillera may be a useful present-day analogue for the tectonomagmatic evolution of the mid-Proterozoic Baltic margin. © 2004 Elsevier B.V. All rights reserved.","author":[{"dropping-particle":"","family":"Andersen","given":"T.","non-dropping-particle":"","parse-names":false,"suffix":""},{"dropping-particle":"","family":"Griffin","given":"W. L.","non-dropping-particle":"","parse-names":false,"suffix":""},{"dropping-particle":"","family":"Jackson","given":"S. E.","non-dropping-particle":"","parse-names":false,"suffix":""},{"dropping-particle":"","family":"Knudsen","given":"T. L.","non-dropping-particle":"","parse-names":false,"suffix":""},{"dropping-particle":"","family":"Pearson","given":"N. J.","non-dropping-particle":"","parse-names":false,"suffix":""}],"container-title":"Lithos","id":"ITEM-3","issue":"3-4","issued":{"date-parts":[["2004"]]},"page":"289-318","title":"Mid-Proterozoic magmatic arc evolution at the southwest margin of the Baltic Shield","type":"article-journal","volume":"73"},"uris":["http://www.mendeley.com/documents/?uuid=436b61ab-bc27-48ac-898d-22ed2861e187"]},{"id":"ITEM-4","itemData":{"ISSN":"0029196X","abstract":"The timing of continental building in the Sveconorwegian orogen of SW Scandinavia is evaluated with zircon U-Pb geochronology. ID-TIMS, LA-ICPMS and SIMS data are reported for 21 samples of orthogneiss, metarhyolite and metasandstone in S Norway, with emphasis on the Suldal area. The Sveconorwegian orogen is divided into a reworked Fennoscandian 1.80-1.64 Ga parautochthonous segment, the Eastern Segment, and two allochthonous terranes. The Idefjorden terrane is interpreted as a composite 1.66-1.52 Ga arc formed at the margin or near the margin of Fennoscandia. The western terrane, including the Telemark, Hardangervidda, Suldal and Rogaland-Vest Agder sectors, is named Telemarkia. U-Pb zircon data indicate that Telemarkia was built during a short magmatic event between 1.52 and 1.48 Ga, and was located at the margin of a Palaeoproterozoic craton, possibly Fennoscandia. No basement older than 1.5 Ga can be positively identified. In the early stage of the Sveconorwegian orogeny, Telemarkia collided with the Idefjorden terrane. The Bamble-Kongsberg sector, characterized by a mixed lithology and 1.13-1.10 Ga early-Sveconorwegian high-grade metamorphism, is interpreted as the original collision zone between these terranes.","author":[{"dropping-particle":"","family":"Bingen","given":"Bernard","non-dropping-particle":"","parse-names":false,"suffix":""},{"dropping-particle":"","family":"Skår","given":"Øyvind","non-dropping-particle":"","parse-names":false,"suffix":""},{"dropping-particle":"","family":"Marker","given":"Mogens","non-dropping-particle":"","parse-names":false,"suffix":""},{"dropping-particle":"","family":"Sigmond","given":"Ellen M.O.","non-dropping-particle":"","parse-names":false,"suffix":""},{"dropping-particle":"","family":"Nordgulen","given":"Øystein","non-dropping-particle":"","parse-names":false,"suffix":""},{"dropping-particle":"","family":"Ragnhildstveit","given":"Jomar","non-dropping-particle":"","parse-names":false,"suffix":""},{"dropping-particle":"","family":"Mansfeld","given":"Joakim","non-dropping-particle":"","parse-names":false,"suffix":""},{"dropping-particle":"","family":"Tucker","given":"Robert D.","non-dropping-particle":"","parse-names":false,"suffix":""},{"dropping-particle":"","family":"Liégeois","given":"Jean Paul","non-dropping-particle":"","parse-names":false,"suffix":""}],"container-title":"Norsk Geologisk Tidsskrift","id":"ITEM-4","issue":"1-2","issued":{"date-parts":[["2005"]]},"page":"87-105","title":"Timing of continental building in the Sveconorwegian orogen, SW Scandinavia","type":"article-journal","volume":"85"},"uris":["http://www.mendeley.com/documents/?uuid=2a3d8d50-66c2-406b-8bfc-7c6a77f8ade3"]},{"id":"ITEM-5","itemData":{"DOI":"10.1016/j.precamres.2015.03.009","ISSN":"03019268","abstract":"Structural analysis defines a multiphase Sveconorwegian tectonic evolution for the boundary zone between the Kongsberg and Telemark lithotectonic units in S Norway, referred to as the Kongsberg-Telemark Boundary Zone (KTBZ). This large-scale weakness zone developed predominantly within and at the margin of a c. 110. km long granitic belt, the intrusion of which is dated between 1170. ±. 11 and 1146. ±. 5. Ma by U-Pb SIMS zircon geochronology. The oldest KTBZ ductile fabric formed during the Sveconorwegian orogenic cycle (c. 1140-900. Ma) as a penetrative top-to-the-W shear fabric, which was subsequently reactivated selectively by sinistral transpression that formed characteristic mylonitic shear zones within the granitic belt. Later folding affected the area at the northern end of the Kongsberg lithotectonic unit. Analysis of the subregional foliation trajectories unravels the occurrence of a large-scale fold structure, the \"Norefjell-Hønefoss Fold\". All these structures are in turn cut by late-Sveconorwegian, E-dipping shear zones and normal faults, which accommodated a distinct phase of exhumation of the Telemark lithotectonic unit in the footwall of the KTBZ. This extensional detachment widens toward the north, where it might have controlled the emplacement of the late-orogenic Flå granite. Since late Sveconorwegian times, the KTBZ was repeatedly reactivated in a brittle fashion forming complex fault patterns, extensive quartz vein networks and leading to the generation of the so-called \"Store Rivningsbreksje\", a 100. km long brittle fault zone that follows the trend of the KTBZ and that locally juxtaposes blocks with different ductile precursor histories. The newly established deformation history helps to refine existing models for the orogenic evolution of the central Sveconorwegian orogen. The characterization of the Norefjell-Hønefoss fold structure provides a new perspective on Sveconorwegian geometries and fabrics in the area. The reactivation history established for the KTBZ helps to better understand the dynamics of long-lived weakness zones of Precambrian origin in general.","author":[{"dropping-particle":"","family":"Scheiber","given":"Thomas","non-dropping-particle":"","parse-names":false,"suffix":""},{"dropping-particle":"","family":"Viola","given":"Giulio","non-dropping-particle":"","parse-names":false,"suffix":""},{"dropping-particle":"","family":"Bingen","given":"Bernard","non-dropping-particle":"","parse-names":false,"suffix":""},{"dropping-particle":"","family":"Peters","given":"Max","non-dropping-particle":"","parse-names":false,"suffix":""},{"dropping-particle":"","family":"Solli","given":"Arne","non-dropping-particle":"","parse-names":false,"suffix":""}],"container-title":"Precambrian Research","id":"ITEM-5","issued":{"date-parts":[["2015"]]},"page":"78-103","publisher":"Elsevier B.V.","title":"Multiple reactivation and strain localization along a Proterozoic orogen-scale deformation zone: The Kongsberg-Telemark boundary in southern Norway revisited","type":"article-journal","volume":"265"},"uris":["http://www.mendeley.com/documents/?uuid=1300b40e-c756-4eb4-b35c-73e0248c8c9c"]}],"mendeley":{"formattedCitation":"(Bingen et al., 2001a; 2005a; Andersen et al., 2004b; Scheiber et al., 2015; Bingen and Viola, 2018)","plainTextFormattedCitation":"(Bingen et al., 2001a; 2005a; Andersen et al., 2004b; Scheiber et al., 2015; Bingen and Viola, 2018)","previouslyFormattedCitation":"(Bingen et al., 2001a; 2005a; Andersen et al., 2004b; Scheiber et al., 2015; Bingen and Viola, 2018)"},"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Bingen et al., 2001a; 2005a; Andersen et al., 2004b; Scheiber et al., 2015; Bingen and Viola, 2018)</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Bamble</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Pr="00F140AE">
        <w:rPr>
          <w:rFonts w:ascii="Times New Roman" w:hAnsi="Times New Roman" w:cs="Times New Roman"/>
          <w:sz w:val="24"/>
          <w:szCs w:val="24"/>
          <w:lang w:val="en-GB"/>
        </w:rPr>
        <w:instrText>ADDIN CSL_CITATION {"citationItems":[{"id":"ITEM-1","itemData":{"DOI":"10.1016/S0301-9268(97)00059-4","ISSN":"03019268","abstract":"Cathodoluminescence images were used to select zircons for ion probe U-Pb dating of detrital grains and overgrowths in metasedimentary samples from three Proterozoic supracrustal units; the Bamble gneiss in southern Norway, the Stora Le-Marstrand (SLM) and Skagerrak formations in SW Sweden. Because of their position on either side of the Permian Oslo Rift and Skagerrak, they could provide a link between the eastern and western halves of the Sveconorwegian Province. Detrital grains from an SLM metapsammite gave Pb-Pb ages in the 1.66-1.57Ga interval. Volcanic zircon morphology and lack of rounding point to an immature sedimentary environment, consistent with the inferred island arc setting. Multiple-spot analyses of three young, originally igneous grains gave near-concordant U-Pb data with weighted mean Pb-Pb ages at 1613±11, 1598±37 and 1579±19 Ma. The third age provides a maximum age for the SLM Formation at 1598 Ma, superseding a..previous ca. 1.76 Ga Sm-Nd age. A Bamble metaquartzite from the Kragero area, shows a broad distribution of Pb-Pb zircon ages at 2.62, 1.95-1.76, 1.61 and 1.50-1.48 Ga. Thick metamorphic rims, one dated at 1.16±0.03 Ga, are attributed to high-grade Sveconorwegian metamorphism. Multiple-spot analyses on two young igneous grains yielded Pb-Pb ages at 1495±45 and 1484±15 Ma, which imply a maximum depositional age of 1499 Ma and invite re-examination of previous 1.6-1.54 Ga age constraints for the Bamble metasupracrustal gneisses. The 2.62 Ga zircon confirms the presence of a late Archean component in SW Norway whereas the broad age spectrum of detrital zircons is consistent with derivation from continental crust. The Skagerrak Formation is a recently recognized volcano-clastic unit, occurring as megaxenoliths in western parts of the 0.92 Ga Bohus granite. Most zircons from a dacitic sample gave concordant to near-concordant U-Pb ages in the 1.56-1.44Ga range, yielding a maximum depositional of 1.48 Ga. One ca. 1.88 Ga old grain was found, which indicates a pre-Gothian provenance not known today in the Gothian orogen of SW Sweden. A broad correlation between the Bamble and lowermost Telemark supracrustals in southern Norway and the Skagerrak Formation in SW Sweden is suggested. Distinct ages and tectonic settings for the SLM and Bamble metasupracrustal rocks point to an early Mesoproterozoic lithotectonic boundary in the Oslo area, re-activated by the Sveconorwegian Orogeny and ultimately obscured by Permian activity in the Oslo…","author":[{"dropping-particle":"","family":"Åhäll","given":"K. I.","non-dropping-particle":"","parse-names":false,"suffix":""},{"dropping-particle":"","family":"Cornell","given":"D. H.","non-dropping-particle":"","parse-names":false,"suffix":""},{"dropping-particle":"","family":"Armstrong","given":"R.","non-dropping-particle":"","parse-names":false,"suffix":""}],"container-title":"Precambrian Research","id":"ITEM-1","issue":"3-4","issued":{"date-parts":[["1998"]]},"page":"117-134","title":"Ion probe zircon dating of metasedimentary units across the Skagerrak: New constraints for early Mesoproterozoic growth of the Baltic Shield","type":"article-journal","volume":"87"},"uris":["http://www.mendeley.com/documents/?uuid=3b1b2afe-531e-46ef-a343-063feeb2617e"]},{"id":"ITEM-2","itemData":{"DOI":"10.1086/314370","ISSN":"00221376","abstract":"Disruption of the original crustal architecture as a result of tectonic events often complicates studies of the crustal evolution of Precambrian cratons. Ion-probe U-Pb dating of detrital zircons is one way to circumvent this problem. It yields a 'fingerprint' of the source of the metasedimentary host that can be used to tie the host to a counterpart elsewhere. In this study, ion-probe U-Pb dating of detrital zircons from segments of the late Mesoproterozoic Southwest Scandinavian Domain (SSD) of the Baltic Shield provides new evidence for an old model of crustal evolution and tectonic development. Zircon ages for both the pebble and matrix fraction of the Seljord conglomerate, Telemark sector, Norway, show a 1.9-1.7-Ga frequency maximum, as was previously recognized for metasediments from the adjacent Bamble sector. However, the Telemark metasediments lack evidence for significant input of 1.4-1.6-Ga-old crustal material, characteristic of some of the Bamble metasediments. A maximum depositional age of ca. 1450 Ma is inferred for the Seljord conglomerate and a quartzite from the Bamble sector. Definite evidence for significant amounts of pre-1.6-Ga crust in the SSD is absent. Instead, provenance from the early Mesoproterozoic Svecofennian Domain for the 1.9-1.7-Ga crust is proposed, supported by the omnipresence of small amounts of Archean zircons and the distribution of Nd model ages of these and other SSD metasediments. It is proposed that the SSD originally formed a single, continuous belt, fringing the Baltic Shield, with the northernmost segments transported to their current position west of the Oslo rift along north-south-trending shear zones, i.e., at odds with the commonly held view of progressive westward growth of the Baltic Shield. The detrital zircon ages from the Faurefjell quartzite, Rogaland-Vest Agder sector, cluster around 1.65 Ga and reveal a maximum depositional age of 1244 ± 40 Ma. Its deviating depositional setting indicates that the Rogaland sector evolved in a different setting, shielded from the crust of Svecofennian age. Instead, its ages allow for a source terrain within the Mesoproterozoic crust of South Norway.","author":[{"dropping-particle":"","family":"Haas","given":"Geert Jan L.M.","non-dropping-particle":"De","parse-names":false,"suffix":""},{"dropping-particle":"","family":"Andersen","given":"Tom","non-dropping-particle":"","parse-names":false,"suffix":""},{"dropping-particle":"","family":"Vestin","given":"Jessica","non-dropping-particle":"","parse-names":false,"suffix":""}],"container-title":"Journal of Geology","id":"ITEM-2","issue":"5","issued":{"date-parts":[["1999"]]},"page":"569-586","title":"Detrital zircon geochronology: New evidence for an old model for accretion of the Southwest Baltic Shield","type":"article-journal","volume":"107"},"uris":["http://www.mendeley.com/documents/?uuid=0bf4f098-fa45-494f-a22e-1be2c9dd9fb0"]},{"id":"ITEM-3","itemData":{"DOI":"10.1007/s004100050348","ISSN":"00107999","abstract":"An ion-microprobe (SIMS) U-Pb zircon dating study on four samples of Precambrian metasediments from the high-grade Bamble Sector, southern Norway, gives the first information on the timing of discrete crust-forming events in the SW part of the Baltic Shield. Recent Nd and Pb studies have indicated that the sources of the clastic metasediments in this area have crustal histories extending back to 1.7 to 2.1 Ga, although there is no record of rocks older than 1.6 Ga in southern Norway. The analysed metasediments are from a sequence of intercalated, centimetre to 10-metre wide units of quartzites, semi-metapelites, metapelites and mafic granulites. The zircons can be grouped in two morphological populations: (1) long prismatic; (2) rounded, often flattened. The BSE images reveal that both populations consist of oscillatory zoned, rounded and corroded cores (detrital grains of magmatic origin) surrounded by homogeneous rims (metamorphic overgrowths). The detrital zircons have 207Pb/206Pb ages between 1367 and 1939 Ma, with frequency maxima in the range 1.85 to 1.70 Ga and 1.60 to 1.50 Ga. There is no correlation between crystal habit and age of the zircon. One resorbed, inner zircon core in a detrital grain is strongly discordant and gives a composite inner core-magmatic outer core 207Pb/206Pb age of 2383 Ma. Two discrete, unzoned zircons have 207Pb/206Pb ages of 1122 and 1133 Ma, representing zircon growth during the Sveconorwegian high-grade metamorphism. Also the μm wide overgrowths, embayments in the detrital cores and apparent 'inner cores' which represent secondary metamorphic zircon growth in deep embayments in detrital grains, are of Sveconorwegian age. The composite-detrital-metamorphic zircon analyses give generally discordant 206Pb/238U versus 207Pb/235U ratios and maximum 207Pb/206Pb ages of 1438 Ma. These data demonstrate the existence of a protocrust of 1.7 to 2.0 Ga in the southwestern part of the Baltic Shield, implying a break in the overall westward younging trend of the Precambrian crust, inferred from the southeastern part of the Baltic Shield.","author":[{"dropping-particle":"","family":"Knudsen","given":"T. L.","non-dropping-particle":"","parse-names":false,"suffix":""},{"dropping-particle":"","family":"Andersen","given":"T.","non-dropping-particle":"","parse-names":false,"suffix":""},{"dropping-particle":"","family":"Whitehouse","given":"M. J.","non-dropping-particle":"","parse-names":false,"suffix":""},{"dropping-particle":"","family":"Vestin","given":"J.","non-dropping-particle":"","parse-names":false,"suffix":""}],"container-title":"Contributions to Mineralogy and Petrology","id":"ITEM-3","issue":"1","issued":{"date-parts":[["1997"]]},"page":"47-58","title":"Detrital zircon ages from southern Norway - implications for the Proterozoic evolution of the southwestern Baltic Shield","type":"article-journal","volume":"130"},"uris":["http://www.mendeley.com/documents/?uuid=f508f731-3ed0-418e-a6aa-0a945647e4dd"]},{"id":"ITEM-4","itemData":{"author":[{"dropping-particle":"","family":"Andersen","given":"T.","non-dropping-particle":"","parse-names":false,"suffix":""},{"dropping-particle":"","family":"Andresen","given":"A","non-dropping-particle":"","parse-names":false,"suffix":""},{"dropping-particle":"","family":"Sylvester","given":"A G","non-dropping-particle":"","parse-names":false,"suffix":""}],"container-title":"Norges Geologiske Undersøkelse Bulletin","id":"ITEM-4","issue":"Fig 1","issued":{"date-parts":[["2002"]]},"page":"5-18","title":"Timing of late- to post-tectonic Sveconorwegian granitic magmatism in South Norway","type":"article-journal","volume":"440"},"uris":["http://www.mendeley.com/documents/?uuid=1f9de8b7-ae4f-4a7f-8535-fb44b919aa0b"]},{"id":"ITEM-5","itemData":{"DOI":"10.1130/GES01565.1","ISSN":"1553040X","abstract":"Recently it has been argued that the Sveconorwegian orogeny in southwest Fennoscandia comprised a series of accretionary events between 1140 and 920 Ma, behind a long-lived, active continental margin characterized by voluminous magmatism and high-grade metamorphism. Voluminous magnesian granitic magmatism is recorded between 1070 and 1010 Ma (Sirdal Magmatic Belt, SMB), with an apparent drop in activity ca. 1010-1000 Ma. Granitic magmatism resumed ca. 1000-990 Ma, but with more ferroan (A type) compositions (hornblende-biotite granites). This ferroan granitic magmatism was continuous until 920 Ma, and included emplacement of an AMCG (anorthosite-mangerite-charnockite-granite) complex (Rogaland Igneous Complex). Mafic rocks with ages corresponding to the spatially associated granites suggest that heat from underplated mafic magma was the main driving force for lower crustal melting and long-lived granitic magmatism. The change from magnesian to ferroan compositions may reflect an increasingly depleted and dehydrated lower crustal source. High-grade metamorphic rocks more than ~20 km away from the Rogaland Igneous Complex yield metamorphic ages of 1070-1015 Ma, corresponding to SMB magmatism, whereas similar rocks closer to the Rogaland Igneous Complex yield ages between 1100 and 920 Ma, with an apparent age peak ca. 1000 Ma. Ti-in-zircon temperatures from these rocks increase from ~760 to 820 °C ca. 970 Ma, well before the inferred emplacement age of the Rogaland Igneous Complex (930 Ma), suggesting that long-lived, high-grade metamorphism was not directly linked to the emplacement of the latter, but rather to the same mafic underplating that was driving lower crustal melting. Structural data suggest that the present-day regional distribution of high- and low-grade rocks reflects late-stage orogenic doming.","author":[{"dropping-particle":"","family":"Slagstad","given":"Trond","non-dropping-particle":"","parse-names":false,"suffix":""},{"dropping-particle":"","family":"Roberts","given":"Nick M.W.","non-dropping-particle":"","parse-names":false,"suffix":""},{"dropping-particle":"","family":"Coint","given":"Nolwenn","non-dropping-particle":"","parse-names":false,"suffix":""},{"dropping-particle":"","family":"Høy","given":"Ingjerd","non-dropping-particle":"","parse-names":false,"suffix":""},{"dropping-particle":"","family":"Sauer","given":"Simone","non-dropping-particle":"","parse-names":false,"suffix":""},{"dropping-particle":"","family":"Kirkland","given":"Christopher L.","non-dropping-particle":"","parse-names":false,"suffix":""},{"dropping-particle":"","family":"Marker","given":"Mogens","non-dropping-particle":"","parse-names":false,"suffix":""},{"dropping-particle":"","family":"Røhr","given":"Torkil S.","non-dropping-particle":"","parse-names":false,"suffix":""},{"dropping-particle":"","family":"Henderson","given":"Iain H.C.","non-dropping-particle":"","parse-names":false,"suffix":""},{"dropping-particle":"","family":"Stormoen","given":"Martin A.","non-dropping-particle":"","parse-names":false,"suffix":""},{"dropping-particle":"","family":"Skår","given":"Øyvind","non-dropping-particle":"","parse-names":false,"suffix":""},{"dropping-particle":"","family":"Sørensen","given":"Bjørn Eske","non-dropping-particle":"","parse-names":false,"suffix":""},{"dropping-particle":"","family":"Bybee","given":"Grant","non-dropping-particle":"","parse-names":false,"suffix":""}],"container-title":"Geosphere","id":"ITEM-5","issue":"2","issued":{"date-parts":[["2018"]]},"page":"861-882","title":"Magma-driven, high-grade metamorphism in the Sveconorwegian Province, southwest Norway, during the terminal stages of Fennoscandian Shield evolution","type":"article-journal","volume":"14"},"uris":["http://www.mendeley.com/documents/?uuid=23295aa0-0d40-4f7b-a133-2b4f7bc89ddb"]},{"id":"ITEM-6","itemData":{"DOI":"10.1016/j.precamres.2018.05.025","ISSN":"03019268","abstract":"The Sveconorwegian orogeny is a more than 250 Myr-long multiphase orogenic event that contributed to the amalgamation of Fennoscandia into Rodinia at the end of the Mesoproterozoic. We propose a new lithospheric-scale tectonic model for the pre- to early Sveconorwegian orogenic evolution between 1280 and 1080 Ma. This evolution is recorded in southern Norway by two c. 25 km wide belts of up to granulite-facies rocks, the Bamble and Kongsberg Lithotectonic Units, and a c. 80 km belt in the Telemarkia Lithotectonic Unit, which contains lower-grade rocks and evidence of widespread plutonism. New zircon U–Pb geochronological data from 54 samples confirm magmatic activity between 1575 and 1485 Ma, and 1210 and 1140 Ma. The new data constrain peak amphibolite to granulite-facies metamorphism in Bamble and Kongsberg to between 1145 and 1130 Ma. New geological mapping shows that the Kongsberg Lithotectonic Unit is characterized by a regional, N–S trending highly transposed lithological banding reflecting E–W orthogonal shortening as expressed by tight to isoclinal folds, and a penetrative subvertical foliation bearing a steep peak-metamorphic lineation. Telemarkia is instead characterized by crustal extension-related bimodal magmatism and intermontane basin sedimentation between 1280 and 1080 Ma. Paired and in part coeval extension and compression are interpreted as reflecting asthenospheric upwelling, orogenic plateau development and delamination of the sub-continental lithospheric mantle beneath Telemarkia, followed by foundering (dripping-off) of the lithospheric mantle slab under the Kongsberg and Bamble Lithotectonic Units. This model stresses the pull effect of a foundering mantle slab in an actively shortening orogen to facilitate highly localised compression and granulite-facies metamorphism in the crust. It accounts for the well-known, first-order geological characteristics of the orogen and does not require the accretion of exotic terranes to explain the early-Sveconorwegian orogenic evolution.","author":[{"dropping-particle":"","family":"Bingen","given":"Bernard","non-dropping-particle":"","parse-names":false,"suffix":""},{"dropping-particle":"","family":"Viola","given":"Giulio","non-dropping-particle":"","parse-names":false,"suffix":""}],"container-title":"Precambrian Research","id":"ITEM-6","issue":"December 2017","issued":{"date-parts":[["2018"]]},"page":"170-204","publisher":"Elsevier","title":"The early-Sveconorwegian orogeny in southern Norway: Tectonic model involving delamination of the sub-continental lithospheric mantle","type":"article-journal","volume":"313"},"uris":["http://www.mendeley.com/documents/?uuid=91c16fb4-96e3-4dac-b4da-22494d63f04c"]},{"id":"ITEM-7","itemData":{"DOI":"10.1016/j.lithos.2015.11.005","ISSN":"18726143","abstract":"New localities of granulite in the Bamble lithotectonic domain of south Norway illustrate localized distribution of granulite facies rocks in an amphibolite facies gneiss terrain. U-Pb zircon SIMS data constrain the magmatic age of the protoliths to be both 1545 ± 7 to 1542 ± 5 Ma and 1149 ± 8 Ma They provide a robust date of 1139 ± 11 Ma for metamorphic zircon, supporting available estimates for early-Sveconorwegian metamorphism in Bamble. P-T modeling using Grt + Opx ± Cpx + Pl + Bt + Qz-assemblages yields pressures up to 1.15. GPa and T &gt; 850°C Clinopyroxene-free granulite assemblages are preserved in low-strain lenses, while high-strain granulite shows crystallization of clinopyroxene. The replacement of orthopyroxene by amphibole illustrates hydration and reequilibration at amphibolite facies. The new findings in Bamble show that granulite-facies rocks occur unevenly distributed in high-grade metamorphic terrains and that relationship between granulite and amphibolite facies is complex and irregular. It suggests that factors as fluid availability, deformation and whole-rock composition are important for metamorphic evolution in addition to pressure and temperature gradients.","author":[{"dropping-particle":"","family":"Engvik","given":"A. K.","non-dropping-particle":"","parse-names":false,"suffix":""},{"dropping-particle":"","family":"Bingen","given":"Bernard","non-dropping-particle":"","parse-names":false,"suffix":""},{"dropping-particle":"","family":"Solli","given":"Arne","non-dropping-particle":"","parse-names":false,"suffix":""}],"container-title":"Lithos","id":"ITEM-7","issued":{"date-parts":[["2016"]]},"page":"84-103","publisher":"Elsevier B.V.","title":"Localized occurrences of granulite: P-T modeling, U-Pb geochronology and distribution of early-Sveconorwegian high-grade metamorphism in Bamble, South Norway","type":"article-journal","volume":"240-243"},"uris":["http://www.mendeley.com/documents/?uuid=f5b043a1-9d13-4761-bf3e-8d063ff98b81"]},{"id":"ITEM-8","itemData":{"DOI":"10.1111/j.1525-1314.2010.00922.x","ISSN":"02634929","abstract":"Widespread metasomatism affected the 100km long and 25km wide Proterozoic Bamble and Modum-Kongsberg sectors, South Norway, resulting in the chemical and mineralogical transformation of wide segments of continental crust. Scapolitization was associated with veining, and was followed by albitization, transforming metagabbros pervasively over large areas. Fluids played an active role in these reactions, forming H2O-, CO2- and Cl-bearing phases at the expense of the primary volatile-free minerals, causing depletion in Fe and infiltration of K, Mg, Na, B and P. The transformation of gabbro to scapolite metagabbro is observed as a fluid front replacing the primary magmatic mineral assemblage in three stages: during an incipient amphibolitization stage, the primary mafic minerals were replaced by anthophyllite or hastingsite, followed by pargasitic and edenitic Ca-amphibole. Magnetite was dissolved, while rutile formed by the breakdown of ilmenite. Plagioclase was replaced by Cl-rich scapolite (Me19-42) reflecting Cl-saturation, while K- and Mg-saturation produced phlogopite, enstatite, sapphirine and rare corundum. The high modal contents of chlorapatite and tourmaline in the scapolite metagabbro imply infiltration of B and P. The albitites consist dominantly of albite (Ab95-98) with varying, generally small, amounts of chlorite, calcite, rutile, epidote and pumpellyite. They formed from a H2O-CO2-fluid rich in Na. The gabbro yields a zircon U-Pb age of 1149±7Ma and tonalite 1294±38Ma, whereas rutile from scapolite metagabbro and albitite has U-Pb ages of 1090-1084Ma, and phlogopite produced during scapolitization Rb-Sr ages of 1070-1040Ma. Temperature conditions for the scapolitization are inferred to have been 600-700°C. The reported ages, combined with mineralogical and petrographic observations and inferred P-T conditions, indicate that the metasomatism was a part of the regional Sveconorwegian amphibolite facies metamorphic phase. Initial 87Sr/86Sr of the scapolite ranges from 0.704 to 0.709. The Sr-signature, the Cl- and B-rich environment and regional distribution of lithologies suggest that the fluid may have originated from evaporites that were mobilized during the regional metamorphism. © 2010 Blackwell Publishing Ltd.","author":[{"dropping-particle":"","family":"Engvik","given":"A. K.","non-dropping-particle":"","parse-names":false,"suffix":""},{"dropping-particle":"","family":"Mezger","given":"K.","non-dropping-particle":"","parse-names":false,"suffix":""},{"dropping-particle":"","family":"Wortelkamp","given":"S.","non-dropping-particle":"","parse-names":false,"suffix":""},{"dropping-particle":"","family":"Bast","given":"R.","non-dropping-particle":"","parse-names":false,"suffix":""},{"dropping-particle":"","family":"Corfu","given":"F.","non-dropping-particle":"","parse-names":false,"suffix":""},{"dropping-particle":"","family":"Korneliussen","given":"A.","non-dropping-particle":"","parse-names":false,"suffix":""},{"dropping-particle":"","family":"Ihlen","given":"P.","non-dropping-particle":"","parse-names":false,"suffix":""},{"dropping-particle":"","family":"Bingen","given":"B.","non-dropping-particle":"","parse-names":false,"suffix":""},{"dropping-particle":"","family":"Austrheim","given":"H.","non-dropping-particle":"","parse-names":false,"suffix":""}],"container-title":"Journal of Metamorphic Geology","id":"ITEM-8","issue":"4","issued":{"date-parts":[["2011"]]},"page":"399-423","title":"Metasomatism of gabbro - mineral replacement and element mobilization during the Sveconorwegian metamorphic event","type":"article-journal","volume":"29"},"uris":["http://www.mendeley.com/documents/?uuid=85935403-cbd2-4542-becd-42343a10a699"]},{"id":"ITEM-9","itemData":{"DOI":"10.1016/j.lithos.2003.12.011","ISSN":"00244937","abstract":"Mid-Proterozoic calc-alkaline granitoids from southern Norway, and their extrusive equivalents have been dated by LAM-ICPMS U-Pb on zircons to ages ranging from 1.61 to 1.52 Ga; there are no systematic age differences across potential Precambrian terrane boundaries in the region. U-Pb and Lu-Hf data on detrital zircons from metasedimentary gneisses belonging to the arc association show that these were mainly derived from ca. 1.6 Ga arc-related rocks. They also contain a minor but significant fraction of material derived from (at least) two distinct older (1.7-1.8 Ga) sources; one has a clear continental signature, and the other represents juvenile, depleted mantle-derived material. The former component resided in granitoids of the Transscandinavian Igneous Belt, the other in mafic rocks related to these granites or to the earliest, subduction-related magmatism in the region. Together with published data from south Norway and southwest Sweden, these findings suggest that the western margin of the Baltic Shield was the site of continuous magmatic arc evolution from at least ca 1.66 to 1.50 Ga. Most of the calc-alkaline metaigneous rocks formed in this period show major- and trace-element characteristics of rocks formed in a normal continental margin magmatic arc. The exceptions are the Stora Le-Marstrand belt in Sweden and the Kongsberg complex of Norway, which have an arc-tholeiitic chemical affinity. The new data from south Norway do not justify a suggestion that the crust on the west side of the Oslo Rift had an early to mid-Proterozoic history different from the crust to the east. Instead, they indicate that the different parts of south Norway and southwest Sweden were situated at the margin of the Baltic Shield throughout the mid-Proterozoic. Changes from arc tholeitic to calc-alkaline magmatism reflect changes with time in the subduction zone system, or lateral differences in subduction zone geometry. The NW American Cordillera may be a useful present-day analogue for the tectonomagmatic evolution of the mid-Proterozoic Baltic margin. © 2004 Elsevier B.V. All rights reserved.","author":[{"dropping-particle":"","family":"Andersen","given":"T.","non-dropping-particle":"","parse-names":false,"suffix":""},{"dropping-particle":"","family":"Griffin","given":"W. L.","non-dropping-particle":"","parse-names":false,"suffix":""},{"dropping-particle":"","family":"Jackson","given":"S. E.","non-dropping-particle":"","parse-names":false,"suffix":""},{"dropping-particle":"","family":"Knudsen","given":"T. L.","non-dropping-particle":"","parse-names":false,"suffix":""},{"dropping-particle":"","family":"Pearson","given":"N. J.","non-dropping-particle":"","parse-names":false,"suffix":""}],"container-title":"Lithos","id":"ITEM-9","issue":"3-4","issued":{"date-parts":[["2004"]]},"page":"289-318","title":"Mid-Proterozoic magmatic arc evolution at the southwest margin of the Baltic Shield","type":"article-journal","volume":"73"},"uris":["http://www.mendeley.com/documents/?uuid=436b61ab-bc27-48ac-898d-22ed2861e187"]},{"id":"ITEM-10","itemData":{"DOI":"10.1093/petroj/40.6.909","ISSN":"00223530","abstract":"A granulite-facies Precambrian meta-igneous gneiss complex at Tromoy, South Norway, which was previously assumed to represent of fragment of strongly large ion lithophile element (LILE)-depleted lower continental crust, has been reinvestigated using major and trace element data, radiogenic isotopes and secondary ion mass spectrometry (SIMS) U-Pb geochronology. The Tromoy gneiss complex consists of mafic and tonalitic gneisses (SiO2 = 60-70 wt %) that are itruded by trondhjemitic dykes (SiO2 &gt; 70 wt %). The mafic and tonalitic members are metaluminous, low-K rocks that have characteristic negative spikes for niobium and positive spikes in lead, are moderately enriched in middle rare earth elements-light rare earth elements (MREE-LREE) and have relatively flat MREE-heavy REE (HREE) patterns. Their compositions resemble evolved magmas in modern oceanic island arcs. The trondhjemites have major element compositions close to minimum melts in either mafic or tonalitic systems. They display low LILE and LREE contents, with high K/Rb (up to &gt; 13 000), and their REE patterns are concave in the MREE to HREE and have a positive Eu anomaly. SIMS U-Pb analyses of zircons from the mafic gneiss, tonalite and one trondhjemite suggest three different episodes of zircon growth: (1) oscillatory zoned magmatic cores at 1198 ± 13 Ma (2σ); (2) metamorphic overgrowths at 1125 ± 23 Ma (2σ); (3) later fluid-controlled embayments and paths of zircon reworking. The mafic gneisses and tonalites have indistinguishable magmatic ages. The trondhjemites originated as anatectic melts in the mafic-tonalitic rock complex during high-grade metamorphism at 1100 Ma; their most likely source was a leucogabbroic or dioritic facies within the igneous complex. Nd, Sr and Pb isotope data suggest involvement of mantle- and crustal-derived source components in the petrogenesis of the gneiss protolith, probably in a subduction-zone setting. The present data show that the Tromoy gneiss complex is not a typical example of 'depleted lower continental crust', nor has it been highly metasomatized or severely depleted by metamorphic fluids.","author":[{"dropping-particle":"","family":"Knudsen","given":"T. L.","non-dropping-particle":"","parse-names":false,"suffix":""},{"dropping-particle":"","family":"Andersen","given":"T.","non-dropping-particle":"","parse-names":false,"suffix":""}],"container-title":"Journal of Petrology","id":"ITEM-10","issue":"6","issued":{"date-parts":[["1999"]]},"page":"909-933","title":"Petrology and geochemistry of the Tromoy gneiss complex, South Norway, an alleged example of proterozoic depleted lower continental crust","type":"article-journal","volume":"40"},"uris":["http://www.mendeley.com/documents/?uuid=66129528-95f1-404a-bac5-5cf382fc9e62"]},{"id":"ITEM-11","itemData":{"DOI":"10.1016/j.precamres.2017.01.010","ISSN":"03019268","abstract":"New data on mineral replacement combined with TIMS U-Pb ages give increased knowledge on the characterization and evolution of Ti-phases and associated minerals during albitisation. The study examines scapolite metagabbros and albitites in the Kragerø area of the Bamble lithotectonic domain, S-Norway. Zircon data yield a U-Pb age of 1272 ± 16 Ma for the protolith of the albitites and also record a distinct metamorphic overprint at around 1100 Ma. Variations in albitite lithology, mineral assemblages and replacement reactions indicate that albitisation occurred under changing physical conditions over a wide range of temperatures &lt;550 °C, where P-T pseudosection modeling of clinopyroxene-bearing albitite indicates equilibration at 410–420 °C at mid-crustal levels. Ilmenite present in the protolith reacted to rutile or to rutile and titanite during scapolitisation. Titanium was then incorporated into titanite during albitisation. Additional titanite was also produced by chloritisation of phlogopite and amphibole. The titanite U-Pb data yield two groups of ages at 1104–1100 Ma and 1094–1093 Ma. Subsequent albitisation affecting the clinopyroxene-bearing albitite replaced titanite by rutile in aggregates with calcite and quartz. The U-Pb data for rutile in two albitite samples are disturbed and not very precise but indicate a range between 1110 and 1070, with a higher probability at around 1080 Ma. Monazite also occurs in different generations, the oldest at 1101 ± 5 Ma and a younger one at 1078 Ma, reflecting different reactions. Titanite and rutile connected through replacement reactions, together with monazite U-Pb-geochronology, shed light on the complex age evolution, the time scale of the albitisation and the relationship between the metamorphism and metasomatism. The results show that these metasomatic processes spanned a protracted period of time of over 20 million years at the tail end of a 50 million year long multistage and complex metamorphic development of this segment of the Sveconorwegian orogen.","author":[{"dropping-particle":"","family":"Engvik","given":"A. K.","non-dropping-particle":"","parse-names":false,"suffix":""},{"dropping-particle":"","family":"Corfu","given":"Fernando","non-dropping-particle":"","parse-names":false,"suffix":""},{"dropping-particle":"","family":"Solli","given":"Arne","non-dropping-particle":"","parse-names":false,"suffix":""},{"dropping-particle":"","family":"Austrheim","given":"Håkon","non-dropping-particle":"","parse-names":false,"suffix":""}],"container-title":"Precambrian Research","id":"ITEM-11","issued":{"date-parts":[["2017"]]},"page":"1-16","publisher":"Elsevier B.V.","title":"Sequence and timing of mineral replacement reactions during albitisation in the high-grade Bamble lithotectonic domain, S-Norway","type":"article-journal","volume":"291"},"uris":["http://www.mendeley.com/documents/?uuid=7d102243-2bd1-4fe4-be49-adf2e7aeecdf"]},{"id":"ITEM-12","itemData":{"DOI":"10.1080/11035890201242073","ISSN":"20000863","abstract":"In order to further constrain the deposition of supracrustal suites and metamorphism in the Bamble sector, south Norway, zircon and two generations of titanite from the granitic to granodioritic Nelaug Gneiss have been dated. The Nelaug Gneiss, situated along the Porsgrunn-Kristiansand Fault separating the Bamble from the Telemark sector, cuts the supracrustal Selås Banded Gneisses. Four discordant zircon fractions from the Nelaug Gneiss yield an upper intercept age of 1460±21 Ma, interpreted as the age of magmatic emplacement of the protolith of the Nelaug Gneiss, underlining the importance of the 1.5-1.4 Ga interval in the formation of the crust of the western part of the Southwest Scandinavian Domain. The presently available data show that there were two periods of sedimentation in the Bamble sector, an older around 1.45 Ga related to sedimentation in two distinct settings, and a younger period postdating 1.37 Ga. The 1091±2 Ma age of subhedral orange-red titanite is in agreement with previously obtained ages for peak Sveconorwegian metamorphism in the coastal part of the Bamble sector. The 994±30 Ma age of anhedral beige titanite correlates with the p-T path of the Nelaug area which, in contrast to the p-T path of the coastal area, reveals a late increase in metamorphic conditions in the latter area. © 2002 OPA (Overseas Publishers Association).","author":[{"dropping-particle":"","family":"Haas","given":"Geert Jan L.M.","non-dropping-particle":"De","parse-names":false,"suffix":""},{"dropping-particle":"","family":"Nijland","given":"Timo G.","non-dropping-particle":"","parse-nam</w:instrText>
      </w:r>
      <w:r w:rsidRPr="00374108">
        <w:rPr>
          <w:rFonts w:ascii="Times New Roman" w:hAnsi="Times New Roman" w:cs="Times New Roman"/>
          <w:sz w:val="24"/>
          <w:szCs w:val="24"/>
          <w:lang w:val="de-AT"/>
        </w:rPr>
        <w:instrText>es":false,"suffix":""},{"dropping-particle":"","family":"Andersen","given":"Tom","non-dropping-particle":"","parse-names":false,"suffix":""},{"dropping-particle":"","family":"Corfu","given":"Fernando","non-dropping-particle":"","parse-names":false,"suffix":""}],"container-title":"Gff","id":"ITEM-12","issue":"2","issued":{"date-parts":[["2002"]]},"page":"73-78","title":"New constraints on the timing of deposition and metamorphism in the bamble sector, south Norway: Zircon and titanite U-Pb data from the Nelaug area","type":"article-journal","volume":"124"},"uris":["http://www.mendeley.com/documents/?uuid=66c33ddb-9b67-46e1-bbfc-be408df78085"]}],"mendeley":{"formattedCitation":"(Knudsen et al., 1997; Åhäll et al., 1998; De Haas et al., 1999; 2002; Knudsen and Andersen, 1999; Andersen et al., 2002b; 2004b; Engvik et al., 2011; 2016; 2017; Slagstad et al., 2018; Bingen and Viola, 2018)","plainTextFormattedCitation":"(Knudsen et al., 1997; Åhäll et al., 1998; De Haas et al., 1999; 2002; Knudsen and Andersen, 1999; Andersen et al., 2002b; 2004b; Engvik et al., 2011; 2016; 2017; Slagstad et al., 2018; Bingen and Viola, 2018)","previouslyFormattedCitation":"(Knudsen et al., 1997; Åhäll et al., 1998; De Haas et al., 1999; 2002; Knudsen and Andersen, 1999; Andersen et al., 2002b; 2004b; Engvik et al., 2011; 2016; 2017; Slagstad et al., 2018; Bingen and Viola, 2018)"},"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374108">
        <w:rPr>
          <w:rFonts w:ascii="Times New Roman" w:hAnsi="Times New Roman" w:cs="Times New Roman"/>
          <w:noProof/>
          <w:sz w:val="24"/>
          <w:szCs w:val="24"/>
          <w:lang w:val="de-AT"/>
        </w:rPr>
        <w:t>(Knudsen et al., 1997; Åhäll et al., 1998; De Haas et al., 1999; 2002; Knudsen and Andersen, 1999; Andersen et al., 2002b; 2004b; Engvik et al., 2011; 2016; 2017; Slagstad et al., 2018; Bingen and Viola, 2018)</w:t>
      </w:r>
      <w:r w:rsidRPr="00F140AE">
        <w:rPr>
          <w:rFonts w:ascii="Times New Roman" w:hAnsi="Times New Roman" w:cs="Times New Roman"/>
          <w:sz w:val="24"/>
          <w:szCs w:val="24"/>
          <w:lang w:val="en-GB"/>
        </w:rPr>
        <w:fldChar w:fldCharType="end"/>
      </w:r>
      <w:r w:rsidRPr="00374108">
        <w:rPr>
          <w:rFonts w:ascii="Times New Roman" w:hAnsi="Times New Roman" w:cs="Times New Roman"/>
          <w:sz w:val="24"/>
          <w:szCs w:val="24"/>
          <w:lang w:val="de-AT"/>
        </w:rPr>
        <w:t xml:space="preserve">; </w:t>
      </w:r>
      <w:r w:rsidRPr="003D31B4">
        <w:rPr>
          <w:rFonts w:ascii="Times New Roman" w:hAnsi="Times New Roman" w:cs="Times New Roman"/>
          <w:b/>
          <w:sz w:val="24"/>
          <w:szCs w:val="24"/>
          <w:lang w:val="de-AT"/>
        </w:rPr>
        <w:t>Oslo Rift</w:t>
      </w:r>
      <w:r w:rsidRPr="00374108">
        <w:rPr>
          <w:rFonts w:ascii="Times New Roman" w:hAnsi="Times New Roman" w:cs="Times New Roman"/>
          <w:sz w:val="24"/>
          <w:szCs w:val="24"/>
          <w:lang w:val="de-AT"/>
        </w:rPr>
        <w:t xml:space="preserve"> </w:t>
      </w:r>
      <w:r w:rsidRPr="00F140AE">
        <w:rPr>
          <w:rFonts w:ascii="Times New Roman" w:hAnsi="Times New Roman" w:cs="Times New Roman"/>
          <w:sz w:val="24"/>
          <w:szCs w:val="24"/>
          <w:lang w:val="en-GB"/>
        </w:rPr>
        <w:fldChar w:fldCharType="begin" w:fldLock="1"/>
      </w:r>
      <w:r w:rsidRPr="00374108">
        <w:rPr>
          <w:rFonts w:ascii="Times New Roman" w:hAnsi="Times New Roman" w:cs="Times New Roman"/>
          <w:sz w:val="24"/>
          <w:szCs w:val="24"/>
          <w:lang w:val="de-AT"/>
        </w:rPr>
        <w:instrText>ADDIN CSL_CITATION {"citationItems":[{"id":"ITEM-1","itemData":{"DOI":"10.1017/S0016756813000885","ISSN":"14695081","abstract":"U-Pb and Lu-Hf isotope analyses of detrital zircon from the latest Ordovician (Hirnantian) Langoyene Formation, the Late Silurian Ringerike Group and the Late Carboniferous Asker Group in the Oslo Rift were obtained by laser ablation inductively coupled plasma mass spectrometry (LA-ICP-MS). Overall the U-Pb dating yielded ages within the range 2861-313 Ma. The U-Pb age and Lu-Hf isotopic signatures correspond to virtually all known events of crustal evolution in Fennoscandia, as well as synorogenic intrusions from the Norwegian Caledonides. Such temporally and geographically diverse source areas likely reflect multiple episodes of sediment recycling in Fennoscandia, and highlights the intrinsic problem of using zircon as a tracer-mineral in 'source to sink' sedimentary provenance studies. In addition to its mostly Fennoscandia-derived detritus, the Asker Group also have zircon grains of Late Devonian - Late Carboniferous age. Since no rocks of these ages are known in Fennoscandia, these zircons are inferred to be derived from the Variscan Orogen of central Europe. Copyright © Cambridge University Press 2013.","author":[{"dropping-p</w:instrText>
      </w:r>
      <w:r w:rsidRPr="00F140AE">
        <w:rPr>
          <w:rFonts w:ascii="Times New Roman" w:hAnsi="Times New Roman" w:cs="Times New Roman"/>
          <w:sz w:val="24"/>
          <w:szCs w:val="24"/>
          <w:lang w:val="en-GB"/>
        </w:rPr>
        <w:instrText>article":"","family":"Kristoffersen","given":"Magnus","non-dropping-particle":"","parse-names":false,"suffix":""},{"dropping-particle":"","family":"Andersen","given":"Tom","non-dropping-particle":"","parse-names":false,"suffix":""},{"dropping-particle":"","family":"Andresen","given":"Arild","non-dropping-particle":"","parse-names":false,"suffix":""}],"container-title":"Geological Magazine","id":"ITEM-1","issue":"5","issued":{"date-parts":[["2014"]]},"page":"816-829","title":"U-Pb age and Lu-Hf signatures of detrital zircon from Palaeozoic sandstones in the Oslo Rift, Norway","type":"article-journal","volume":"151"},"uris":["http://www.mendeley.com/documents/?uuid=a6ef3c09-4c48-4c1b-92e3-9e6c75e9654f"]}],"mendeley":{"formattedCitation":"(Kristoffersen et al., 2014)","plainTextFormattedCitation":"(Kristoffersen et al., 2014)","previouslyFormattedCitation":"(Kristoffersen et al., 2014)"},"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Kristoffersen et al., 2014)</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Idefjorden</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00563C41">
        <w:rPr>
          <w:rFonts w:ascii="Times New Roman" w:hAnsi="Times New Roman" w:cs="Times New Roman"/>
          <w:sz w:val="24"/>
          <w:szCs w:val="24"/>
          <w:lang w:val="en-GB"/>
        </w:rPr>
        <w:instrText xml:space="preserve">ADDIN CSL_CITATION {"citationItems":[{"id":"ITEM-1","itemData":{"DOI":"10.1016/j.precamres.2007.09.007","ISSN":"03019268","abstract":"The core of Fennoscandia formed during Svecofennian 1.91-1.86 Ga orogenesis that included amalgamation of Archean micro-continents in the northeast and extensive arc accretionary growth toward the southwest. Post-Svecofennian crustal growth persisted southwestwards and later westwards, mainly by subduction-related magmatism that lasted another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330 m.y. By integrating mapping and geochemistry with new U-Pb geochronology from 31 igneous and 4 metasedimentary rocks in the Idefjorden terrane, we have defined major growth-related crustal units in this southwestern segment of Fennoscandia. Available constraints permit definition of nine lithotectonically distinct, semi-continuous stages of crustal growth between 1850 and 1522 Ma. The first stages included 1.85 Ga continental arc magmatism along the southwestern Svecofennian margin and recurring, 1.83-1.82 Ga growth further south. Voluminous continental arc magmatism at 1.81-1.77 Ga (TIB 1 rocks) and 1.72-1.66 Ga (TIB 2-3 rocks) resulted in large batholithic domains with a high proportion of rejuvenated material. The sixth stage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1.66 Ga) marks a transition in the south from continental arc magmatism to island arc magmatism that created the Horred supracrustal rocks. After accretion of the Horred sequence, a seventh magmatic stage (1.63-1.59 Ga) represents the return to a fully continental arc system. A short-lived eighth stage (</w:instrText>
      </w:r>
      <w:r w:rsidR="00563C41">
        <w:rPr>
          <w:rFonts w:ascii="Cambria Math" w:hAnsi="Cambria Math" w:cs="Cambria Math"/>
          <w:sz w:val="24"/>
          <w:szCs w:val="24"/>
          <w:lang w:val="en-GB"/>
        </w:rPr>
        <w:instrText>∼</w:instrText>
      </w:r>
      <w:r w:rsidR="00563C41">
        <w:rPr>
          <w:rFonts w:ascii="Times New Roman" w:hAnsi="Times New Roman" w:cs="Times New Roman"/>
          <w:sz w:val="24"/>
          <w:szCs w:val="24"/>
          <w:lang w:val="en-GB"/>
        </w:rPr>
        <w:instrText>1.59 Ga) returned to an oceanic arc system represented by an early package of volcano-sedimentary Stora Le-Marstrand formation rocks (SLM 1). Accreted SLM 1 rocks were intruded by stage nine rocks (1.59-1.52 Ga) that represent the last convergent arc magmatism in the Idefjorden terrane. A younger ca. 1.57-1.55 Ga package of volcano-sedimentary Stora Le-Marstrand formation rocks (SLM 2) is recognised in the Koster segment, demonstrating a return to an oceanic arc system in the north, coeval with continued continental arc magmatism in the south. This near-continuous, oceanward-stepping growth of Fennoscandia over this 330 m.y. period represents a remarkably persistent convergent-margin system that permits evaluation of Proterozoic processes of continental growth and pre-Rodinian plate reconstructions. Several stages of arc magmatism were followed by intracratonic episodes of \"A-type\" magmatism up to 1500 km inboard of the evolving margin. These typically bimodal magmatic episodes also swept westward with time such that the oldest episode in the Idefjorden terrane (1502 Ma) provides a …","author":[{"dropping-particle":"","family":"Åhäll","given":"K. I.","non-dropping-particle":"","parse-names":false,"suffix":""},{"dropping-particle":"","family":"Connelly","given":"James N.","non-dropping-particle":"","parse-names":false,"suffix":""}],"container-title":"Precambrian Research","id":"ITEM-1","issue":"3-4","issued":{"date-parts":[["2008"]]},"page":"452-474","title":"Long-term convergence along SW fennoscandia: 330 m.y. of proterozoic crustal growth","type":"article-journal","volume":"161"},"uris":["http://www.mendeley.com/documents/?uuid=4c456661-6076-4015-9a6d-8140dd4d5520"]},{"id":"ITEM-2","itemData":{"DOI":"10.1016/S0301-9268(98)00064-3","ISSN":"03019268","abstract":"Intermittent, widespread and often bimodal magmatism characterized the Mesoproterozoic development in both western Baltica and eastern Laurentia. Interogenic intrusions representing early episodes of post-Gothian and pre-Sveconorwegian/Grenvillian magmatism in SW Sweden, have yielded U-Pb zircon ages at 1502±2, 1503+3/-2 and 1457±6 Ma. Integration of these new ages with well-constrained U-Pb data for other 1.53-1.13 Ga interorogenic intrusions in western Baltica implies that crustal addition occurred in discrete magmatic episodes. The occurrence of temporally and petrologically similar rocks in the North Atlantic region supports models of a coherent Laurentia-Baltica supercontinent during the Mesoproterozoic. The prolonged interogenic magmatism in Baltica east of the Oslo Rift was typically manifested by mafic dyke swarms and gabbro-dolerite-granite complexes. This lithological association, absence of attendant regional deformation and lack of evidence of continental-margin processes, collectively imply an intracratonic position for this segment between 1.50 and 1.20 Ga. It further implies that some segment of Baltica west of the Oslo Rift was attached prior to 1.50 Ga. These observations also imply that large-scale rifting, now dated at 1.46 Ga in western Baltica, did not lead to full-scale crustal separation and development of a new continental margin. During the same period, the evolution in eastern Laurentia included orogenic conditions at 1.51-1.45 Ga, and continental margin events between 1.45 and 1.19 Ga. This discrepancy in tectonic settings for eastern Laurentia and the area in Baltica east of the Oslo Rift indicates fundamental geodynamic differences along the southern margin of Mesoproterozoic Laurentia-Baltica or that the lesser-known segment west of the Oslo Rift may have been close enough to the proto-margin to experience an evolution more akin to that of eastern Laurentia.","author":[{"dropping-particle":"","family":"Åhäll","given":"K. I.","non-dropping-particle":"","parse-names":false,"suffix":""},{"dropping-particle":"","family":"Connelly","given":"Jim","non-dropping-particle":"","parse-names":false,"suffix":""}],"container-title":"Precambrian Research","id":"ITEM-2","issue":"1","issued":{"date-parts":[["1998"]]},"page":"1-20","title":"Intermittent 1.53-1.13 Ga magmatism in western Baltica; age constraints and correlations within a postulated supercontinent","type":"article-journal","volume":"92"},"uris":["http://www.mendeley.com/documents/?uuid=d6d3d35f-9437-4ccf-82db-8b78c7fcd97f"]},{"id":"ITEM-3","itemData":{"DOI":"10.1080/11035899901212101","ISSN":"20000863","abstract":"In Scandinavia, the 1.15-0.90 Ga Sveconorwegian orogen is transected by major N-S trending shear zones separating lithotectonic segments. East of the Oslo Rift, the Idefjorden terrane hosts lithologically distinct, but spatially related post-compressional intrusions emplaced along similar WNW trends. The Vinga intrusion yields a 963±17 Ma age, which combined with other U-Pb results from this terrane, permits recognition of discrete post-compressional igneous episodes at 1041-1030, 984, 963, and 920 Ma. After final Sveconorwegian convergence and accompanying metamorphism by 969 Ma, gravitational collapse and related extension allowed ascent of the Vinga magma into a WNW fracture. We note that extensional movements with a sinistral strike-slip component confined to the N-S trending shear zones that bound the Idefjorden terrane, provide an emplacement mechanism for post-compressional magmas into the resulting WNW-trending fracture system. © 1999 Taylor &amp; Francis Group, LLC.","author":[{"dropping-particle":"","family":"Åhäll","given":"K. I.","non-dropping-particle":"","parse-names":false,"suffix":""},{"dropping-particle":"","family":"Schöberg","given":"Hans","non-dropping-particle":"","parse-names":false,"suffix":""}],"container-title":"Gff","id":"ITEM-3","issue":"2","issued":{"date-parts":[["1999"]]},"page":"101-106","title":"The 963 Ma Vinga intrusion and post-compressional deformation in the Sveconorwegian orogen, SW Sweden","type":"article-journal","volume":"121"},"uris":["http://www.mendeley.com/documents/?uuid=7531f538-0adc-4d90-9bea-fd1f9e4cb782"]},{"id":"ITEM-4","itemData":{"abstract":"Three new U-Pb zircon age determinations are reported from the Horred region, south-southeast of Göteborg, SW Sweden. This is a region of the Southwest Scandinavian Domain, within which a major N---S trending shear zone and tectonic boundary, the Mylonite Zone, juxtaposes comparatively weakly migmatised lithologies in the west against more intensely migmatised gneisses in the east. West of the Mylonite Zone, a metavolcanic rock (the Mjösjö dacite) yields an age of 1643 ± 29 Ma, whereas a cross-cutting plutonic rock (the Idala tonalite) has an age of 1584 ± 15 Ma. Together with a recent age for a volcanic rock from the Åmål region farther north (1.61 Ga, Lundqvist and Skiöld, 1992), these ages help to establish the existence of a coherent calc-alkaline igneous belt of 1.6 Ga age for which the name Åmål-Horred Belt is proposed. East of the Mylonite Zone, a presumably metavolcanic rock (the Grimmared gneiss) yields an age of 1.61 Ga. The obtained age and the compositional similarity of rocks on each side of the Mylonite Zone indicate that more deformed and more strongly metamorphosed equivalents of the rocks in the Åmål-Horred Belt may occur also to the east of the Mylonite Zone in what is termed the Eastern Segment of the Southwest Scandinavian Domain. The new results establish the Åmål-Horred Belt as a major geological unit younger than most other crustal components in southern Sweden such as the Östfold-Marstrand Belt ( 1.76 Ga), the Eastern Segment gneisses (&gt; 1.66 Ga) and the three age groups of the Transscandinavian Igneous Belt ( 1.81 – 1.65 Ga; Larson and Berglund, 1992). The configuration of the crustal units in SW Sweden appears to necessitate more complex Proterozoic models than those with a persistent younging from the present east to the west. The present concept of the \"Gothian orogeny\" must be revised since at least two different orogenic episodes at 1.7 and 1.6 Ga can now be distinguished.","author":[{"dropping-particle":"","family":"Åhäll","given":"K. I.","non-dropping-particle":"","parse-names":false,"suffix":""},{"dropping-particle":"","family":"Persson","given":"Per-Olof","non-dropping-particle":"","parse-names":false,"suffix":""},{"dropping-particle":"","family":"Skiöld","given":"Torbjöirn","non-dropping-particle":"","parse-names":false,"suffix":""}],"container-title":"Precambrian Research","id":"ITEM-4","issued":{"date-parts":[["1995"]]},"page":"235-251","title":"Premmbriun Reseurth Westward accretion of the Baltic Shield : implications from the","type":"article-journal","volume":"70"},"uris":["http://www.mendeley.com/documents/?uuid=ede7e5c4-84be-4e8c-a9a9-7b4491d162a9"]},{"id":"ITEM-5","itemData":{"DOI":"10.1130/0091-7613(2000)28&lt;823:ERMDTD&gt;2.0.CO;2","ISBN":"0091761328","ISSN":"00917613","abstract":"The temporal overlap of 1.69-1.55 Ga westward growth of the Baltic Shield and voluminous, episodic, 1.65-1.50 Ga rapakivi magmatism in the Svecofennian domain to the east has long been recognized. New U-Pb data from southwest Sweden indicate that this westward growth occurred in at least three distinct stages involving convergent-margin magmatism (Gothian orogenesis) at 1.69-1.65, 1.62-1.58, and 1.56-1.55 Ga. This improved resolution along the margin reveals an interesting temporal correlation between these events and the intracratonic rapakivi magmatism. Each stage of convergent-margin magmatism was echoed by a phase of bimodal rapakivi magmatism at 1.65-1.62, 1.58-1.56, and 1.55-1.50 Ga. In addition to this temporal correlation, rapakivisuites form distinct north-trending arrays that are subparallel to, but 500-1500 km east of, the active margin. These temporal and spatial links suggest that recurring subduction along oceanward-stepping zones provided first-order control(s) on episodic mantle melting and consequent bimodal rapakivi magmatism in distal, inboard settings. At the very least, emerging constraints from Baltica do not support previous, purely anorogenic models for the 1.65-1.50 Ga rapakivi magmatism or models that singularly implicate lingering effects from the preceding Svecofennian orogeny.","author":[{"dropping-particle":"","family":"Åhäll","given":"K. I.","non-dropping-particle":"","parse-names":false,"suffix":""},{"dropping-particle":"","family":"Connelly","given":"J. N.","non-dropping-particle":"","parse-names":false,"suffix":""},{"dropping-particle":"","family":"Brewer","given":"T. S.","non-dropping-particle":"","parse-names":false,"suffix":""}],"container-title":"Geology","id":"ITEM-5","issue":"9","issued":{"date-parts":[["2000"]]},"page":"823-826","title":"Episodic rapakivi magmatism due to distal orogenesis?: Correlation of 1.69 - 1.50 Ga orogenic and inboard, \"anorogenic\" events in the Baltic Shield","type":"article-journal","volume":"28"},"uris":["http://www.mendeley.com/documents/?uuid=a10cbe94-0c09-462d-862f-b35fe5187faa"]},{"id":"ITEM-6","itemData":{"DOI":"10.1016/S0301-9268(97)00059-4","ISSN":"03019268","abstract":"Cathodoluminescence images were used to select zircons for ion probe U-Pb dating of detrital grains and overgrowths in metasedimentary samples from three Proterozoic supracrustal units; the Bamble gneiss in southern Norway, the Stora Le-Marstrand (SLM) and Skagerrak formations in SW Sweden. Because of their position on either side of the Permian Oslo Rift and Skagerrak, they could provide a link between the eastern and western halves of the Sveconorwegian Province. Detrital grains from an SLM metapsammite gave Pb-Pb ages in the 1.66-1.57Ga interval. Volcanic zircon morphology and lack of rounding point to an immature sedimentary environment, consistent with the inferred island arc setting. Multiple-spot analyses of three young, originally igneous grains gave near-concordant U-Pb data with weighted mean Pb-Pb ages at 1613±11, 1598±37 and 1579±19 Ma. The third age provides a maximum age for the SLM Formation at 1598 Ma, superseding a..previous ca. 1.76 Ga Sm-Nd age. A Bamble metaquartzite from the Kragero area, shows a broad distribution of Pb-Pb zircon ages at 2.62, 1.95-1.76, 1.61 and 1.50-1.48 Ga. Thick metamorphic rims, one dated at 1.16±0.03 Ga, are attributed to high-grade Sveconorwegian metamorphism. Multiple-spot analyses on two young igneous grains yielded Pb-Pb ages at 1495±45 and 1484±15 Ma, which imply a maximum depositional age of 1499 Ma and invite re-examination of previous 1.6-1.54 Ga age constraints for the Bamble metasupracrustal gneisses. The 2.62 Ga zircon confirms the presence of a late Archean component in SW Norway whereas the broad age spectrum of detrital zircons is consistent with derivation from continental crust. The Skagerrak Formation is a recently recognized volcano-clastic unit, occurring as megaxenoliths in western parts of the 0.92 Ga Bohus granite. Most zircons from a dacitic sample gave concordant to near-concordant U-Pb ages in the 1.56-1.44Ga range, yielding a maximum depositional of 1.48 Ga. One ca. 1.88 Ga old grain was found, which indicates a pre-Gothian provenance not known today in the Gothian orogen of SW Sweden. A broad correlation between the Bamble and lowermost Telemark supracrustals in southern Norway and the Skagerrak Formation in SW Sweden is suggested. Distinct ages and tectonic settings for the SLM and Bamble metasupracrustal rocks point to an early Mesoproterozoic lithotectonic boundary in the Oslo area, re-activated by the Sveconorwegian Orogeny and ultimately obscured by Permian activity in the Oslo…","author":[{"dropping-particle":"","family":"Åhäll","given":"K. I.","non-dropping-particle":"","parse-names":false,"suffix":""},{"dropping-particle":"","family":"Cornell","given":"D. H.","non-dropping-particle":"","parse-names":false,"suffix":""},{"dropping-particle":"","family":"Armstrong","given":"R.","non-dropping-particle":"","parse-names":false,"suffix":""}],"container-title":"Precambrian Research","id":"ITEM-6","issue":"3-4","issued":{"date-parts":[["1998"]]},"page":"117-134","title":"Ion probe zircon dating of metasedimentary units across the Skagerrak: New constraints for early Mesoproterozoic growth of the Baltic Shield","type":"article-journal","volume":"87"},"uris":["http://www.mendeley.com/documents/?uuid=3b1b2afe-531e-46ef-a343-063feeb2617e"]},{"id":"ITEM-7","itemData":{"DOI":"10.1080/11035890601281021","ISSN":"20000863","abstract":"In the Median Segment of south-west Sweden, the Delsjön augen granite-gneiss occurs as elongated, up to 50 km long bands, in some cases associated with the Härsjön supracrustal gneiss. The rock generally contains 25-30% megacrysts of recrystallized microcline aggregates in a matrix of quartz, plagioclase, microcline and biotite. In places, a texture with apparently primary, plagioclase-mantled K-feldspar phenocrysts is observed. The megacrysts are interpreted to be inherited from the primary igneous mode of the rock, which originated as a porphyritic granite. Field relationships of the Delsjön augen granite-gneiss with the surrounding rocks indicate that it is younger than the Härsjön supracrustal gneiss, but probably older than at least most of the non-megacrystic Kallebäck Suite granitoid gneisses which dominate the region. The Kallebäck Suite comprises a wide range of subduction-related mafic to felsic calc-alkaline intrusive rocks in the Median and Western Segments, with an age range from 1630 to 1590 Ma. Geochemical comparisons between the Delsjön augen granite-gneiss and the non-megacrystic Kallebäck Suite granitoids show overlapping characteristics, although the latter rocks show a much larger compositional spread than the uniform Delsjön augen granite-gneiss. Comparing only samples with &gt;65% silica, both groups may be explained as water-unsaturated eutectic melts derived by partial melting of subduction-related mafic source rocks. The K-feldspar megacrysts might be accounted for by a moderate increase in water content before crystallization during magma ascent, which moved the cotectic lines so that dominantly orthoclase crystallized from the melt. The non-megacrystic samples did not experience this hydration process. The Delsjön augen granite-gneiss and the non-megacrystic granitoids have remarkably similar trace element characteristics and both plot as volcanic arc granites. Ion probe U-Pb zircon dating of the Delsjön augen granite-gneiss gives a 1614±5 Ma date. This age is interpreted to date the intrusion, which probably occurred as bodies and dykes along a zone of magma chambers. Local remelting by a gabbro caused a net-veined contact, and formation of secondary 1585±4 Ma zircon rims. Sveconorwegian metamorphic zircon rim formation is dated at 974±22 Ma. The tectonothermal episode of strong deformation of the Delsjön augen granite-gneiss by subsequent non-megacrystic members of the Kallebäck Suite, so well displayed by field features, is no…","author":[{"dropping-particle":"","family":"Ahlin","given":"Stellan","non-dropping-particle":"","parse-names":false,"suffix":""},{"dropping-particle":"","family":"Hegardt","given":"Eric Austin","non-dropping-particle":"","parse-names":false,"suffix":""},{"dropping-particle":"","family":"Cornell","given":"David","non-dropping-particle":"","parse-names":false,"suffix":""}],"container-title":"Gff","id":"ITEM-7","issue":"1","issued":{"date-parts":[["2006"]]},"page":"21-32","title":"Nature and stratigraphic position of the 1614 ma delsjön augen granite-gneiss in the median segment of south-west Sweden","type":"article-journal","volume":"128"},"uris":["http://www.mendeley.com/documents/?uuid=37a92d14-47aa-4a0e-bf1b-3e25cc0a68a3"]},{"id":"ITEM-8","itemData":{"DOI":"10.1080/11035890201241045","ISSN":"20000863","abstract":"Two orthogneisses in the southwestern part of the Fennoscandian Shield have been investigated with respect to geochemistry, age and lead isotopic composition in feldspar. Both orthogneisses host gold-bearing quartz veins in the MjØsa-Vänern ore district. The alkalicalcic Brustad augen gneiss of granitic composition is situated within the Mylonite Zone (MZ), close to MjØsa in southeastern Norway. The calc-alkaline Harnäs gneiss of granodioritic composition is situated 50 km west of the MZ, northwest of Vnern in southwestern Sweden. U- Pb zircon dating yielded protolith ages of 1674±10 Ma for the Brustad augen gneiss and 1595+2 -1 47 Ma for the Harns gneiss, indicating affinity to the Transscandinavian Igneous Belt (TIB) and the Gothian ÅmÅl granitoid suite, respectively; the extension of TIB units to the northwestern margin of the MZ is thus confirmed. Both rocks were deformed during Sveconorwegian orogenesis (c. 1.15-0.9 Ga). Their feldspar lead isotopic compositions are significantly more radiogenic than expected for initial lead and no vestiges of more primary lead could be detected in pre-deformational grains. Resetting of feldspar lead is suggested to have taken place at around 1000 Ma, in conjunction with Sveconorwegian ductile deformation. A revision of the domain boundaries within the Fennoscandian Shield is proposed, such that the Torsby and Borås Segments are conceptually excluded from the Southwest Scandinavian Domain. Thereby, the eastern boundary of the Southwest Scandinavian Domain is outlined by the MZ. It is further proposed that the Southwest Scandinavian Domain be renamed as the Gothian Domain. © 2002 OPA (Overseas Publishers Association).","author":[{"dropping-particle":"","family":"Alm","given":"Elisabet","non-dropping-particle":"","parse-names":false,"suffix":""},{"dropping-particle":"","family":"Sundblad","given":"Krister","non-dropping-particle":"","parse-names":false,"suffix":""},{"dropping-particle":"","family":"Schöberg","given":"Hans","non-dropping-particle":"","parse-names":false,"suffix":""}],"container-title":"Gff","id":"ITEM-8","issue":"1","issued":{"date-parts":[["2002"]]},"page":"45-61","title":"Geochemistry and age of two orthogneisses in the proterozoic mjØsa-vänern ore district, southwestern scandinavia","type":"article-journal","volume":"124"},"uris":["http://www.mendeley.com/documents/?uuid=88a01b21-5a60-430b-8292-883fa19abea7"]},{"id":"ITEM-9","itemData":{"DOI":"10.1016/j.lithos.2003.12.011","ISSN":"00244937","abstract":"Mid-Proterozoic calc-alkaline granitoids from southern Norway, and their extrusive equivalents have been dated by LAM-ICPMS U-Pb on zircons to ages ranging from 1.61 to 1.52 Ga; there are no systematic age differences across potential Precambrian terrane boundaries in the region. U-Pb and Lu-Hf data on detrital zircons from metasedimentary gneisses belonging to the arc association show that these were mainly derived from ca. 1.6 Ga arc-related rocks. They also contain a minor but significant fraction of material derived from (at least) two distinct older (1.7-1.8 Ga) sources; one has a clear continental signature, and the other represents juvenile, depleted mantle-derived material. The former component resided in granitoids of the Transscandinavian Igneous Belt, the other in mafic rocks related to these granites or to the earliest, subduction-related magmatism in the region. Together with published data from south Norway and southwest Sweden, these findings suggest that the western margin of the Baltic Shield was the site of continuous magmatic arc evolution from at least ca 1.66 to 1.50 Ga. Most of the calc-alkaline metaigneous rocks formed in this period show major- and trace-element characteristics of rocks formed in a normal continental margin magmatic arc. The exceptions are the Stora Le-Marstrand belt in Sweden and the Kongsberg complex of Norway, which have an arc-tholeiitic chemical affinity. The new data from south Norway do not justify a suggestion that the crust on the west side of the Oslo Rift had an early to mid-Proterozoic history different from the crust to the east. Instead, they indicate that the different parts of south Norway and southwest Sweden were situated at the margin of the Baltic Shield throughout the mid-Proterozoic. Changes from arc tholeitic to calc-alkaline magmatism reflect changes with time in the subduction zone system, or lateral differences in subduction zone geometry. The NW American Cordillera may be a useful present-day analogue for the tectonomagmatic evolution of the mid-Proterozoic Baltic margin. © 2004 Elsevier B.V. All rights reserved.","author":[{"dropping-particle":"","family":"Andersen","given":"T.","non-dropping-particle":"","parse-names":false,"suffix":""},{"dropping-particle":"","family":"Griffin","given":"W. L.","non-dropping-particle":"","parse-names":false,"suffix":""},{"dropping-particle":"","family":"Jackson","given":"S. E.","non-dropping-particle":"","parse-names":false,"suffix":""},{"dropping-particle":"","family":"Knudsen","given":"T. L.","non-dropping-particle":"","parse-names":false,"suffix":""},{"dropping-particle":"","family":"Pearson","given":"N. J.","non-dropping-particle":"","parse-names":false,"suffix":""}],"container-title":"Lithos","id":"ITEM-9","issue":"3-4","issued":{"date-parts":[["2004"]]},"page":"289-318","title":"Mid-Proterozoic magmatic arc evolution at the southwest margin of the Baltic Shield","type":"article-journal","volume":"73"},"uris":["http://www.mendeley.com/documents/?uuid=436b61ab-bc27-48ac-898d-22ed2861e187"]},{"id":"ITEM-10","itemData":{"DOI":"10.1016/S0301-9268(01)00220-0","ISSN":"03019268","abstract":"The southern section of the Mylonite Zone (MZ) is a major lithotectonic terrane boundary in the SW Baltic Shield. It separates the parautochthonous Eastern Segment of the Sveconorwegian orogen from the allochthonous Western Segment. Complex zircons in migmatised and banded orthogneisses along the southern MZ were investigated by ion microprobe analyses guided by backscattered electron imaging to directly date the partial melting and associated penetrative ductile deformation in this zone. In the eastern part of the MZ (Eastern Segment), resorbed igneous zircon cores in stromatic orthogneiss are 1686 ± 11 Ma old, whereas extensive overgrowths and abundant newly formed simple zircons are 969 ± 13 Ma old. Migmatised K-feldspar megacrystic granite has 1359 ± 26 Ma igneous protolith zircon cores and abundant 968 ± 13 Ma overgrowths and simple grains. Both rock units contain amphibolitised mafic pods with remnants of garnet-clinopyroxene-bearing, high-pressure granulite facies parageneses. In the western part of the MZ (Western Segment), igneous protolith zircon cores in stromatic orthogneiss are dated at 1585 ± 11 Ma and abundant new growth of zircon at 980 ± 13 Ma. Enclosed mafic rocks have middle amphibolite facies parageneses. Secondary zircon in all three samples occurs as distinct, sub-idiomorphic overgrowths or as simple crystals with low Th/U ratios (&lt;0.07). The morphology and high modal abundance of secondary zircon (25-50% of the total volume of zircon), the absence of early- or pre-Sveconorwegian secondary zircon, and field relations provide evidence for that anatexis and associated penetrative ductile deformation in the southern MZ took place between 980 ± 13 and 968 ± 13 Ma. These late-Sveconorwegian ages contradict previous interpretations of a pre-1.55 Ga age for the principal penetrative ductile deformation and stromatic layering of orthogneisses along the southern MZ. As a consequence, the role of the MZ as an important amalgamation zone for crustal growth in the Baltic Shield during the 1.70-1.55 Ga Gothian orogeny is questioned. Instead, the new data suggest that the MZ is a major Sveconorwegian lithologic and metamorphic terrane boundary along which middle-amphibolite facies supracrustals and orthogneisses of the Western Segment (protolith ages: 1.64-1.58 Ga) were juxtaposed against high-pressure granulite to upper-amphibolite facies orthogneisses of the Eastern Segment (protolith ages: 1.70-1.66 Ga) in late Sveconorwegian time. By implica…","author":[{"dropping-particle":"","family":"Andersson","given":"Jenny","non-dropping-particle":"","parse-names":false,"suffix":""},{"dropping-particle":"","family":"Möller","given":"Charlotte","non-dropping-particle":"","parse-names":false,"suffix":""},{"dropping-particle":"","family":"Johansson","given":"Leif","non-dropping-particle":"","parse-names":false,"suffix":""}],"container-title":"Precambrian Research","id":"ITEM-10","issue":"1-2","issued":{"date-parts":[["2002"]]},"page":"121-147","title":"Zircon geochronology of migmatite gneisses along the Mylonite Zone (S Sweden): A major Sveconorwegian terrane boundary in the Baltic Shield","type":"article-journal","volume":"114"},"uris":["http://www.mendeley.com/documents/?uuid=3b174a77-f2f5-4c61-91a7-42b8c1cc2246"]},{"id":"ITEM-11","itemData":{"DOI":"10.1007/s00710-007-0217-1","ISBN":"0071000702171","ISSN":"09300708","abstract":"The subvolcanic Vinga intrusion is a quartz jotunite to monzogranite located in the outermost part of the Göteborg archipelago, SW Sweden. It is one of a number of post-kinematic, late Sveconorwegian intrusions in the region. Rocks in the intrusion display complex, but well preserved igneous textures, including complexly zoned plagioclase megacrysts (cellular) and skeletal/acicular crystals of apatite, zircon, ilmenite and pyrite. The intrusion has high contents of Ε Fe, Ti, P, K, F and high field strength elements, and contains abundant and diverse enclaves (xenolithic, restitic and co-mingled). The cellular plagioclase may represent partially melted and re-equilibrated restitic plagioclase. The skeletal crystals formed due to undercooling and rapid crystallisation in the magma when it was brought to upper crustal levels. Ion-microprobe analyses of skeletal zircons from the intrusion yield a concordia age of 951 ± 7 Ma. The protolith of the parental magma is inferred to have been intermediate, meta-igneous and was partially molten under high temperature conditions as revealed from pyroxene thermometry (&gt;1000°C) on restitic pyroxenes. Miarolitic cavities, in combination with pressure estimates of ≤2kbar from Al-in-hornblende barometry, indicate an epizonal emplacement depth at final crystallisation temperatures of around 750-800°C. Zircon saturation occurred late, during rapid cooling below 900°C, resulting in skeletal morphologies. The magma evolution started with early separation of restitic pyroxenes, plagioclase and Fe-Ti oxides at midcrustal depths, followed by fractionation. The heat source of melting was related to mafic underplating. Evolved parts of this mafic magma were co-mingled with the Vinga magma. © Springer-Verlag 2007.","author":[{"dropping-particle":"","family":"Årebäck","given":"Hans","non-dropping-particle":"","parse-names":false,"suffix":""},{"dropping-particle":"","family":"Andersson","given":"U. B.","non-dropping-particle":"","parse-names":false,"suffix":""},{"dropping-particle":"","family":"Petersson","given":"J.","non-dropping-particle":"","parse-names":false,"suffix":""}],"container-title":"Mineralogy and Petrology","id":"ITEM-11","issue":"1-2","issued":{"date-parts":[["2008"]]},"number-of-pages":"1-46","title":"Petrological evidence for crustal melting, unmixing, and undercooling in an alkali-calcic, high-level intrusion: The late Sveconorwegian Vinga intrusion, SW Sweden","type":"book","volume":"93"},"uris":["http://www.mendeley.com/documents/?uuid=b7e41051-d2f3-49bb-96fc-0bc640080ba3"]},{"id":"ITEM-12","itemData":{"DOI":"10.1080/11035890501273221","ISBN":"1103589050127","ISSN":"20000863","abstract":"Mafic boudins found at Viared in the central Sveconorwegian Eastern Segment of the Baltic Shield display both mineralogical and textural features demonstrating that these rocks were once eclogites. The mafic boudins are hornblende-plagioclase amphibolite, but the interiors show evidence of retrogression from eclogite: a grid-like pattern in clinopyroxene grains containing exsolved plagioclase from former omphacite, and garnets commonly surrounded by plagioclase coronas. Geothermobarometry was carried out on two samples and the peak pressure conditions were estimated by re-integrating the original clinopyroxene (Jd23) composition, giving 15.0-16.7 kbar and temperatures of 719 to 811°C. Calculations using the existing retrograde assemblage of clinopyroxene-garnet-plagioclase-quartz give values of 10.5-12.5 kbar and 700-770°C. A 974±3 Ma Re-Os age on molybdenite and 961±26 Ma from titanite represent a minimum age for boudin formation and retrogression. Pre-Sveconorwegian regional migmatization in the granodioritic country rock is represented by well developed CL-dark zircon rims seen in two samples, dated at 1426±18 and 1415±15 Ma. The protolith age of the country rock is 1701±10 Ma from zircon cores. Two related molybdenite samples gave ages at 957±4 and 949±4 Ma respectively, representing either protracted amphibolite facies conditions or a low grade 230-320°C alteration event. The textural and mineralogical features, together with the calculated P-T conditions show that the mafic boudins at Viared were subjected to eclogite facies conditions at ~50 km depth. The evidence for high-P metamorphism at Viared, together with other known occurrences at Ullared, Skene and Kedum, shows that a significant part of the Eastern Segment was subjected to eclogite conditions. © 2005 OPA (Overseas Publishers Association).","author":[{"dropping-particle":"","family":"Hegardt","given":"Eric Austin","non-dropping-particle":"","parse-names":false,"suffix":""},{"dropping-particle":"","family":"Cornell","given":"David","non-dropping-particle":"","parse-names":false,"suffix":""},{"dropping-particle":"","family":"Claesson","given":"Lillemor","non-dropping-particle":"","parse-names":false,"suffix":""},{"dropping-particle":"","family":"Simakov","given":"Sergei","non-dropping-particle":"","parse-names":false,"suffix":""},{"dropping-particle":"","family":"Stein","given":"Holly","non-dropping-particle":"","parse-names":false,"suffix":""},{"dropping-particle":"","family":"Hannah","given":"Judith","non-dropping-particle":"","parse-names":false,"suffix":""}],"container-title":"Gff","id":"ITEM-12","issue":"3","issued":{"date-parts":[["2005"]]},"page":"221-232","title":"Eclogites in the central part of the sveconorwegian eastern segment of the baltic shield: Support for an extensive eclogite terrane","type":"article-journal","volume":"127"},"uris":["http://www.mendeley.com/documents/?uuid=c31aad06-220c-49c0-9695-3c8a403b28b4"]},{"id":"ITEM-13","itemData":{"DOI":"10.1016/j.precamres.2018.05.025","ISSN":"03019268","abstract":"The Sveconorwegian orogeny is a more than 250 Myr-long multiphase orogenic event that contributed to the amalgamation of Fennoscandia into Rodinia at the end of the Mesoproterozoic. We propose a new lithospheric-scale tectonic model for the pre- to early Sveconorwegian orogenic evolution between 1280 and 1080 Ma. This evolution is recorded in southern Norway by two c. 25 km wide belts of up to granulite-facies rocks, the Bamble and Kongsberg Lithotectonic Units, and a c. 80 km belt in the Telemarkia Lithotectonic Unit, which contains lower-grade rocks and evidence of widespread plutonism. New zircon U–Pb geochronological data from 54 samples confirm magmatic activity between 1575 and 1485 Ma, and 1210 and 1140 Ma. The new data constrain peak amphibolite to granulite-facies metamorphism in Bamble and Kongsberg to between 1145 and 1130 Ma. New geological mapping shows that the Kongsberg Lithotectonic Unit is characterized by a regional, N–S trending highly transposed lithological banding reflecting E–W orthogonal shortening as expressed by tight to isoclinal folds, and a penetrative subvertical foliation bearing a steep peak-metamorphic lineation. Telemarkia is instead characterized by crustal extension-related bimodal magmatism and intermontane basin sedimentation between 1280 and 1080 Ma. Paired and in part coeval extension and compression are interpreted as reflecting asthenospheric upwelling, orogenic plateau development and delamination of the sub-continental lithospheric mantle beneath Telemarkia, followed by foundering (dripping-off) of the lithospheric mantle slab under the Kongsberg and Bamble Lithotectonic Units. This model stresses the pull effect of a foundering mantle slab in an actively shortening orogen to facilitate highly localised compression and granulite-facies metamorphism in the crust. It accounts for the well-known, first-order geological characteristics of the orogen and does not require the accretion of exotic terranes to explain the early-Sveconorwegian orogenic evolution.","author":[{"dropping-particle":"","family":"Bingen","given":"Bernard","non-dropping-particle":"","parse-names":false,"suffix":""},{"dropping-particle":"","family":"Viola","given":"Giulio","non-dropping-particle":"","parse-names":false,"suffix":""}],"container-title":"Precambrian Research","id":"ITEM-13","issue":"December 2017","issued":{"date-parts":[["2018"]]},"page":"170-204","publisher":"Elsevier","title":"The early-Sveconorwegian orogeny in southern Norway: Tectonic model involving delamination of the sub-continental lithospheric mantle","type":"article-journal","volume":"313"},"uris":["http://www.mendeley.com/documents/?uuid=91c16fb4-96e3-4dac-b4da-22494d63f04c"]},{"id":"ITEM-14","itemData":{"DOI":"10.1016/S0301-9268(01)00133-4","ISSN":"03019268","abstract":"Ion probe U-Pb data on detrital zircons were acquired in five pre-Sveconorwegian clastic metasedimentary units in the Sveconorwegian orogen in S Norway. Turbidite-type sediments in the Veme complex (Begna sector, west of the Oslo rift) display zircons between 1.67 and 1.53 Ga (9 grains). This complex is interpreted as a westward, younger extension of the Stora Le-Marstrand metasedimentary belt (≤ 1.58 Ga) of the Idefjorden terrane (east of the Oslo rift). The belt formed in an outboard setting, and the detritus in the sediments was probably mainly derived from subduction-related complexes exposed in the Idefjorden terrane. To the west, a quartzite of the Hallingdal complex in the Telemark sector has zircon populations at 3.13-2.68 and 2.03-1.71 Ga (34 grains). It was deposited between 1.7 and 1.5 Ga and attests the presence of differentiated continental crust older than 1.5 Ga in S Norway. Two samples of the Hettefjorden and Festningsnutan Groups from the Hardangervidda plateau have zircon populations at 3.25-2.42 and 2.03-1.54 Ga (47 grains). The 1.90-1.85 Ga frequency maximum of the age distribution in these three epicontinental sediments corresponds with the peak of Svecofennian magmatic activity in central Sweden, and to the age of the main zircon populations in late-Svecofennian sediments. This is an indication of a Fennoscandian origin for the Telemark-Bamble and Rogaland-Hardangervidda terranes, at the margin of the Svecofennian domain; alternative exotic provenances are possible. A quartzite sample of the Modum complex in the Kongsberg sector displays 2.07-1.48 Ga Proterozoic zircon populations (28 grains) and minor Archaean populations. The Modum complex represents, probably together with the Kragerø complex in the Bamble sector and the Seljord Group in the Telemark sector, parts of a quartzite-rich epicontinental cover deposited after 1.48 Ga on the Telemark-Bamble terrane. The juxtaposition of the Telemark-Bamble and Rogaland-Hardangervidda terranes with the subduction-related Idefjorden terrane, can be explained by a transpressive translation of these terranes at the margin of the Fennoscandian shield during the Sveconorwegian orogeny. Sveconorwegian sinistral strike-slip shearing probably took place along an amphibolite-facies banded gneiss unit situated at the boundary. © 2001 Elsevier Science B.V. All rights reserved.","author":[{"dropping-particle":"","family":"Bingen","given":"Bernard","non-dropping-particle":"","parse-names":false,"suffix":""},{"dropping-particle":"","family":"Birkeland","given":"Anne","non-dropping-particle":"","parse-names":false,"suffix":""},{"dropping-particle":"","family":"Nordgulen","given":"Øystein","non-dropping-particle":"","parse-names":false,"suffix":""},{"dropping-particle":"","family":"Sigmond","given":"Ellen M.O.","non-dropping-particle":"","parse-names":false,"suffix":""}],"container-title":"Precambrian Research","id":"ITEM-14","issue":"3-4","issued":{"date-parts":[["2001"]]},"page":"293-318","title":"Correlation of supracrustal sequences and origin of terranes in the Sveconorwegian orogen of SW Scandinavia: SIMS data on zircon in clastic metasediments","type":"article-journal","volume":"108"},"uris":["http://www.mendeley.com/documents/?uuid=2ececf13-462e-45cd-baca-ce6c45a0966b"]},{"id":"ITEM-15","itemData":{"DOI":"10.1016/j.gr.2020.10.014","ISSN":"1342937X","author":[{"dropping-particle":"","family":"Bingen","given":"Bernard","non-dropping-particle":"","parse-names":false,"suffix":""},{"dropping-particle":"","family":"Viola","given":"Giulio","non-dropping-particle":"","parse-names":false,"suffix":""},{"dropping-particle":"","family":"Möller","given":"Charlotte","non-dropping-particle":"","parse-names":false,"suffix":""},{"dropping-particle":"","family":"Auwera","given":"Jacqueline","non-dropping-particle":"Vander","parse-names":false,"suffix":""},{"dropping-particle":"","family":"Laurent","given":"Antonin","non-dropping-particle":"","parse-names":false,"suffix":""},{"dropping-particle":"","family":"Yi","given":"Keewook","non-dropping-particle":"","parse-names":false,"suffix":""}],"container-title":"Gondwana Research","id":"ITEM-15","issued":{"date-parts":[["2021"]]},"page":"273-313","publisher":"International Association for Gondwana Research","title":"The Sveconorwegian orogeny","type":"article-journal","volume":"90"},"uris":["http://www.mendeley.com/documents/?uuid=6a2e1335-a7cf-47cd-8ba6-ed1d22f6c215"]},{"id":"ITEM-16","itemData":{"author":[{"dropping-particle":"","family":"Connelly","given":"J. N.","non-dropping-particle":"","parse-names":false,"suffix":""},{"dropping-particle":"","family":"Åhäll","given":"K. I.","non-dropping-particle":"","parse-names":false,"suffix":""}],"container-title":"Geological Society, London, Special Publications","id":"ITEM-16","issued":{"date-parts":[["1996"]]},"page":"261-273","title":"The Mesoproterozoic cratonization of Baltica- new age constraints from SW Sweden","type":"article-journal","volume":"112"},"uris":["http://www.mendeley.com/documents/?uuid=5e341774-d4ee-4c01-8a9c-bbd57a42e543"]},{"id":"ITEM-17","itemData":{"author":[{"dropping-particle":"","family":"Eliasson","given":"Thomas","non-dropping-particle":"","parse-names":false,"suffix":""},{"dropping-particle":"","family":"Scherstén","given":"Anders","non-dropping-particle":"","parse-names":false,"suffix":""},{"dropping-particle":"","family":"Andersson","given":"Jenny","non-dropping-particle":"","parse-names":false,"suffix":""},{"dropping-particle":"","family":"Petersson","given":"Andreas","non-dropping-particle":"","parse-names":false,"suffix":""}],"container-title":"SGU rapport","id":"ITEM-17","issue":"June","issued":{"date-parts":[["2012"]]},"page":"19-25","title":"U-Pb ZIRCON AGE OF THE LATE GOTHIAN VÄTTNET GRANITE ON NORD-KOSTER IN THE IDEFJORDEN TERRANE, SOUTH-WESTERN SWEDEN","type":"article-journal","volume":"2012:14"},"uris":["http://www.mendeley.com/documents/?uuid=13f15858-39f5-47b2-9ae6-68a4d21cc0f3"]},{"id":"ITEM-18","itemData":{"DOI":"10.1080/11035890301254213","ISSN":"20000863","abstract":"Mineral textures, thermobarometry and ion probe U-Pb dating were used to determine the age and emplacement conditions of a gabbro intrusion in Göteborg, southwest Sweden. Granitic diapirlike structures intruding the gabbro are interpreted as contact-metamorphic melts of ~1.6 Ga country rock gneiss which back-intruded the mafic magma. Metasomatising fluids from these diapirs triggered garnet growth and hornblende alteration at a late stage of magmatism. Xenocrystic zircons in the diapirs were first partly resorbed, then experienced new growth at the time of the intrusion. Thermobarometric calculations show equilibrium conditions of 800°C and 10 kbar, reflecting an emplacement depth of 33 km. Zircon and titanite U-Pb analyses were made by secondary ionisation mass spectrometry (SIMS). Zircon cores and rims give a coherent concordia age of 1333±8 Ma (2σ), interpreted as the age of intrusion, at which time most xenocrystic zircon cores were totally reset. Titanite gives an age of 991±16 Ma (2σ) with a trend toward the formation age, reflecting incomplete Sveconorwegian resetting. The Chalmers intrusion was emplaced in a lower crustal environment in a block of ~1.6 Ga arc-related country rock. The tectonic setting at 1.3 Ga was either anorogenic or a pre-Sveconorwegian rift environment. Subsequent amphibolite grade Sveconorwegian regional metamorphism largely reset the U-Pb system in titanites but did not cause either re-equilibration of the thermobarometric minerals or lead-loss in zircon. © 2003 OPA (Overseas Publishers Association).","author":[{"dropping-particle":"","family":"Kiel","given":"Helena M.","non-dropping-particle":"","parse-names":false,"suffix":""},{"dropping-particle":"","family":"Cornell","given":"David H.","non-dropping-particle":"","parse-names":false,"suffix":""},{"dropping-particle":"","family":"Whitehouse","given":"Martin J.","non-dropping-particle":"","parse-names":false,"suffix":""}],"container-title":"Gff","id":"ITEM-18","issue":"4","issued":{"date-parts":[["2003"]]},"page":"213-220","title":"Age and emplacement conditions of the chalmers mafic intrusion deduced from contact melts","type":"article-journal","volume":"125"},"uris":["http://www.mendeley.com/documents/?uuid=20c7c66b-f3d8-41be-82e6-bc3d3f66d462"]},{"id":"ITEM-19","itemData":{"author":[{"dropping-particle":"","family":"Lamminen","given":"Jarkko","non-dropping-particle":"","parse-names":false,"suffix":""},{"dropping-particle":"","family":"Andersen","given":"Tom","non-dropping-particle":"","parse-names":false,"suffix":""},{"dropping-particle":"","family":"Nystuen","given":"Johan Petter","non-dropping-particle":"","parse-names":false,"suffix":""}],"container-title":"Norsk Geologisk Tidsskrift","id":"ITEM-19","issued":{"date-parts":[["2011"]]},"page":"35-55","title":"Zircon U-Pb ages and Lu-Hf isotopes from basement rocks associated with Neoproterozoic sedimen- tary successions in the Sparagmite Region and adjacent areas, South Norway: the crustal architecture of western Baltica","type":"article-journal","volume":"91"},"uris":["http://www.mendeley.com/documents/?uuid=5c4aa116-998c-4f86-adcf-fd31cfc24cf5"]},{"id":"ITEM-20","itemData":{"DOI":"10.1080/002919699433834","ISSN":"0029196X","abstract":"North of Lake Vanern in the Sveconorwegian province of Sweden, veined and banded grey to red granitoids characterize the Western Segment in western Varmland. Two gneiss samples from Rackstad, north of Arvika, yielded concordant U-Pb emplacement ages of 1596 ± 11 Ma and 1590 ± 14 Ma, respectively from zircon cores, while metamorphic zircon rims in one of the samples gave a weighted mean Pb-Pb age of 971 ± 8 Ma. Patches of metamorphic zircon overgrowth pre-dating the metamorphic rims indicate that an even older metamorphic event influenced this rock. East of the Mylonite Zone, a N-S-trending Sveconorwegian shear zone, more massive reddish granitoids occupy the segment between this zone and another N-S-trending Sveconorwegian shear zone, the Protogine Zone. A sample from Hansjon, north of Torsby, yielded concordant ages with a weighted mean of 1689 ± 12 Ma. One grain has a Pb-Pb age of 1770 ± 29 Ma, which is inherited from the source of the granite, and is similar to the age of early magmatism in the Transscandinavian Igneous Belt, east of the Torsby Segment. These results confirm that north of Lake Vanern, the Torsby Segment was formed ca. 100 Ma earlier than the adjoining segment to the west, in accordance with previous results from further south.","author":[{"dropping-particle":"","family":"Larson","given":"Sven Åke","non-dropping-particle":"","parse-names":false,"suffix":""},{"dropping-particle":"","family":"Cornell","given":"David H.","non-dropping-particle":"","parse-names":false,"suffix":""},{"dropping-particle":"","family":"Armstrong","given":"Richard A.","non-dropping-particle":"","parse-names":false,"suffix":""}],"container-title":"Norsk Geologisk Tidsskrift","id":"ITEM-20","issue":"2","issued":{"date-parts":[["1999"]]},"page":"87-95","title":"Emplacement ages and metamorphic overprinting of granitoids in the Sveconorwegian Province in Varmland, Sweden - an ion probe study","type":"article-journal","volume":"79"},"uris":["http://www.mendeley.com/documents/?uuid=1924f22e-7a60-41d9-b8cb-f708a55826bf"]},{"id":"ITEM-21","itemData":{"DOI":"10.1080/11035899209453913","ISSN":"20000863","author":[{"dropping-particle":"","family":"Lundqvist","given":"I.","non-dropping-particle":"","parse-names":false,"suffix":""},{"dropping-particle":"","family":"Skiöld","given":"Torbjörn","non-dropping-particle":"","parse-names":false,"suffix":""}],"container-title":"Gff","id":"ITEM-21","issue":"4","issued":{"date-parts":[["1992"]]},"page":"461-462","title":"Preliminary age-dating of the amal formation, sw sweden","type":"article-journal","volume":"114"},"uris":["http://www.mendeley.com/documents/?uuid=5e4fd568-77b9-4407-bd81-96e280214dcf"]},{"id":"ITEM-22","itemData":{"DOI":"10.1080/11035898309455284","ISBN":"1103589830","ISSN":"20000863","abstract":"U-Pb analyses on zircons from three meta-plutonics in the polymetamorphic gneiss complex of South-Western Sweden in Värmland have yielded minimum ages of 1609, 1563 and 1249 Ma. Although the metaplutonics have been strongly reworked, the apparent U-Pb ages of the zircons are almost concordant. This is probably due to low uranium contents. The ages show that many rocks in the ‘Pregothian’ are age equivalents of better preserved rocks in the Åmål tectonic mega-unit. It is also concluded that the last deformation, metamorphism and mobilization in the investigated area took place during the Sveconorwegian © 1983 Taylor &amp; Francis Group, LLC.","author":[{"dropping-particle":"","family":"Persson","given":"Per Olof","non-dropping-particle":"","parse-names":false,"suffix":""},{"dropping-particle":"","family":"Wahlgren","given":"Carl Henric","non-dropping-particle":"","parse-names":false,"suffix":""},{"dropping-particle":"","family":"Hansen","given":"Bent T.","non-dropping-particle":"","parse-names":false,"suffix":""}],"container-title":"Gff","id":"ITEM-22","issue":"1","issued":{"date-parts":[["1983"]]},"page":"1-8","title":"U-pb ages of proterozoic metaplutonics in the gneiss complex of southern värmland, South-Western Sweden","type":"article-journal","volume":"105"},"uris":["http://www.mendeley.com/documents/?uuid=aee5338a-287f-4ad4-a6c0-d01e442ae3ca"]},{"id":"ITEM-23","itemData":{"DOI":"10.1016/j.precamres.2015.02.006","ISSN":"03019268","abstract":"The Idefjorden Terrane of the Sveconorwegian Orogen, Fennoscandia, is known to be an area of comparatively juvenile Mesoproterozoic continental growth. Here we provide an improved model of crustal growth based on new coupled zircon U-Pb-O-Lu-Hf isotopic data on thirteen samples of mafic to intermediate plutonic rocks from different domains of the Idefjorden Terrane. The new data support a retreating volcanic arc system, with shorter pulses of accretion. A gradual increase of radiogenic Hf (mean e{open}Hf from 3.5 to 5.4) in plutonic rocks intruded between ca. 1630. Ma and 1560. Ma reflects an increase in juvenile mantle-derived magma in the genesis of the plutonic suites. This trend is consistent with development of an extensional back-arc rift geotectonic setting, accommodating deposition of the Stora Le-Marstrand greywacke dominated metasediment sequence. Combined isotopic information and the detrital zircon record of the Stora Le-Marstrand Formation support the interpretation that the Idefjorden Terrane was separated from the Fennoscandian Shield before the Sveconorwegian Orogeny.","author":[{"dropping-particle":"","family":"Petersson","given":"Andreas","non-dropping-particle":"","parse-names":false,"suffix":""},{"dropping-particle":"","family":"Scherstén","given":"Anders","non-dropping-particle":"","parse-names":false,"suffix":""},{"dropping-particle":"","family":"Bingen","given":"Bernard","non-dropping-particle":"","parse-names":false,"suffix":""},{"dropping-particle":"","family":"Gerdes","given":"Axel","non-dropping-particle":"","parse-names":false,"suffix":""},{"dropping-particle":"","family":"Whitehouse","given":"Martin J.","non-dropping-particle":"","parse-names":false,"suffix":""}],"container-title":"Precambrian Research","id":"ITEM-23","issued":{"date-parts":[["2015"]]},"page":"75-95","publisher":"Elsevier B.V.","title":"Mesoproterozoic continental growth: U-Pb-Hf-O zircon record in the Idefjorden Terrane, Sveconorwegian Orogen","type":"article-journal","volume":"261"},"uris":["http://www.mendeley.com/documents/?uuid=01415c65-b24f-4dde-9f26-e0ec29d2d818"]},{"id":"ITEM-24","itemData":{"DOI":"10.1007/s004100050577","ISSN":"00107999","abstract":"Zircons from anatectic melts of the country rocks of three Proterozoic mafic-ultramafic intrusions from the Sveconorwegian Province in SW Sweden were microanalyzed for U-Th-Pb and rare earth elements. Melting and interaction of the wall rocks with the intrusions gave rise to new magmas that crystallized zircon as new grains and overgrowths on xenocrysts. The ages of the intrusions can be determined by dating this newly crystallized zircon. The method is applied to three intrusions that present different degrees of complexity, related to age differences between intrusion and country rocks, and the effects of post-intrusive metamorphism. By careful study of cathodoluminescent images and selection of ion probe spots in zircon grains, we show that this approach is a powerful tool for obtaining accurate and precise ages. In the contact melts around the 916 ± 11 Ma Hakefjorden Complex, Pb-loss occurred in some U-rich parts of xenocrystic zircon due to the heat from the intrusion. In back-veins of the 1624 ± 6 Ma Olstorp intrusion we succeeded in geochemically distinguishing new magmatic from xenocrystic zircon despite small age differences. At Boras the mafic intrusion mixed with country rock granite to form a tonalite in which new zircon grew at 1674 ± 8 Ma. Reworking of zircon occurred during 930 + 33/-34 Ma upper amphibolite facies Sveconorwegian metamorphism. Pb-loss was the result of re-equilibration with metamorphic fluids. REE-profiles show consistent differences between xenocrystic, magmatic, and metamorphic zircon in all cases. They typically differ in Lu/La(N), Ce/Ce(*), and Eu/Eu(*), and igneous zircon with marked positive Ce/Ce(*) and negative Eu/Eu(*) lost its anomalies during metamorphism.","author":[{"dropping-particle":"","family":"Scherstén","given":"Anders","non-dropping-particle":"","parse-names":false,"suffix":""},{"dropping-particle":"","family":"Årebäck","given":"Hans","non-dropping-particle":"","parse-names":false,"suffix":""},{"dropping-particle":"","family":"Cornell","given":"David","non-dropping-particle":"","parse-names":false,"suffix":""},{"dropping-particle":"","family":"Hoskin","given":"Paul","non-dropping-particle":"","parse-names":false,"suffix":""},{"dropping-particle":"","family":"Åberg","given":"Anton","non-dropping-particle":"","parse-names":false,"suffix":""},{"dropping-particle":"","family":"Armstrong","given":"Richard","non-dropping-particle":"","parse-names":false,"suffix":""}],"container-title":"Contributions to Mineralogy and Petrology","id":"ITEM-24","issue":"1","issued":{"date-parts":[["2000"]]},"page":"115-125","title":"Dating mafic-ultramafic intrusions by ion-microprobing contact-melt zircon: Examples from SW Sweden","type":"article-journal","volume":"139"},"uris":["http://www.mendeley.com/documents/?uuid=2a47017c-9a82-4482-8221-d95e6bedb235"]},{"id":"ITEM-25","itemData":{"DOI":"10.1080/11035898709454738","ISSN":"20000863","abstract":"Rb-Sr whole-rock and U-Pb zircon isotopic data from three different granitic plutons in the Göteborg area give ages between 1200 and 1650 Ma. The oldest Lerum granite has a Rb-Sr age of 1611 ± 28 (2sd) Ma and a zircon age of 1603 ± 40 (2sd) Ma. The habits and internal structures of the zircons indicate a metamorphic disturbance which has not, or only sligthly, affected their age since the low initial 87Sr/86Sr 0.7023 ± 0.0008 ratio implies that the maximum age of the granite cannot significantly exceed 1611 Ma. The calculated ages for the Askim granite are 1293 Ma (Rb-Sr whole-rock, MSWD 10.45) and 1362 ± 9 Ma (zircon). The zircon age is assumed to date the age of the crystallization of the granite, while the Rb-Sr age is regarded as a reference age and may reflect the influence of the Sveconor-wegian metamorphism. The Bunketorp granite is formed by mobilization and recrystallization of an older, foliated and felsic Ra granite. The field observations indicate that the Askim granite is younger than the foliated Ra granite. The zircon age of the Bunketorp granite is 1279 ± 62 Ma and the Rb-Sr whole-rock reference age is 1192 Ma. The ages may correspond to local formation of leucosomes in the Askim granite. The initial 87Sr/86Sr ratio 0.7332 of the Bunketorp granite is extremely high in accordance with an anatectic origin of the granite. © 1987 Taylor &amp; Francis Group, LLC.","author":[{"dropping-particle":"","family":"Welin","given":"Eric","non-dropping-particle":"","parse-names":false,"suffix":""},{"dropping-particle":"","family":"Samuelsson","given":"Lennart","non-dropping-particle":"","parse-names":false,"suffix":""}],"container-title":"Gff","id":"ITEM-25","issue":"1","issued":{"date-parts":[["1987"]]},"page":"39-45","title":"Rb-Sr and U-Pb isotope studies of granitoid plutons in the Göteborg region, southwestern Sweden","type":"article-journal","volume":"109"},"uris":["http://www.mendeley.com/documents/?uuid=d7a4c2fb-3ba7-41f8-b5d9-f53696a92df3"]},{"id":"ITEM-26","itemData":{"DOI":"10.1080/11035898209453728","ISSN":"20000863","abstract":"Red, microcline rich granites occur in the Åmål and western Pregothian tectonic mega-units in south-western Sweden. The Sandsjön granite is the northernmost known occurrence of these rocks in the ‘Western Pregothian’ of Sweden. The Rb-Sr whole-rock dating of the Sandsjön granite fails to give any conclusive age, hypothetically due to either a metamorphic disturbance or to an inhomogeneous distribution of the initial 87Sr/86Sr ratio. The zircon age is 1210+16−14 Ma (1σ) and is interpreted to correspond to the crystallization of the Sandsjön granite. The emplacement of this granite is thus contemporaneous with previously dated similar granites in the Åmål and ‘Western Pregothian’ mega-units. Proterozoic granite, Sandsjön. Värmland, Sweden. N6623 N661.2 El281 E1287. © 1982 Taylor &amp; Francis Group, LLC.","author":[{"dropping-particle":"","family":"Welin","given":"Eric","non-dropping-particle":"","parse-names":false,"suffix":""},{"dropping-particle":"","family":"Lindh","given":"Anders","non-dropping-particle":"","parse-names":false,"suffix":""},{"dropping-particle":"","family":"Kähr","given":"Ann Marie","non-dropping-particle":"","parse-names":false,"suffix":""}],"container-title":"Gff","id":"ITEM-26","issue":"4","issued":{"date-parts":[["1982"]]},"page":"514","title":"The radiometric age of the Proterozoic granite at Sandsjön, Western Värmland, Sweden","type":"article-journal","volume":"103"},"uris":["http://www.mendeley.com/documents/?uuid=603b331e-5cc0-4660-924b-c2193d42301c"]},{"id":"ITEM-27","itemData":{"ISSN":"0029196X","abstract":"The timing of continental building in the Sveconorwegian orogen of SW Scandinavia is evaluated with zircon U-Pb geochronology. ID-TIMS, LA-ICPMS and SIMS data are reported for 21 samples of orthogneiss, metarhyolite and metasandstone in S Norway, with emphasis on the Suldal area. The Sveconorwegian orogen is divided into a reworked Fennoscandian 1.80-1.64 Ga parautochthonous segment, the Eastern Segment, and two allochthonous terranes. The Idefjorden terrane is interpreted as a composite 1.66-1.52 Ga arc formed at the margin or near the margin of Fennoscandia. The western terrane, including the Telemark, Hardangervidda, Suldal and Rogaland-Vest Agder sectors, is named Telemarkia. U-Pb zircon data indicate that Telemarkia was built during a short magmatic event between 1.52 and 1.48 Ga, and was located at the margin of a Palaeoproterozoic craton, possibly Fennoscandia. No basement older than 1.5 Ga can be positively identified. In the early stage of the Sveconorwegian orogeny, Telemarkia collided with the Idefjorden terrane. The Bamble-Kongsberg sector, characterized by a mixed lithology and 1.13-1.10 Ga early-Sveconorwegian high-grade metamorphism, is interpreted as the original collision zone between these terranes.","author":[{"dropping-particle":"","family":"Bingen","given":"Bernard","non-dropping-particle":"","parse-names":false,"suffix":""},{"dropping-particle":"","family":"Skår","given":"Øyvind","non-dropping-particle":"","parse-names":false,"suffix":""},{"dropping-particle":"","family":"Marker","given":"Mogens","non-dropping-particle":"","parse-names":false,"suffix":""},{"dropping-particle":"","family":"Sigmond","given":"Ellen M.O.","non-dropping-particle":"","parse-names":false,"suffix":""},{"dropping-particle":"","family":"Nordgulen","given":"Øystein","non-dropping-particle":"","parse-names":false,"suffix":""},{"dropping-particle":"","family":"Ragnhildstveit","given":"Jomar","non-dropping-particle":"","parse-names":false,"suffix":""},{"dropping-particle":"","family":"Mansfeld","given":"Joakim","non-dropping-particle":"","parse-names":false,"suffix":""},{"dropping-particle":"","family":"Tucker","given":"Robert D.","non-dropping-particle":"","parse-names":false,"suffix":""},{"dropping-particle":"","family":"Liégeois","given":"Jean Paul","non-dropping-particle":"","parse-names":false,"suffix":""}],"container-title":"Norsk Geologisk Tidsskrift","id":"ITEM-27","issue":"1-2","issued":{"date-parts":[["2005"]]},"page":"87-105","title":"Timing of continental building in the Sveconorwegian orogen, SW Scandinavia","type":"article-journal","volume":"85"},"uris":["http://www.mendeley.com/documents/?uuid=2a3d8d50-66c2-406b-8bfc-7c6a77f8ade3"]},{"id":"ITEM-28","itemData":{"ISSN":"0029196X","abstract":"The Sveconorwegian orogenic belt resulted from collision between Fennoscandia and another major plate, possibly Amazonia, at the end of the Mesoproterozoic. The belt divides, from east to west, into a Paleoproterozoic Eastern Segment, and four mainly Mesoproterozoic terranes transported relative to Fennsocandia. These are the Idefjorden, Kongsberg, Bamble and Telemarkia Terranes. The Eastern Segment is lithologically related to the Transcandinavian Igneous Belt (TIB), in the Fennoscandian foreland of the belt. The terranes are possibly endemic to Fennoscandia, though an exotic origin for the Telemarkia Terrane is possible. A review of existing geological and geochronological data supports a four-phase Sveconorwegian assembly of these lithotectonic units. (1) At 1140-1080 Ma, the Arendal phase represents the collision between the ldefjorden and Telemarkia Terranes, which produced the Bamble and Kongsberg tectonic wedges. This phase involved closure of an oceanic basin, possibly marginal to Fennoscandia, accretion of a volcanic arc, high-grade metamorphism and deformation in the Bamble and Kongsberg Terranes peaking in granulite-facies conditions at 1140-1125 Ma, and thrusting of the Bamble Terrane onto the Telemarkia Terrane probably at c. 1090-1080 Ma. (2) At 1050-980 Ma, the Agder phase corresponds to the main Sveconorwegian oblique (?) continent-continent collision. It resulted in underthrusing and burial of the Idefjorden Terrane to high-pressure conditions at 1050 Ma, followed by exhumation. Crustal thickening in the Telemarkia Terrane led to protracted granite magmatism starting at 1050 Ma and to high-grade metamorphism starting at 1035 Ma. Metamorphism peaked in granulite-facies conditions in the Rogaland-Vest Agder Sector. (3) At 980-970 Ma, the Falkenberg phase reflects final convergence in the belt, shortly followed by divergence. Foreland propagation of the orogeny is indicated by underthrusting of the Eastern Segment to eclogites facies conditions at c. 970 Ma. (4) Between 970 and 900 Ma, the Dalane phase corresponds to gravitational collapse of the belt. It is associated with post-collisional magmatism increasing in volume westwards, exhumation of the southern part of the Eastern Segment as a core complex, and exhumation of the Rogaland-Vest Agder sector in the Telemarkia Terrane as a wide gneiss dome. Formation of the gneiss dome peaked at 930-920 Ma with low-pressure high-temperature granulite-facies metamorphism and intrusion of an anorth…","author":[{"dropping-particle":"","family":"Bingen","given":"Bernard","non-dropping-particle":"","parse-names":false,"suffix":""},{"dropping-particle":"","family":"Nordgulen","given":"Øystein","non-dropping-particle":"","parse-names":false,"suffix":""},{"dropping-particle":"","family":"Viola","given":"Giulio","non-dropping-particle":"","parse-names":false,"suffix":""}],"container-title":"Norsk Geologisk Tidsskrift","id":"ITEM-28","issue":"1","issued":{"date-parts":[["2008"]]},"page":"43-72","title":"A four-phase model for the sveconorwegian orogeny, SW Scandinavia","type":"article-journal","volume":"88"},"uris":["http://www.mendeley.com/documents/?uuid=ad6b3062-e2a3-4e5f-a74e-60878a349df6"]}],"mendeley":{"formattedCitation":"(Welin et al., 1982; Persson et al., 1983; Welin and Samuelsson, 1987; Lundqvist and Skiöld, 1992; Åhäll et al., 1995; 1998; 2000; Connelly and Åhäll, 1996; Åhäll and Connelly, 1998; 2008; Åhäll and Schöberg, 1999; Larson et al., 1999; Scherstén et al., 2000; Bingen et al., 2001a; 2005a; 2008a; 2021; Alm et al., 2002; Andersson et al., 2002; Kiel et al., 2003; Andersen et al., 2004b; Hegardt et al., 2005; Ahlin et al., 2006; Årebäck et al., 2008; Lamminen et al., 2011; Eliasson et al., 2012; Petersson et al., 2015a; Bingen and Viola, 2018)","plainTextFormattedCitation":"(Welin et al., 1982; Persson et al., 1983; Welin and Samuelsson, 1987; Lundqvist and Skiöld, 1992; Åhäll et al., 1995; 1998; 2000; Connelly and Åhäll, 1996; Åhäll and Connelly, 1998; 2008; Åhäll and Schöberg, 1999; Larson et al., 1999; Scherstén et al., 2000; Bingen et al., 2001a; 2005a; 2008a; 2021; Alm et al., 2002; Andersson et al., 2002; Kiel et al., 2003; Andersen et al., 2004b; Hegardt et al., 2005; Ahlin et al., 2006; Årebäck et al., 2008; Lamminen et al., 2011; Eliasson et al., 2012; Petersson et al., 2015a; Bingen and Viola, 2018)","previouslyFormattedCitation":"(Welin et al., 1982; Persson et al., 1983; Welin and Samuelsson, 1987; Lundqvist and Skiöld, 1992; Åhäll et al., 1995; Connelly and Åhäll, 1996; Åhäll et al., 1998; Åhäll and Connelly, 1998; Åhäll and Schöberg, 1999; Larson et al., 1999; Åhäll et al., 2000; Scherstén et al., 2000; Bingen et al., 2001a; Alm et al., 2002; Andersson et al., 2002; Kiel et al., 2003; Andersen et al., 2004b; Bingen et al., 2005a; Hegardt et al., 2005; Ahlin et al., 2006; Åhäll and Connelly, 2008; Årebäck et al., 2008; Bingen et al., 2008a; Lamminen et al., 2011; Eliasson et al., 2012; Petersson et al., 2015a; Bingen and Viola, 2018; Bingen et al., 2021)"},"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00563C41" w:rsidRPr="00563C41">
        <w:rPr>
          <w:rFonts w:ascii="Times New Roman" w:hAnsi="Times New Roman" w:cs="Times New Roman"/>
          <w:noProof/>
          <w:sz w:val="24"/>
          <w:szCs w:val="24"/>
          <w:lang w:val="en-GB"/>
        </w:rPr>
        <w:t>(Welin et al., 1982; Persson et al., 1983; Welin and Samuelsson, 1987; Lundqvist and Skiöld, 1992; Åhäll et al., 1995; 1998; 2000; Connelly and Åhäll, 1996; Åhäll and Connelly, 1998; 2008; Åhäll and Schöberg, 1999; Larson et al., 1999; Scherstén et al., 2000; Bingen et al., 2001a; 2005a; 2008a; 2021; Alm et al., 2002; Andersson et al., 2002; Kiel et al., 2003; Andersen et al., 2004b; Hegardt et al., 2005; Ahlin et al., 2006; Årebäck et al., 2008; Lamminen et al., 2011; Eliasson et al., 2012; Petersson et al., 2015a; Bingen and Viola, 2018)</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Eastern Segment</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080/11035899709546451","ISBN":"1103589970","ISSN":"20000863","abstract":"In the Varberg region of the Southwest Scandinavian Domain in SW Sweden, the megacrystic Torpa granite forms a sheet-like, partly charnockitic intrusion in intensely migmatised gneisses. The granite has been interpreted as part of an igneous suite, termed the Varberg Charnockite- Granite Association. The gneisses are made up of ca. 1.75-1.55 Ga old crust that has been subjected to high-grade Sveconorwegian- Grenvillian metamorphism. A U-Pb zircon age of 1380±6 Ma for a charnockitic portion of the Torpa granite is interpreted as the emplacement age and is also suggested to represent the age for the entire Varberg Charnockite-Granite Association. Together, this age and the field relationships demonstrate that the regional gneiss-forming event(s) in the Varberg region is older than 1.38 Ga, and that the pervasive deformation of the Mylonite Zone, a major N-S trending shear zone and tectonic boundary in the region, is younger than 1.38 Ga and therefore probably Sveconorwegian in age (1.1-0.9 Ga). The similarity of the Torpa granite age to other megacrystic granites in SW Sweden confirms the existence of extensive anorogenic, bimodal magmatism in SW Sweden at 1.38- 1.36 Ga. This magmatism is coeval with abundant anorogenic granite magmatism in SE Sweden and wide-spread volcanic-plutonic activity elsewhere in Laurentia-Baltica. The charnockitic assemblages of the 1.38 Ga Torpa granite are interpreted to be primary in origin, and Sveconorwegian metamorphism is not evident in the U-Pb systematics of the analysed zircon fractions. In contrast, granulite-facies rocks from several localities in the Varberg region, including rocks belonging to the Varberg Charnockite-Granite Association, have yielded Sveconorwegian isochron ages. Consequently, models based on two discrete events of charnockite- granulite formation must be considered for the Proterozoic evolution of SW Sweden. © 1997 Taylor &amp; Francis Group, LLC.","author":[{"dropping-particle":"","family":"Åhäll","given":"K. I.","non-dropping-particle":"","parse-names":false,"suffix":""},{"dropping-particle":"","family":"Samuelsson","given":"Lennart","non-dropping-particle":"","parse-names":false,"suffix":""},{"dropping-particle":"","family":"Persson","given":"Per Olof","non-dropping-particle":"","parse-names":false,"suffix":""}],"container-title":"Gff","id":"ITEM-1","issue":"1","issued":{"date-parts":[["1997"]]},"page":"37-43","title":"Geochronology and structural setting of the 1.38 ga torpa granite; implications for charnockite formation in SW Sweden","type":"article-journal","volume":"119"},"uris":["http://www.mendeley.com/documents/?uuid=458c430f-02db-491b-8048-fe0110ddec4f"]},{"id":"ITEM-2","itemData":{"DOI":"10.1080/11035890201241045","ISSN":"20000863","abstract":"Two orthogneisses in the southwestern part of the Fennoscandian Shield have been investigated with respect to geochemistry, age and lead isotopic composition in feldspar. Both orthogneisses host gold-bearing quartz veins in the MjØsa-Vänern ore district. The alkalicalcic Brustad augen gneiss of granitic composition is situated within the Mylonite Zone (MZ), close to MjØsa in southeastern Norway. The calc-alkaline Harnäs gneiss of granodioritic composition is situated 50 km west of the MZ, northwest of Vnern in southwestern Sweden. U- Pb zircon dating yielded protolith ages of 1674±10 Ma for the Brustad augen gneiss and 1595+2 -1 47 Ma for the Harns gneiss, indicating affinity to the Transscandinavian Igneous Belt (TIB) and the Gothian ÅmÅl granitoid suite, respectively; the extension of TIB units to the northwestern margin of the MZ is thus confirmed. Both rocks were deformed during Sveconorwegian orogenesis (c. 1.15-0.9 Ga). Their feldspar lead isotopic compositions are significantly more radiogenic than expected for initial lead and no vestiges of more primary lead could be detected in pre-deformational grains. Resetting of feldspar lead is suggested to have taken place at around 1000 Ma, in conjunction with Sveconorwegian ductile deformation. A revision of the domain boundaries within the Fennoscandian Shield is proposed, such that the Torsby and Borås Segments are conceptually excluded from the Southwest Scandinavian Domain. Thereby, the eastern boundary of the Southwest Scandinavian Domain is outlined by the MZ. It is further proposed that the Southwest Scandinavian Domain be renamed as the Gothian Domain. © 2002 OPA (Overseas Publishers Association).","author":[{"dropping-particle":"","family":"Alm","given":"Elisabet","non-dropping-particle":"","parse-names":false,"suffix":""},{"dropping-particle":"","family":"Sundblad","given":"Krister","non-dropping-particle":"","parse-names":false,"suffix":""},{"dropping-particle":"","family":"Schöberg","given":"Hans","non-dropping-particle":"","parse-names":false,"suffix":""}],"container-title":"Gff","id":"ITEM-2","issue":"1","issued":{"date-parts":[["2002"]]},"page":"45-61","title":"Geochemistry and age of two orthogneisses in the proterozoic mjØsa-vänern ore district, southwestern scandinavia","type":"article-journal","volume":"124"},"uris":["http://www.mendeley.com/documents/?uuid=89e08035-4a2a-47b4-956d-285d44840b7d"]},{"id":"ITEM-3","itemData":{"DOI":"10.1144/0016-76492007-166","ISSN":"00167649","abstract":"Zircons from nine Palaeoproterozoic granitoid intrusions within the southern part of the Fennoscandian Shield have been studied by laser ablation inductively coupled plasma source mass spectrometry to obtain U-Pb ages (in the range 1.88-1.68 Ga) and Hf isotope compositions. Six granitoids are from the 1.85-1.65 Ga Transscandinavian Igneous Belt; during that period more than 106 km3 of granitoid magma intruded the pre-existing crust. The large majority of magmatic zircons from the nine granitoids have a limited initial range, 176Hf/177Hf = 0.2816-0.2818, and define an evolutionary trend given by an initial value of εHf(1:88Ga) ≈+2 ± 3 at an average 176Lu/177Hf = 0.015. These data show that a geographically extensive, long-lived, relatively homogeneous, and dominant magma source resided within 2.1-1.86 Ga Svecofennian juvenile crust between 1.88 and 1.68 Ga. Zircon xenocrysts (1.91-1.98 Ga) with initial εHf = +0 to +2.5 from one of the intrusions provide additional evidence for such a long-lived crustal source of granitic magmas in central Fennoscandia. The granitoids were emplaced during a period of active mafic underplating that supplied heat to the anatectic zone in the lower-middle crust, but little or no mantle-derived Hf to the granitic magmas, in contrast to many mixed intermediate rocks. © 2009 Geological Society of London.","author":[{"dropping-particle":"","family":"Andersen","given":"T.","non-dropping-particle":"","parse-names":false,"suffix":""},{"dropping-particle":"","family":"Andersson","given":"Ulf Bertil","non-dropping-particle":"","parse-names":false,"suffix":""},{"dropping-particle":"","family":"Graham","given":"Stuart","non-dropping-particle":"","parse-names":false,"suffix":""},{"dropping-particle":"","family":"Åberg","given":"Göran","non-dropping-particle":"","parse-names":false,"suffix":""},{"dropping-particle":"","family":"Simonsen","given":"Siri L.","non-dropping-particle":"","parse-names":false,"suffix":""}],"container-title":"Journal of the Geological Society","id":"ITEM-3","issue":"2","issued":{"date-parts":[["2009"]]},"page":"233-247","title":"Granitic magmatism by melting of juvenile continental crust: New constraints on the source of Palaeoproterozoic granitoids in Fennoscandia from Hf isotopes in zircon","type":"article-journal","volume":"166"},"uris":["http://www.mendeley.com/documents/?uuid=ad8b26a1-e6a3-4189-98f2-10a9d805ae17"]},{"id":"ITEM-4","itemData":{"DOI":"10.1016/S0301-9268(99)00048-0","ISSN":"03019268","abstract":"The presence of partly well-preserved Mesoproterozoic (~1.4 Ga) granites in the eastern part of the Sveconorwegian orogen in SW Scandinavia has previously been used as evidence for a Gothian age (1.70-1.55 Ga) for the regional ductile structures and leucosome formation in the region. Accordingly, deformation during the Sveconorwegian (Grenville-) orogeny (1.1-0.9 Ga) has been described as subordinate and mainly restricted to discrete ductile shear zones. Structural, metamorphic and U-Pb zircon data from the Mesoproterozoic Tjarnesjo (meta-) granite demonstrate that the granite intruded prior to a major gneiss-forming event. The U-Pb age of 1368 ± 4 Ma for igneous zircon from the granite defines the upper limit of this deformation. The Tjarnesjo massif is composed of coarse-grained, K-feldspar megacrystic granite to quartz monzonite in various strain states. The heterogeneous deformation of the massif, with tectonic lenses of better-preserved but rarely completely undeformed granite, is triggered by the high-competence of the coarse-grained intrusion. Ductile deformation structures include penetrative or near-penetrative upper amphibolite and high-pressure granulite facies gneissic foliation, as well as discrete amphibolite facies shear zones. Leucosome formation is observed throughout the massif; continuous exposures show transformation of the granite by deformation and migmatization into a veined gneissic rock similar to the country rock gneisses. Zircon from strongly deformed veined Tjarnesjo granite, and from pegmatoid filling in boudinaged amphibolite within the granite, date the partial melting at 992 ± 24 Ma and 954 ± 21 Ma respectively. The regional foliation in the surrounding country rock gneisses is concordant with the gneissic foliation in the Tjarnesjo meta-granite and the regional foliation locally cross-cuts the lithological boundary between these units. The lower age limit for the deformation and metamorphism is set by a post-tectonic pegmatite dyke within the massif dated at 947 ± 12 Ma. The data from the Tjarnesjo meta-granite show that the Sveconorwegian high-grade ductile deformation and metamorphism was pervasive, or near pervasive in competent lithologies, and commonly associated with partial melting. These data call for re-evaluation of previous tectonic models inferring that the main ductile deformation and veining of the crust in SW Sweden is Gothian in age (1.70-1.55 Ga).","author":[{"dropping-particle":"","family":"Andersson","given":"Jenny","non-dropping-particle":"","parse-names":false,"suffix":""},{"dropping-particle":"","family":"Söderlund","given":"Ulf","non-dropping-particle":"","parse-names":false,"suffix":""},{"dropping-particle":"","family":"Cornell","given":"David","non-dropping-particle":"","parse-names":false,"suffix":""},{"dropping-particle":"","family":"Johansson","given":"Leif","non-dropping-particle":"","parse-names":false,"suffix":""},{"dropping-particle":"","family":"Möller","given":"Charlotte","non-dropping-particle":"","parse-names":false,"suffix":""}],"container-title":"Precambrian Research","id":"ITEM-4","issue":"1-2","issued":{"date-parts":[["1999"]]},"page":"151-171","title":"Sveconorwegian (-Grenvillian) deformation, metamorphism and leucosome formation in SW Sweden, SW Baltic Shield: Constraints from a Mesoproterozoic granite intrusion","type":"article-journal","volume":"98"},"uris":["http://www.mendeley.com/documents/?uuid=9941a466-34fb-461c-b41c-3d7ddd3fbf60"]},{"id":"ITEM-5","itemData":{"DOI":"10.1016/S0301-9268(01)00220-0","ISSN":"03019268","abstract":"The southern section of the Mylonite Zone (MZ) is a major lithotectonic terrane boundary in the SW Baltic Shield. It separates the parautochthonous Eastern Segment of the Sveconorwegian orogen from the allochthonous Western Segment. Complex zircons in migmatised and banded orthogneisses along the southern MZ were investigated by ion microprobe analyses guided by backscattered electron imaging to directly date the partial melting and associated penetrative ductile deformation in this zone. In the eastern part of the MZ (Eastern Segment), resorbed igneous zircon cores in stromatic orthogneiss are 1686 ± 11 Ma old, whereas extensive overgrowths and abundant newly formed simple zircons are 969 ± 13 Ma old. Migmatised K-feldspar megacrystic granite has 1359 ± 26 Ma igneous protolith zircon cores and abundant 968 ± 13 Ma overgrowths and simple grains. Both rock units contain amphibolitised mafic pods with remnants of garnet-clinopyroxene-bearing, high-pressure granulite facies parageneses. In the western part of the MZ (Western Segment), igneous protolith zircon cores in stromatic orthogneiss are dated at 1585 ± 11 Ma and abundant new growth of zircon at 980 ± 13 Ma. Enclosed mafic rocks have middle amphibolite facies parageneses. Secondary zircon in all three samples occurs as distinct, sub-idiomorphic overgrowths or as simple crystals with low Th/U ratios (&lt;0.07). The morphology and high modal abundance of secondary zircon (25-50% of the total volume of zircon), the absence of early- or pre-Sveconorwegian secondary zircon, and field relations provide evidence for that anatexis and associated penetrative ductile deformation in the southern MZ took place between 980 ± 13 and 968 ± 13 Ma. These late-Sveconorwegian ages contradict previous interpretations of a pre-1.55 Ga age for the principal penetrative ductile deformation and stromatic layering of orthogneisses along the southern MZ. As a consequence, the role of the MZ as an important amalgamation zone for crustal growth in the Baltic Shield during the 1.70-1.55 Ga Gothian orogeny is questioned. Instead, the new data suggest that the MZ is a major Sveconorwegian lithologic and metamorphic terrane boundary along which middle-amphibolite facies supracrustals and orthogneisses of the Western Segment (protolith ages: 1.64-1.58 Ga) were juxtaposed against high-pressure granulite to upper-amphibolite facies orthogneisses of the Eastern Segment (protolith ages: 1.70-1.66 Ga) in late Sveconorwegian time. By implica…","author":[{"dropping-particle":"","family":"Andersson","given":"Jenny","non-dropping-particle":"","parse-names":false,"suffix":""},{"dropping-particle":"","family":"Möller","given":"Charlotte","non-dropping-particle":"","parse-names":false,"suffix":""},{"dropping-particle":"","family":"Johansson","given":"Leif","non-dropping-particle":"","parse-names":false,"suffix":""}],"container-title":"Precambrian Research","id":"ITEM-5","issue":"1-2","issued":{"date-parts":[["2002"]]},"page":"121-147","title":"Zircon geochronology of migmatite gneisses along the Mylonite Zone (S Sweden): A major Sveconorwegian terrane boundary in the Baltic Shield","type":"article-journal","volume":"114"},"uris":["http://www.mendeley.com/documents/?uuid=3b174a77-f2f5-4c61-91a7-42b8c1cc2246"]},{"id":"ITEM-6","itemData":{"DOI":"10.1080/11035890809453228","ISSN":"20000863","abstract":"The Habo Volcanic Suite is situated in the southwestern part of the Småland-Värmland batholiths of the Transscandinavian Igneous Belt (TIB), Sweden. It comprises mainly intermediate to mafic pyroclastic and redeposited volcanic rocks and is distinct from other, more felsic, volcanic rocks of the Småland-Värmland batholiths. The Habo Volcanic Suite has been intruded by a TIB-granite, here dated at 1660±9 Ma. U-Pb ages of zircon from the Habo Volcanic Suite fall into two groups; 1795±14 Ma for domains with Th/U &gt;0.2 and 1694±7 Ma for rims with Th/U &lt;0.2. The 1795±14 Ma age is interpreted as the crystallization age of the Habo Volcanic Suite, linking it to other Småland volcanic rocks, whereas the 1694±7 Ma rims are interpreted to reflect a thermal event related to intrusions of younger TIB rocks. These interpretations are supported by LA-ICPMS REE analyses which show flatter REE patterns and Th/U &lt;0.2 for metamorphic zircon; and positive Ce anomalies for magmatic zircon. Two geochemically different groups of the Habo Volcanic Suite can be distinguished. The first consists of primitive, alkaline mafic rocks whereas the second group comprises felsic to intermediate, subalkaline compositions. Mixing or crustal assimilation between a juvenile basaltic magma and an upper-crustal component is likely to have formed the second group. The mixing, as well as the geochemical signatures and the great abundance of intermediate volcanic rocks strongly suggest an active continental margin setting for the Habo Volcanic Suite, supporting previously suggested theories of an Andean-type convergent continental margin setting for the TIB. © 2008 Taylor &amp; Francis Group, LLC.","author":[{"dropping-particle":"","family":"Appelquist","given":"Karin","non-dropping-particle":"","parse-names":false,"suffix":""},{"dropping-particle":"","family":"Cornell","given":"David","non-dropping-particle":"","parse-names":false,"suffix":""},{"dropping-particle":"","family":"Brander","given":"Linus","non-dropping-particle":"","parse-names":false,"suffix":""}],"container-title":"Gff","id":"ITEM-6","issue":"3","issued":{"date-parts":[["2008"]]},"page":"123-138","title":"Age, tectonic setting and petrogenesis of the habo volcanic suite: Evidence for an active continental margin setting for the transscandinavian igneous belt","type":"article-journal","volume":"130"},"uris":["http://www.mendeley.com/documents/?uuid=0a468940-8407-4507-ab7b-1baea64e9a23"]},{"id":"ITEM-7","itemData":{"DOI":"10.1080/11035890501273221","ISBN":"1103589050127","ISSN":"20000863","abstract":"Mafic boudins found at Viared in the central Sveconorwegian Eastern Segment of the Baltic Shield display both mineralogical and textural features demonstrating that these rocks were once eclogites. The mafic boudins are hornblende-plagioclase amphibolite, but the interiors show evidence of retrogression from eclogite: a grid-like pattern in clinopyroxene grains containing exsolved plagioclase from former omphacite, and garnets commonly surrounded by plagioclase coronas. Geothermobarometry was carried out on two samples and the peak pressure conditions were estimated by re-integrating the original clinopyroxene (Jd23) composition, giving 15.0-16.7 kbar and temperatures of 719 to 811°C. Calculations using the existing retrograde assemblage of clinopyroxene-garnet-plagioclase-quartz give values of 10.5-12.5 kbar and 700-770°C. A 974±3 Ma Re-Os age on molybdenite and 961±26 Ma from titanite represent a minimum age for boudin formation and retrogression. Pre-Sveconorwegian regional migmatization in the granodioritic country rock is represented by well developed CL-dark zircon rims seen in two samples, dated at 1426±18 and 1415±15 Ma. The protolith age of the country rock is 1701±10 Ma from zircon cores. Two related molybdenite samples gave ages at 957±4 and 949±4 Ma respectively, representing either protracted amphibolite facies conditions or a low grade 230-320°C alteration event. The textural and mineralogical features, together with the calculated P-T conditions show that the mafic boudins at Viared were subjected to eclogite facies conditions at ~50 km depth. The evidence for high-P metamorphism at Viared, together with other known occurrences at Ullared, Skene and Kedum, shows that a significant part of the Eastern Segment was subjected to eclogite conditions. © 2005 OPA (Overseas Publishers Association).","author":[{"dropping-particle":"","family":"Hegardt","given":"Eric Austin","non-dropping-particle":"","parse-names":false,"suffix":""},{"dropping-particle":"","family":"Cornell","given":"David","non-dropping-particle":"","parse-names":false,"suffix":""},{"dropping-particle":"","family":"Claesson","given":"Lillemor","non-dropping-particle":"","parse-names":false,"suffix":""},{"dropping-particle":"","family":"Simakov","given":"Sergei","non-dropping-particle":"","parse-names":false,"suffix":""},{"dropping-particle":"","family":"Stein","given":"Holly","non-dropping-particle":"","parse-names":false,"suffix":""},{"dropping-particle":"","family":"Hannah","given":"Judith","non-dropping-particle":"","parse-names":false,"suffix":""}],"container-title":"Gff","id":"ITEM-7","issue":"3","issued":{"date-parts":[["2005"]]},"page":"221-232","title":"Eclogites in the central part of the sveconorwegian eastern segment of the baltic shield: Support for an extensive eclogite terrane","type":"article-journal","volume":"127"},"uris":["http://www.mendeley.com/documents/?uuid=c31aad06-220c-49c0-9695-3c8a403b28b4"]},{"id":"ITEM-8","itemData":{"DOI":"10.1093/petrology/egx009","ISSN":"14602415","abstract":"The interpretation of whether a dated metamorphic zircon generation grew during the prograde, peak or retrograde stage of a metamorphic cycle is critical to geological interpretation. This study documents a case at Herrestad, in the eastern part of the 1±0 Ga Sveconorwegian Province, involving progressive metamorphic recrystallization of gabbro to garnet amphibolite and associated behaviour of Zr-bearing minerals. In this case, textures show that baddeleyite is by far the main source of Zr for metamorphic zircon growth. The amount of metamorphic zircon formed was primarily controlled by the degree of metamorphic recrystallization, which in turn was controlled by deformation and the presence of a fluid as a transport medium. Zircon in the Herrestad rocks shows a range of morphologies and internal textures at different degrees of metamorphic recrystallization. Igneous zircon occurs together with baddeleyite in coarse-grained olivine-free facies of the gabbro. Metamorphic polycrystalline zircon rims on baddeleyite and minute (&lt;5 μm) bead-like zircon grains at Fe-Ti oxide boundaries characterize the transition to coronitic metagabbro. With increasing metamorphic recrystallization, polycrystalline zircon rims grow at the expense of baddeleyite and the amount of minute bead-like zircon increases, forming strings of zircon beads with increasing distance from Fe-Ti oxide grains. The progressive breakdown of baddeleyite results in polycrystalline zircon aggregates that become denser and finally form single grains in completely recrystallized garnet amphibolite. Late magmatic zircon crystallized at 156765 Ma, whereas metamorphic zircon dates amphibolite-facies metamorphic recrystallization at 97067 Ma. The Herrestad case illustrates a general rule that the bulk Zr budget in originally baddeleyite-bearing rocks will rapidly become locked into metamorphic zircon during the first event of metamorphic recrystallization, when silica and Zr are released from the igneous minerals. Incomplete metamorphic recrystallization and partial preservation of baddeleyite, however, also allows later stages of zircon formation. Thus, in incompletely reacted rocks the final result may be highly complex with microscale zircon of several age generations.","author":[{"dropping-particle":"","family":"Beckman","given":"Victoria","non-dropping-particle":"","parse-names":false,"suffix":""},{"dropping-particle":"","family":"Möller","given":"Charlotte","non-dropping-particle":"","parse-names":false,"suffix":""},{"dropping-particle":"","family":"Söderlund","given":"Ulf","non-dropping-particle":"","parse-names":false,"suffix":""},{"dropping-particle":"","family":"Andersson","given":"Jenny","non-dropping-particle":"","parse-names":false,"suffix":""}],"container-title":"Journal of Petrology","id":"ITEM-8","issue":"1","issued":{"date-parts":[["2017"]]},"page":"167-188","title":"Zircon growth during progressive recrystallization of Gabbro to Garnet Amphibolite, Eastern Segment, Sveconorwegian orogen","type":"article-journal","volume":"58"},"uris":["http://www.mendeley.com/documents/?uuid=78bb5a35-4003-489b-99ce-36972293ef6e"]},{"id":"ITEM-9","itemData":{"ISSN":"0029196X","abstract":"The Sveconorwegian orogenic belt resulted from collision between Fennoscandia and another major plate, possibly Amazonia, at the end of the Mesoproterozoic. The belt divides, from east to west, into a Paleoproterozoic Eastern Segment, and four mainly Mesoproterozoic terranes transported relative to Fennsocandia. These are the Idefjorden, Kongsberg, Bamble and Telemarkia Terranes. The Eastern Segment is lithologically related to the Transcandinavian Igneous Belt (TIB), in the Fennoscandian foreland of the belt. The terranes are possibly endemic to Fennoscandia, though an exotic origin for the Telemarkia Terrane is possible. A review of existing geological and geochronological data supports a four-phase Sveconorwegian assembly of these lithotectonic units. (1) At 1140-1080 Ma, the Arendal phase represents the collision between the ldefjorden and Telemarkia Terranes, which produced the Bamble and Kongsberg tectonic wedges. This phase involved closure of an oceanic basin, possibly marginal to Fennoscandia, accretion of a volcanic arc, high-grade metamorphism and deformation in the Bamble and Kongsberg Terranes peaking in granulite-facies conditions at 1140-1125 Ma, and thrusting of the Bamble Terrane onto the Telemarkia Terrane probably at c. 1090-1080 Ma. (2) At 1050-980 Ma, the Agder phase corresponds to the main Sveconorwegian oblique (?) continent-continent collision. It resulted in underthrusing and burial of the Idefjorden Terrane to high-pressure conditions at 1050 Ma, followed by exhumation. Crustal thickening in the Telemarkia Terrane led to protracted granite magmatism starting at 1050 Ma and to high-grade metamorphism starting at 1035 Ma. Metamorphism peaked in granulite-facies conditions in the Rogaland-Vest Agder Sector. (3) At 980-970 Ma, the Falkenberg phase reflects final convergence in the belt, shortly followed by divergence. Foreland propagation of the orogeny is indicated by underthrusting of the Eastern Segment to eclogites facies conditions at c. 970 Ma. (4) Between 970 and 900 Ma, the Dalane phase corresponds to gravitational collapse of the belt. It is associated with post-collisional magmatism increasing in volume westwards, exhumation of the southern part of the Eastern Segment as a core complex, and exhumation of the Rogaland-Vest Agder sector in the Telemarkia Terrane as a wide gneiss dome. Formation of the gneiss dome peaked at 930-920 Ma with low-pressure high-temperature granulite-facies metamorphism and intrusion of an anorth…","author":[{"dropping-particle":"","family":"Bingen","given":"Bernard","non-dropping-particle":"","parse-names":false,"suffix":""},{"dropping-particle":"","family":"Nordgulen","given":"Øystein","non-dropping-particle":"","parse-names":false,"suffix":""},{"dropping-particle":"","family":"Viola","given":"Giulio","non-dropping-particle":"","parse-names":false,"suffix":""}],"container-title":"Norsk Geologisk Tidsskrift","id":"ITEM-9","issue":"1","issued":{"date-parts":[["2008"]]},"page":"43-72","title":"A four-phase model for the sveconorwegian orogeny, SW Scandinavia","type":"article-journal","volume":"88"},"uris":["http://www.mendeley.com/documents/?uuid=ad6b3062-e2a3-4e5f-a74e-60878a349df6"]},{"id":"ITEM-10","itemData":{"DOI":"10.1080/00206814.2010.543785","ISSN":"00206814","abstract":"The Eastern Segment abutting the Transscandinavian Igneous Belt (TIB) mostly consists of rocks with overlapping igneous ages. In the Eastern Segment west of Lake Vttern, granitoids of clear TIB affinity exhibit strong deformational fabrics. This article presents U-Pb zircon ages from 21 samples spanning the border zone between these deformed TIB rocks in the east, and more thoroughly reworked rocks in the west. Magmatic ages fall in the range 1710-1660 million years, irrespective of the degree of deformation, confirming the overlapping crystallization ages between deformed TIB rocks and orthogneisses of the Eastern Segment. A common history is further supported by leucocratic rocks of similar ages. Prolonged orogenic (magmatic) activity is suggested by continued growth of zircon at 1.66-1.60Ga. Six of the weakly gneissic rocks show zircons with cathodoluminescence-dark patches and embayments, possibly partly replacing metamict parts of older magmatic crystals, with 207Pb/ 206Pb ages dominantly between 1460 and 1400 million years, whereas three of the gneisses have zircon rims with calculated ages of 1440-1430 million years. Leucosome formation took place at 14439 and 1437±6Ma. The minimum age of SE-NW folds was determined by an undeformed 1383±4 million years crosscutting aplitic dike. Sveconorwegian zircon growth was not found in any of the samples from the studied area. To our knowledge, 1.46-1.40Ga metamorphism affecting the U-Pb zircon system has not previously been reported this far northeast in the Eastern Segment. We suggest that the E-W- to SE-NW-trending deformation fabrics in our field area were produced during the Hallandian-Danopolonian orogeny and escaped later, penetrative Sveconorwegian reworking. © 2012 Taylor &amp; Francis.","author":[{"dropping-particle":"","family":"Brander","given":"Linus","non-dropping-particle":"","parse-names":false,"suffix":""},{"dropping-particle":"","family":"Appelquist","given":"Karin","non-dropping-particle":"","parse-names":false,"suffix":""},{"dropping-particle":"","family":"Cornell","given":"David","non-dropping-particle":"","parse-names":false,"suffix":""},{"dropping-particle":"","family":"Andersson","given":"Ulf Bertil","non-dropping-particle":"","parse-names":false,"suffix":""}],"container-title":"International Geology Review","id":"ITEM-10","issue":"5","issued":{"date-parts":[["2012"]]},"page":"509-546","title":"Igneous and metamorphic geochronologic evolution of granitoids in the central Eastern Segment, southern Sweden","type":"article-journal","volume":"54"},"uris":["http://www.mendeley.com/documents/?uuid=77fdb396-4132-4073-a799-85ade0da318a"]},{"id":"ITEM-11","itemData":{"DOI":"10.1080/11035890201243149","ISSN":"20000863","abstract":"New sites of Mesoproterozoic granitoid magmatism in southern Sweden have been discovered by recent fieldwork and U-Pb zircon age determination. In the area around Stenshuvud, in eastern Skåne, granitic melts were intruded into country-rock gneisses of unknown age at c. 1450 Ma. The 1458±6 Ma Stenshuvud intrusion is composed of several rock varieties including quartz monzonite, tonalite, monzogranite, and late aplites. The Stenshuvud granitoids proper have glomeroporphyritic textures defined by monomineralic aggregations of feldspar or quartz and polymineralic aggregations of amphibole, biotite and magnetite. At 1442±9 Ma, the Tåghusa granites were intruded along the contact between the Stenshuvud granitoids and the country-rock gneisses. These granites have streaky appearances, which are due to the presence of short, sub-parallel mafic mineral aggregations. The subsequent intrusion of leucogranites as cross-cutting veins and small bodies was the last phase of the entire magmatic event. All these granitoids appear to be co-genetic and belong to a metaluminous to marginally peraluminous, ferro-potassic, high-K calc-alkaline to shoshonitic sequence. Trace elements indicate similar source materials for both principal intrusions. An εNd-value of -0.6 and a TDM model age of 1.85 Ga indicate involvement of older crustal materials in the generation of the melt(s). The studied granitoids feature both I- and A-type characteristics but are not typical of either type. While the Stenshuvud granitoids were intruded during NE-SW compressional stress that caused shearing and folding, the Tåghusa granites are post-compressional and show no solid-state deformation. © 2002 Taylor &amp; Francis Group, LLC.","author":[{"dropping-particle":"","family":"Čečys","given":"Audrius","non-dropping-particle":"","parse-names":false,"suffix":""},{"dropping-particle":"","family":"Bogdanova","given":"Svetlana","non-dropping-particle":"","parse-names":false,"suffix":""},{"dropping-particle":"","family":"Janson","given":"Charlotta","non-dropping-particle":"","parse-names":false,"suffix":""},{"dropping-particle":"","family":"Bibikova","given":"Elena","non-dropping-particle":"","parse-names":false,"suffix":""},{"dropping-particle":"","family":"Kornfält","given":"Karl Axel","non-dropping-particle":"","parse-names":false,"suffix":""}],"container-title":"Gff","id":"ITEM-11","issue":"3","issued":{"date-parts":[["2002"]]},"page":"149-162","title":"The Stenshuvud and Tåghusa granitoids: New representatives of Mesoproterozoic magmatism in southern Sweden","type":"article-journal","volume":"124"},"uris":["http://www.mendeley.com/documents/?uuid=d0dd3472-01d9-4aed-8b5c-bd5168eca498"]},{"id":"ITEM-12","itemData":{"DOI":"10.1016/S0301-9268(99)00046-7","ISSN":"03019268","abstract":"The Atran terrane of southwestern Sweden is a consequence of westward crustal growth away from an Archean core and records both Gothian (c. 1.75-1.55 Ga) and c. 1.0 Ga Sveconorwegian (Grenvillian) tectonism. In spite of widespread consensus on the first-order aspects of this westward growth model, there is a current debate as to whether the bulk of the deformation and migmatization in the Atran terrane should be attributed to Gothian or Sveconorwegian events. U-Pb zircon, titanite, monazite and rutile ages from gneiss samples and three tectonostratigraphic groups of dykes in the Varberg-Halmstad region constrain the timing of major tectonothermal events. A felsic orthogneiss yields a protolith age of 1664 ± 7 Ma. Mafic dykes of a first dyke group (Steninge dykes) intruded after the first recognized deformation (D1) and were subsequently metamorphosed at 1654 ± 9 Ma. The Steninge dykes constrain D1 to the 1664-1654 Ma interval and D2 at 1654 ± 9 Ma, requiring the D1/D2 gneissosity to have formed during Gothian orogenesis. Steninge dykes and migmatitic D1/D2 structures in the host gneisses are cross-cut by less deformed dykes of a second dyke group, one regional granitic suite dated at 1426 + 9/ -4 Ma and a pegmatite swarm at 1399 + 7/ -6 Ma. The second group of dykes therefore confirms a pre-1.43 Ga age for the main D1/D2 gneiss-forming event(s) consistent with previous models of regional Gothian deformation in this terrane. Group 2 magmatism also includes the Varberg Charnockite-Granite Association, from which a sample of charnockite is now dated at 1399 + 12/ -10 Ma. In addition, metamorphism at1438 + 12/ -8 Ma resulted in new zircon growth in a mafic gneiss. Together, the Group 2 magmatic rocks and metamorphic zircons represent an interorogenic, 1.44-1.38 Ga thermo-magmatic episode in the Varberg-Halmstad region that has c. 1.4 Ga equivalents elsewhere in southern Sweden. Previous models of high heat flow and comprehensive metamorphism during a thermomagmatic Hallandian event at c. 1.4 Ga is thus supported. Sveconorwegian deformation and recrystallization (D3-D4) occurred before 946 +6/ -4 Ma, as constrained by a post-kinematic third group of dykes. U-Pb ages for monazite (946 ± 9 Ma), titanite (935 ± 7 Ma and 932 ± 5 Ma) and rutile (878 ± 9 Ma) reflect Sveconorwegian cooling after peak metamorphism. During this stage, U-Pb ages and closure temperatures suggest slow cooling rates of 5-11 °C/m.y. from 948 to 932 Ma and 2.5-5°C/m.y. from 932 to 878 Ma, …","author":[{"dropping-particle":"","family":"Christoffel","given":"Catherine A.","non-dropping-particle":"","parse-names":false,"suffix":""},{"dropping-particle":"","family":"Connelly","given":"James N.","non-dropping-particle":"","parse-names":false,"suffix":""},{"dropping-particle":"","family":"Åhäll","given":"Karl Inge","non-dropping-particle":"","parse-names":false,"suffix":""}],"container-title":"Precambrian Research","id":"ITEM-12","issue":"3-4","issued":{"date-parts":[["1999"]]},"page":"173-195","title":"Timing and characterization of recurrent pre-Sveconorwegian metamorphism and deformation in the Varberg-Halmstad region of SW Sweden","type":"article-journal","volume":"98"},"uris":["http://www.mendeley.com/documents/?uuid=1f02a663-b238-4e19-adf6-f3cd504d65e9"]},{"id":"ITEM-13","itemData":{"DOI":"10.1080/11035899901211025","ISSN":"20000863","abstract":"The age relation between gabbroic rocks and granitoids of the Transscandinavian Igneous Belt (TIB) is based on field observation. Since granitoids often intrude gabbros as dykes, gabbroic rocks have been interpreted as older. However, the existence of rheomorphic granitoid dykes is demonstrated in this paper. Two samples from the Rym-men gabbro; a pegmatitic gabbro located in the central part and a hybrid-gabbro, close to an unexposed contact with surrounding granitoids, yielded zircon. Zircon from the contact zone formed due to contamination of the gabbro with partial melts from the surrounding older granitoid and there is no evidence in the data to support inheritance of zircon from the granitoid. Zircon from both samples yield well-defined Pb-Pb evaporation plateaus, which are identical within error. The Pb- Pb age of 1692±7 Ma (2s) is interpreted as the crystallisation age of the Rymmen gabbro. This age and ages of foliated TIB-granitoids located some tens of kilometres away from the Rymmen gabbro, prove that gabbroic and granitoid magmas were coeval. Ion probe data on zircon from a melted granitoid, close to an unexposed contact with the Rymmen gabbro, is reported. These zircon grains consist of two generations, core and rim. The core gave a minimum age of c. 1.77 Ga, coeval with the oldest phase of TIB rocks, and the rim is suggested to have formed at the gabbro emplacement. © 1999 Taylor &amp; Francis Group, LLC.","author":[{"dropping-particle":"","family":"Claeson","given":"Dick T.","non-dropping-particle":"","parse-names":false,"suffix":""}],"container-title":"Gff","id":"ITEM-13","issue":"1","issued":{"date-parts":[["1999"]]},"page":"25-31","title":"Geochronology of the rymmen gabbro, southern Sweden; implications for primary versus inherited zircon in mafic rocks and rheomorphic dykes","type":"article-journal","volume":"121"},"uris":["http://www.mendeley.com/documents/?uuid=8682a943-9e34-4418-810d-a46786ed266c"]},{"id":"ITEM-14","itemData":{"author":[{"dropping-particle":"","family":"Connelly","given":"J. N.","non-dropping-particle":"","parse-names":false,"suffix":""},{"dropping-particle":"","family":"Åhäll","given":"K. I.","non-dropping-particle":"","parse-names":false,"suffix":""}],"container-title":"Geological Society, London, Special Publications","id":"ITEM-14","issued":{"date-parts":[["1996"]]},"page":"261-273","title":"The Mesoproterozoic cratonization of Baltica- new age constraints from SW Sweden","type":"article-journal","volume":"112"},"uris":["http://www.mendeley.com/documents/?uuid=5e341774-d4ee-4c01-8a9c-bbd57a42e543"]},{"id":"ITEM-15","itemData":{"author":[{"dropping-particle":"","family":"Eliasson","given":"Thomas","non-dropping-particle":"","parse-names":false,"suffix":""},{"dropping-particle":"","family":"Scherstén","given":"Anders","non-dropping-particle":"","parse-names":false,"suffix":""},{"dropping-particle":"","family":"Andersson","given":"Jenny","non-dropping-particle":"","parse-names":false,"suffix":""},{"dropping-particle":"","family":"Petersson","given":"Andreas","non-dropping-particle":"","parse-names":false,"suffix":""}],"container-title":"SGU rapport","id":"ITEM-15","issue":"June","issued":{"date-parts":[["2012"]]},"page":"19-25","title":"U-Pb ZIRCON AGE OF THE LATE GOTHIAN VÄTTNET GRANITE ON NORD-KOSTER IN THE IDEFJORDEN TERRANE, SOUTH-WESTERN SWEDEN","type":"article-journal","volume":"2012:14"},"uris":["http://www.mendeley.com/documents/?uuid=13f15858-39f5-47b2-9ae6-68a4d21cc0f3"]},{"id":"ITEM-16","itemData":{"DOI":"10.1080/11035899109453208","ISSN":"20000863","abstract":"Zircons wcre separated from a syenite body occurring along the Protogine Zone near Görbjömarp in northeastem Skâne, Southern Sweden. U-Pb analycs of the zircons yield an almost concordant âge of 1204+14-8 (2σ) Ma. The MSWD is 0.740. The obtained âge is intcrpreted as the intrusion âge of the syenite. It is within its.limits of error identical to upper intercept U-Pb zircon âges of the Vaggeryd and Ônnestad syenites and the Gumlösa-Glimåkra granité also found aligned to the Protogine Zone. □ Zircon dating, syenite, Protogine Zone, Baltic Shield, Sveconorwegian. © 1991 Taylor &amp; Francis Group, LLC.","author":[{"dropping-particle":"","family":"Hansen","given":"Bent T.","non-dropping-particle":"","parse-names":false,"suffix":""},{"dropping-particle":"","family":"Lindh","given":"Anders","non-dropping-particle":"","parse-names":false,"suffix":""}],"container-title":"Gff","id":"ITEM-16","issue":"4","issued":{"date-parts":[["1991"]]},"page":"335-337","title":"U-pb zircon age of the görbjömarp syenite in skåne, southern Sweden","type":"article-journal","volume":"113"},"uris":["http://www.mendeley.com/documents/?uuid=77416cff-445d-48dc-9c12-3f527c4bfe0d"]},{"id":"ITEM-17","itemData":{"DOI":"10.1016/j.lithos.2015.08.010","ISSN":"18726143","abstract":"Garnet amphibolite metataxites at the Steningekusten Nature Reserve in southwestern Sweden contain tonalitic patches and veins. Whole rock chemistry suggests that the protoliths were mafic igneous rocks with alkaline affinities. Orthopyroxene megacrysts are present in leucosome in parts of these garnet amphibolites but absent in others. Orthopyroxene megacrysts were formed by vapor-absent melting initiated by incongruent melting of biotite followed by the breakdown of hornblende. The net reaction was Bt + Hbl + Pl +/- Qtz ↔ Opx + Melt + Cpx + Gt. Melting occurred at pressures of approximately 1 GPa and temperatures which probably exceeded 800 °C. Pyroxenes are surrounded by hornblende-quartz symplectites, and hornblende in these coronas has distinctly lower concentrations of (Na + K) and Ti than that in adjacent mesosome. The hornblende rims formed upon cooling and reaction with crystallizing melt. This created a barrier to further reaction thus preserving the orthopyroxene megacrysts. Garnet amphibolite metatexites lacking pyroxene megacrysts have features characteristic of vapor-present melting including lack of peritectic phases predicted by vapor-absent melting reactions, larger amounts of leucosome (14 versus 7%), and less distinct melanosomes. The variation in these migmatites reflects open system behavior, either on a regional scale with the migration of aqueous fluids into the amphibolites or on a local scale with the migration of melt within the amphibolites. Zircons from all units have CL-dark core domains that are dated at 1415-1390 Ma. The core zones are cut and overgrown by CL-dark and CL-bright rims that are dated at 975-965 Ma. The zircon rims are thin in the mesosome but are thicker in the leucosome suggesting that they formed during migmatization. New growth of zircon associated with migmatization at ca. 970 Ma corresponds to the timing of crustal scale partial melting in the deep regions of the Sveconorwegian orogen, synchronous with east-west extension and the intrusion of mafic dykes. If partial melting was driven by an influx of aqueous fluids, they were probably derived from a relatively cool source region, which would indicate tectonic juxtaposition of hotter and cooler terranes.","author":[{"dropping-particle":"","family":"Hansen","given":"Edward","non-dropping-particle":"","parse-names":false,"suffix":""},{"dropping-particle":"","family":"Johansson","given":"Leif","non-dropping-particle":"","parse-names":false,"suffix":""},{"dropping-particle":"","family":"Andersson","given":"Jenny","non-dropping-particle":"","parse-names":false,"suffix":""},{"dropping-particle":"","family":"LaBarge","given":"Leah","non-dropping-particle":"","parse-names":false,"suffix":""},{"dropping-particle":"","family":"Harlov","given":"Daniel","non-dropping-particle":"","parse-names":false,"suffix":""},{"dropping-particle":"","family":"Möller","given":"Charlotte","non-dropping-particle":"","parse-names":false,"suffix":""},{"dropping-particle":"","family":"Vincent","given":"Stephanie","non-dropping-particle":"","parse-names":false,"suffix":""}],"container-title":"Lithos","id":"ITEM-17","issued":{"date-parts":[["2015"]]},"page":"27-45","publisher":"Elsevier B.V.","title":"Partial melting in amphibolites in a deep section of the Sveconorwegian Orogen, SW Sweden","type":"article-journal","volume":"236-237"},"uris":["http://www.mendeley.com/documents/?uuid=e224c771-84de-4c13-bd83-fc88fa7b116f"]},{"id":"ITEM-18","itemData":{"DOI":"10.1080/11035898809453116","ISSN":"20000863","abstract":"U-Pb dating has been carried out on zircons from three Småland-Värmland granitoids. The Filipstad granite in Värmland yields an U-Pb age of 178±10 (2σ) Ma, the Växjö granite west of Linköping 1808±4 (2σ) Ma, and the Växjö granite east of Växjö 1769±9 (2σ) Ma. These results suggest that the‘postorogenic’ granites of the Småland-Värmland belt are older than indicated by previous Rb-Sr age determinations, and that they were formed penecontemporaneous with the‘lateorogenic’ Svecokarelian granites further east. © 1988 Taylor &amp; Francis Group, LLC.","author":[{"dropping-particle":"","family":"Jarl","given":"Lars Gunnar","non-dropping-particle":"","parse-names":false,"suffix":""},{"dropping-particle":"","family":"Johansson","given":"Ake","non-dropping-particle":"","parse-names":false,"suffix":""}],"container-title":"Gff","id":"ITEM-18","issue":"1","issued":{"date-parts":[["1988"]]},"page":"21-27","title":"U-Pb zircon ages of granitoids from the Småland-Värmland granite-porphyry belt, southern and central Sweden","type":"article-journal","volume":"110"},"uris":["http://www.mendeley.com/documents/?uuid=47f652d2-4921-4a66-ad91-748f5b139e82"]},{"id":"ITEM-19","itemData":{"DOI":"10.1080/11035890201244211","ISSN":"20000863","abstract":"South of Lake Vättern a series of syenite bodies have intruded in an elongated area subsequently affected by the Protogine Zone deformation. The by far largest of these bodies, the Vaggeryd syenite, has been dated by the U-Pb zircon method together with the TIB granite immediately to the east of the syenite, in this paper temporarily called the Hagshult granite. The crystallization age of the syenite sample is determined to 1204±6 Ma. The possibility that the Vaggeryd syenite consists of magmas from two separate intrusion events is discussed. Since the Vaggeryd syenite is transected by the ductile deformation of the Protogine Zone, this deformation must be younger than c. 1205 Ma. The result from the Hagshult granite yields an intrusion age of 1673±19 Ma. The granite thus belongs to the youngest group of TIB intrusions. © 2002 OPA (Overseas Publishers Association).","author":[{"dropping-particle":"","family":"Jarl","given":"Lars Gunnar","non-dropping-particle":"","parse-names":false,"suffix":""}],"container-title":"Gff","id":"ITEM-19","issue":"4","issued":{"date-parts":[["2002"]]},"page":"211-216","title":"U-Pb zircon ages from the vaggeryd syenite and the adjacent hagshult granite, Southern Sweden","type":"article-journal","volume":"124"},"uris":["http://www.mendeley.com/documents/?uuid=1907f824-8c0c-4eb2-b2fa-303c73b3a888"]},{"id":"ITEM-20","itemData":{"DOI":"10.1016/0301-9268(93)90088-J","ISSN":"03019268","abstract":"The continental crust in southwestern Sweden has a complicated history of formation, apparently commencing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 1.75 Ga ago and continuing until the end of the Sveconorwegian orogeny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 0.9 Ga ago. Most of the rocks are polymetamorphic gneisses, but massifs of intrusive rocks can commonly be recognized. This study reports new UPb zircon ages from the province of Skåne in the southernmost part of the region. Two gneiss samples and four samples of granitoid rocks were dated by the UPb zircon method. In the two gneiss samples, selected single zircon crystals were analyzed in addition to the standard multi-grain size fractions. The multigrain zircon analyses yielded an upper intercept age of 1613 ± 6 Ma for a grey gneiss from the central part of the province of Skåne, and 1557-27+32 Ma for a red aplitic gneiss from southern Skåne. Individual zircon crystals from these samples gave 207Pb 206Pb-ages between 1335 and 1669 Ma. For the grey gneiss, the individual zircons define a separate discordia with an upper-intercept age of 1640±16 Ma; in the red gneiss sample they scatter around a line with an upper intercept at 1675±25 Ma. Core-bearing zircons from a red gneissic granite in central Skane yielded an age of 1575-61+77 Ma, while similar zircons from a strongly foliated red granite from the Kullaberg horst in northwestern Skåne gave an age of 1497-34+47 Ma. Core-free zircons from the Beden granodiorite in southern Skåne have an age of 1449-11+23 Ma, and core-bearing zircons from a gneissic charnockite near Örkelljunga in northern Skåne yielded an age of 1452-50+350 Ma. Although the latter age is poorly defined, it allows for similar intrusion ages of the Örkelljunga charnockite and the Beden granodiorite. SmNd isotopic analyses yield TDM ages of 1.84 o 1.99 Ga, and TCHUR ages of 1.48 to 1.60 Ga for these rocks, while RbSr analyses give TUR ages between 1.46 and 1.71 Ga. The combined evidence suggests that the main crust-forming episode in this part of southwestern Sweden occurred 1.6 to 1.7 Ga ago, with presumably subduction-related magmatism forming the protoliths of the red and grey gneisses. Around 1.5 to 1.6 Ga ago red anatectic granites were generated. The Beden granodiorite and the Örkelljunga charnockite, as well as the Varberg charnockite farther north, were all formed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 1.45 Ga ago, possibly by mantle-generated anorogenic magmatism. Some 0.9 Ga ago, after the Sveconorwegian crustal thickening and high-pressure metamorphism, uplift within the Southwest Sw…","author":[{"dropping-particle":"","family":"Johansson","given":"Åke","non-dropping-particle":"","parse-names":false,"suffix":""},{"dropping-particle":"","family":"Meier","given":"Martin","non-dropping-particle":"","parse-names":false,"suffix":""},{"dropping-particle":"","family":"Oberli","given":"Felix","non-dropping-particle":"","parse-names":false,"suffix":""},{"dropping-particle":"","family":"Wikman","given":"Hugo","non-dropping-particle":"","parse-names":false,"suffix":""}],"container-title":"Precambrian Research","id":"ITEM-20","issue":"1-4","issued":{"date-parts":[["1993"]]},"page":"361-388","title":"The early evolution of the Southwest Swedish Gneiss Province: geochronological and isotopic evidence from southernmost Sweden","type":"article-journal","volume":"64"},"uris":["http://www.mendeley.com/documents/?uuid=e3fe3ec9-5ac7-4faf-aac0-2c48aff8512e"]},{"id":"ITEM-21","itemData":{"author":[{"dropping-particle":"","family":"Lamminen","given":"Jarkko","non-dropping-particle":"","parse-names":false,"suffix":""},{"dropping-particle":"","family":"Andersen","given":"Tom","non-dropping-particle":"","parse-names":false,"suffix":""},{"dropping-particle":"","family":"Nystuen","given":"Johan Petter","non-dropping-particle":"","parse-names":false,"suffix":""}],"container-title":"Norsk Geologisk Tidsskrift","id":"ITEM-21","issued":{"date-parts":[["2011"]]},"page":"35-55","title":"Zircon U-Pb ages and Lu-Hf isotopes from basement rocks associated with Neoproterozoic sedimen- tary successions in the Sparagmite Region and adjacent areas, South Norway: the crustal architecture of western Baltica","type":"article-journal","volume":"91"},"uris":["http://www.mendeley.com/documents/?uuid=5c4aa116-998c-4f86-adcf-fd31cfc24cf5"]},{"id":"ITEM-22","itemData":{"DOI":"10.1080/002919699433834","ISSN":"0029196X","abstract":"North of Lake Vanern in the Sveconorwegian province of Sweden, veined and banded grey to red granitoids characterize the Western Segment in western Varmland. Two gneiss samples from Rackstad, north of Arvika, yielded concordant U-Pb emplacement ages of 1596 ± 11 Ma and 1590 ± 14 Ma, respectively from zircon cores, while metamorphic zircon rims in one of the samples gave a weighted mean Pb-Pb age of 971 ± 8 Ma. Patches of metamorphic zircon overgrowth pre-dating the metamorphic rims indicate that an even older metamorphic event influenced this rock. East of the Mylonite Zone, a N-S-trending Sveconorwegian shear zone, more massive reddish granitoids occupy the segment between this zone and another N-S-trending Sveconorwegian shear zone, the Protogine Zone. A sample from Hansjon, north of Torsby, yielded concordant ages with a weighted mean of 1689 ± 12 Ma. One grain has a Pb-Pb age of 1770 ± 29 Ma, which is inherited from the source of the granite, and is similar to the age of early magmatism in the Transscandinavian Igneous Belt, east of the Torsby Segment. These results confirm that north of Lake Vanern, the Torsby Segment was formed ca. 100 Ma earlier than the adjoining segment to the west, in accordance with previous results from further south.","author":[{"dropping-particle":"","family":"Larson","given":"Sven Åke","non-dropping-particle":"","parse-names":false,"suffix":""},{"dropping-particle":"","family":"Cornell","given":"David H.","non-dropping-particle":"","parse-names":false,"suffix":""},{"dropping-particle":"","family":"Armstrong","given":"Richard A.","non-dropping-particle":"","parse-names":false,"suffix":""}],"container-title":"Norsk Geologisk Tidsskrift","id":"ITEM-22","issue":"2","issued":{"date-parts":[["1999"]]},"page":"87-95","title":"Emplacement ages and metamorphic overprinting of granitoids in the Sveconorwegian Province in Varmland, Sweden - an ion probe study","type":"article-journal","volume":"79"},"uris":["http://www.mendeley.com/documents/?uuid=1924f22e-7a60-41d9-b8cb-f708a55826bf"]},{"id":"ITEM-23","itemData":{"DOI":"10.1016/0024-4937(94)90001-9","ISSN":"00244937","abstract":"RbSr whole-rock and zircon UPb isotopic work is reported from the northern part of the region between the Mylonite and Protogine Zones in the southern Baltic Shield. Three age determinations on polymetamorphic gneissic granites were carried out. Two of these yielded UPb upper-intercept ages of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1650 and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1675 Ma, respectively, which is approximately one hundred Ma less than expected from the combined field evidence and earlier isotopic age determinations. Although the new discordias appear well defined, various criteria suggest that the UPb isotope system was disturbed. Thus, the RbSr system had been opened, but nevertheless the RbSr errorchrones are consistent with the UPb upper-intercept ages, and an abraded zircon fraction suggests an older age than the unabraded fractions. The third UPb age determination resulted in a poorly constrained discordia. Its upper intercept ranges between 1575 and 1605 Ma, depending on the number of fractions considered. This paper tests a three-stage model, where the intrusion age is set identical to the 1780 Ma intrusion age of the undeformed assumed protolith. The first two analysed rocks are consistent with a model suggesting intrusion at 1780 Ma followed by partial opening of the isotopic systems early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1200 Ma) and late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950 Ma) during the Sveconorwegian orogeny. An abraded fraction together with the time of the suggested last opening of the system 950 Ma ago defines a two-point discordia with an upper-intercept age of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1745 Ma. This age is in close agreement with the assumed intrusion age. The isotope data from the third gneissic granite cannot be fitted to this simple model. It is concluded that the analysed rocks could belong to the granitoids of the Transscandinavian Igneous Belt, but if they do, they were reworked during the Sveconorwegian orogeny. As a corollary, it follows that the regions separated by the northern part of the Protogine Zone largely had a common pre-Sveconorwegain geological history. Another important implication is that the intrusion ages in the area between the Mylonite and Protogine Zones are older than those of the Trans-Labrador Batholith in Canada. © 1994.","author":[{"dropping-particle":"","family":"Lindh","given":"A.","non-dropping-particle":"","parse-names":false,"suffix":""},{"dropping-particle":"","family":"Schöberg","given":"H.","non-dropping-particle":"","parse-names":false,"suffix":""},{"dropping-particle":"","family":"Annertz","given":"K.","non-dropping-particle":"","parse-names":false,"suffix":""}],"container-title":"Lithos","id":"ITEM-23","issue":"3-4","issued":{"date-parts":[["1994"]]},"page":"65-79","title":"Disturbed radiometric ages and their bearing on interregional correlations in the SW Baltic Shield","type":"article-journal","volume":"31"},"uris":["http://www.mendeley.com/documents/?uuid=04eeb345-c4b2-404c-ac2d-60ccca623856"]},{"id":"ITEM-24","itemData":{"DOI":"10.1080/11035899901214307","ISSN":"20000863","abstract":"Volcanic rocks and granites belonging to the Transscandinavian Igneous Belt (TIB) form important constituents of the bedrock in the northern and western parts of the Province of Dalarna, south-central Sweden. The volcanic rocks comprise rhyolitic to quartz-trachytic porphyries as well as mainly intermediate to mafic porphyrites, and contain intercalations of sedimentary rocks. U-Pb zircon datings of 11 porphyries, 2 porphyrites, and 3 granites suggest a chronostratigraphic subdivision into two major magmatic events, at 1.8 and 1.7 Ga. We propose that the porphyries of these two events should be called Older and Younger TIB porphyries, respectively. Some of the porphyries and granites representing the younger event have a distinct rapakivi affinity, as defined by both chemical and textural criteria, whereas in others such features are lacking or only weakly developed. The rocks formed during the older event lack rapakivi characteristics. Our new chronological sub- division conforms with the age pattern in other parts of the TIB, although the youngest phase of the belt (TIB 3 at 1.65 Ga) is poorly represented in the Province of Dalarna. This subdivision should replace the previously suggested lithostratigraphy which included Gothian porphyries, a Lower Dala group, and an Upper Dala group. Nd isotopic signatures (eNd between +0.2 and +1.7) indicate that the 1.8 and 1.7 Ga igneous rocks belonging to the TIB in Dalarna and adjoining areas do not in-corporate significant amounts of Archaean crustal material. © 1999 OPA (Overseas Publishers Association).","author":[{"dropping-particle":"","family":"Lundqvist","given":"Thomas","non-dropping-particle":"","parse-names":false,"suffix":""},{"dropping-particle":"","family":"Persson","given":"Per Olof","non-dropping-particle":"","parse-names":false,"suffix":""}],"container-title":"Gff","id":"ITEM-24","issue":"4","issued":{"date-parts":[["1999"]]},"page":"307-322","title":"Geochronology of porphyries and related rocks in northern and western dalarna, south-central sweden","type":"article-journal","volume":"121"},"uris":["http://www.mendeley.com/documents/?uuid=8db0a037-0b85-494a-a88c-30e8a812c8a1"]},{"id":"ITEM-25","itemData":{"DOI":"10.1080/11035899709546447","ISBN":"1103589970","ISSN":"20000863","abstract":"A post-deformational granitic dyke and the metamorphicdeformational relations of the rocks in the Gällared area place important constraints on the timing of regional deformation and metamorphism within the southern, internal part of the Eastern Segment of the SW Swedish Gneiss Province. The petrologic data suggest a Sveconorwegian clockwise P-T evolution for the rocks in the Ullared-Gällared area, characteristic for tectonically thickened continental crust. Metamorphicdeformational relations show that the deformation of the rocks in the Ullared-Gällared area took place under Sveconorwegian high- to medium- grade metamorphic conditions. The intrusion of the Gällared granite dyke sets a clear lower limit for the deformation and the high-grade metamorphism. Five Pb-evaporation datings of single idiomorphic zircons from the dyke have provided a very well defined plateau age of 956±7 Ma. The granite dyke is unmetamorphosed except for very lowgrade local alterations, and truncates a high-grade metamorphic, strongly planar mineral fabric in the host amphibolite. The Gällared granite dyke shows that granitic melts were present during late stages of the Sveconorwegian orogeny. The P-T evolution of the rocks in the area implies that high geothermal gradients prevailed during exhumation; the late granitic and pegmatitic dykes can therefore have been generated by partial melting of underlying crustal levels. The P-T-t history and the metamorphicdeformational relations evidence a pervasive Sveconorwegian tectonometamorphic evolution. © 1997 Taylor &amp; Francis Group, LLC.","author":[{"dropping-particle":"","family":"Möller","given":"C.","non-dropping-particle":"","parse-names":false,"suffix":""},{"dropping-particle":"","family":"Söderlund","given":"Ulf","non-dropping-particle":"","parse-names":false,"suffix":""}],"container-title":"Gff","id":"ITEM-25","issue":"1","issued":{"date-parts":[["1997"]]},"page":"1-12","title":"Age constraints on the regional deformation within the eastern segment, S. Sweden: Late sveconorwegian granite dyke intrusion and metamorphicdeformational relations","type":"article-journal","volume":"119"},"uris":["http://www.mendeley.com/documents/?uuid=85539ea6-9d54-41ee-934e-9fb481b47435"]},{"id":"ITEM-26","itemData":{"DOI":"10.1111/j.1525-1314.2007.00726.x","ISSN":"02634929","abstract":"Absolute ages of migmatization in the polymetamorphic, parautochthonous basement of the Sveconorwegian Province, Sweden, have been determined using U-Pb ion probe analysis of zircon domains that formed in leucosome of migmatitic orthogneisses. Migmatite zircon was formed by recrystallization whereas dissolution-reprecipitation and neocrystallization were subordinate. The recrystallized migmatite zircon was identified by comparison of zircon in mesosomes and leucosomes. It is backscatter electron-bright, U-rich (800-4400 ppm) with low Th/ U-ratios (generally 0.01-0.1), unzoned or 'oscillatory ghost zoned', and occurs as up to 100 μ m-thick rims with transitional contacts to cores of protolith zircon. Protolith ages of 1686 ± 12 and 1668 ± 11 Ma were obtained from moderately resorbed, igneous zircon crystals (generally Th/U = 0.5-1.5, U &lt; 300 ppm) in mesosomes; protolith zircon is also present as resorbed cores in the leucosomes. Linkage of folding, synchronous migmatization and formation of recrystallized zircon rims allowed direct dating of south-vergent folding at 976 ± 7 Ma. At a second locality, similar recrystallized zircon rims in leucosome date pre-Sveconorwegian migmatization at 1425 ± 7 Ma; an upper age bracket of 1394 ± 12 Ma for two overprinting phases of deformation (upright folding along gently SSW-plunging axes and stretching in ESE) was set by zircon in a folded metagranitic dyke. Lower age brackets for these events were set at 952 ± 7 and 946 ± 8 Ma by zircon in two crosscutting and undeformed granite-pegmatite dykes. Together with previously published data the present results demonstrate: (i) Tectonometamorphic reworking during the Hallandian orogenesis at 1.44-1.42 Ga, resulting in migmatization and formation of a coarse gneissic layering. (ii) Sveconorwegian continent-continent collision at 0.98-0.96 Ga, involving (a) emplacement of an eclogite unit, (b) regional high-pressure granulite facies metamorphism, (c) southvergent folding, subhorizontal, east-west stretching and migmatization, all of which caused overprint or transposition of older Mesoproterozoic and Sveconorwegian structures. The Sveconorwegian migmatization and folding took place during or shortly after the emplacement of Sveconorwegian eclogite and is interpreted as a result of north-south shortening, synchronous with east-west extension and unroofing during late stages of the continent-continent collision. © 2007 Blackwell Publishing Ltd.","author":[{"dropping-particle":"","family":"Möller","given":"C.","non-dropping-particle":"","parse-names":false,"suffix":""},{"dropping-particle":"","family":"Andersson","given":"J.","non-dropping-particle":"","parse-names":false,"suffix":""},{"dropping-particle":"","family":"Lundqvist","given":"I.","non-dropping-particle":"","parse-names":false,"suffix":""},{"dropping-particle":"","family":"Hellström","given":"F.","non-dropping-particle":"","parse-names":false,"suffix":""}],"container-title":"Journal of Metamorphic Geology","id":"ITEM-26","issue":"7","issued":{"date-parts":[["2007"]]},"page":"727-750","title":"Linking deformation, migmatite formation and zircon U-Pb geochronology in polymetamorphic orthogneisses, Sveconorwegian Province, Sweden","type":"article-journal","volume":"25"},"uris":["http://www.mendeley.com/documents/?uuid=c62ba832-0826-4c94-9b75-20a5feb7a695"]},{"id":"ITEM-27","itemData":{"DOI":"10.1016/j.lithos.2014.12.013","ISSN":"18726143","abstract":"We demonstrate a case of eclogite exhumation in a partially molten, low-viscosity fold nappe within high-grade metamorphosed crust in the Eastern Segment of the Sveconorwegian orogen. The nappe formed during tectonic extrusion, melt-weakening assisted exhumation and foreland-directed translation of eclogitized crust, and stalled at 35-40. km depth within the collisional belt. The eclogites are structurally restricted to a regional recumbent fold in which stromatic orthogneiss with pods of amphibolitized eclogite make up the core. High-temperature mylonitic gneiss with remnants of kyanite eclogite (P. &gt;. 15. kbar) composes a basal shear zone 50. km long and &lt;. 4. km wide. Heterogeneously sheared and partly migmatized augen gneiss forms a tectonostratigraphic marker in front of and beneath the nappe, and is in turn structurally enveloped by a composite sequence of orthogneisses and metabasites. The entire tectonostratigraphic pile underwent near-pervasive deformation and recrystallization under high-pressure granulite and upper amphibolite conditions. U-Pb SIMS metamorphic zircon ages of eclogite and stromatic orthogneiss constrain the time of eclogitization at 988. ± 6. Ma and 978. ± 7. Ma. Migmatization, concomitant deformation, and exhumation are dated at 976. ± 6. Ma, and crystallization of post-kinematic melt at 956. ± 7. Ma. Orthogneiss protoliths are dated at 1733. ± 11 and 1677. ± 10. Ma (stromatic gneiss) and 1388. ± 7. Ma (augen gneiss in footwall), demonstrating origins indigenous to the Eastern Segment. Eclogitization and exhumation were coeval with the Rigolet phase of the Grenvillian orogeny, reflecting the late stage of continental collision during construction of the supercontinent Rodinia.","author":[{"dropping-particle":"","family":"Möller","given":"C.","non-dropping-particle":"","parse-names":false,"suffix":""},{"dropping-particle":"","family":"Andersson","given":"Jenny","non-dropping-particle":"","parse-names":false,"suffix":""},{"dropping-particle":"","family":"Dyck","given":"Brendan","non-dropping-particle":"","parse-names":false,"suffix":""},{"dropping-particle":"","family":"Antal Lundin","given":"Ildiko","non-dropping-particle":"","parse-names":false,"suffix":""}],"container-title":"Lithos","id":"ITEM-27","issued":{"date-parts":[["2015"]]},"page":"147-168","publisher":"Elsevier B.V.","title":"Exhumation of an eclogite terrane as a hot migmatitic nappe, Sveconorwegian orogen","type":"article-journal","volume":"226"},"uris":["http://www.mendeley.com/documents/?uuid=fa046d81-8ab7-4d2d-b55e-5d249476c5d3"]},{"id":"ITEM-28","itemData":{"author":[{"dropping-particle":"","family":"Persson","given":"Per Olof","non-dropping-particle":"","parse-names":false,"suffix":""},{"dropping-particle":"","family":"Schberg","given":"Hans","non-dropping-particle":"","parse-names":false,"suffix":""},{"dropping-particle":"","family":"Hansen","given":"Bent T","non-dropping-particle":"","parse-names":false,"suffix":""},{"dropping-particle":"","family":"Lagerblad","given":"Bjrn","non-dropping-particle":"","parse-names":false,"suffix":""}],"container-title":"Precambrian Research","id":"ITEM-28","issue":"95","issued":{"date-parts":[["1995"]]},"page":"57-72","title":"A comparison of the geochronology and geochemistry of plagioclase-dominated granitoids across a major terrane boundary in the SW Baltic Shield","type":"article-journal","volume":"74"},"uris":["http://www.mendeley.com/documents/?uuid=84f25e9e-d993-46a6-9a0a-ba51aeb87338"]},{"id":"ITEM-29","itemData":{"DOI":"10.1144/SP389.2","ISSN":"03058719","abstract":"Current models for the growth of Fennoscandia, including the eastern part of the Sveconorwegian Province, are largely based on U-Pb data and do not discriminate between juvenile and reworked crust. Here we present new combined U-Pb and Hf isotopic data, from the Eastern Segment and the Idefjorden terrane of the Sveconorwegian Province, and suggest a revised model of crustal growth. Most of the crystalline basement in this part of the shield formed by mixing of a 2.1-1.9 Ga juvenile component and Archaean crust. Archaean reworking decreases between 1.9 and 1.7 Ga and a mixed Svecofennian crustal reservoir is generated. Succeeding magmatism between 1.7 and 1.4 Ga indicates reworking of this reservoir with little or no crust generation. At c. 1.2 Ga, an influx of juvenile magma is recorded by granite to quartz-syenite magmatism with mildly depleted (ε&lt;inf&gt;Hf 1.18 Ga&lt;/inf&gt; of c. 3) signatures. The amount of recycled crust in the 1.9- 1.7 Ga arc system is in contrast to previously proposed models for the growth of the southwestern part of the Fennoscandian Shield. This model agrees with long-term subduction along the western margin of Fennoscandia, but suggests substantial reworking of existing crust and decreasing amounts of &lt; 1.9 Ga crustal growth.","author":[{"dropping-particle":"","family":"Petersson","given":"Andreas","non-dropping-particle":"","parse-names":false,"suffix":""},{"dropping-particle":"","family":"Scherstén","given":"Anders","non-dropping-particle":"","parse-names":false,"suffix":""},{"dropping-particle":"","family":"Andersson","given":"Jenny","non-dropping-particle":"","parse-names":false,"suffix":""},{"dropping-particle":"","family":"Möller","given":"Charlotte","non-dropping-particle":"","parse-names":false,"suffix":""}],"container-title":"Geological Society Special Publication","id":"ITEM-29","issue":"1","issued":{"date-parts":[["2015"]]},"page":"281-303","title":"Zircon U-Pb and Hf - isotopes from the eastern part of the Sveconorwegian Orogen, SW Sweden: Implications for the growth of Fennoscandia","type":"article-journal","volume":"389"},"uris":["http://www.mendeley.com/documents/?uuid=53ddbbe5-ef49-46a6-afc9-46d5114bd33e"]},{"id":"ITEM-30","itemData":{"DOI":"10.1016/j.lithos.2017.04.010","ISSN":"18726143","abstract":"Constraints on the composition of the depleted mantle Sm–Nd and Lu–Hf crust formation ages have a long history of scientific debate. When calculating mantle extraction ages, and constructing crustal growth models, a linear evolution of incompatible trace elements in a depleted mantle since &gt; 4 Ga is routinely used. Mantle depletion however varies regionally and over time and subduction of sediments and oceanic crust renders a mantle-wedge variously enriched relative to a modelled depleted mantle. Here we show that primitive mantle-derived subduction related gabbroic intrusions from southern Fennoscandia have Hf isotope compositions that are enriched relative to a MORB-like linear depleted mantle evolution curve. Extrapolation of primitive Paleoproterozoic gabbro suites enables the construction of a regional mantle evolution curve, providing improved constraints on model ages, crustal residence times and the fraction of juvenile versus reworked continental crust. Convergent margins are assumed to be one of the main sites of continental crust growth, and using an overly depleted mantle source yield model ages that are too old, and hence cumulative crustal growth models show too much crust generation early in the Earth's history. The approach of using the Hf isotope composition of zircon from primitive subduction related gabbroic intrusions as a proxy for mantle Hf isotope composition, piloted in this study, can be applied to other convergent margins.","author":[{"dropping-particle":"","family":"Petersson","given":"Andreas","non-dropping-particle":"","parse-names":false,"suffix":""},{"dropping-particle":"","family":"Bjärnborg","given":"Karolina","non-dropping-particle":"","parse-names":false,"suffix":""},{"dropping-particle":"","family":"Scherstén","given":"Anders","non-dropping-particle":"","parse-names":false,"suffix":""},{"dropping-particle":"","family":"Gerdes","given":"Axel","non-dropping-particle":"","parse-names":false,"suffix":""},{"dropping-particle":"","family":"Næraa","given":"Tomas","non-dropping-particle":"","parse-names":false,"suffix":""}],"container-title":"Lithos","id":"ITEM-30","issued":{"date-parts":[["2017"]]},"page":"122-131","publisher":"Elsevier B.V.","title":"Tracing Proterozoic arc mantle Hf isotope depletion of southern Fennoscandia through coupled zircon U–Pb and Lu–Hf isotopes","type":"article-journal","volume":"284-285"},"uris":["http://www.mendeley.com/documents/?uuid=845f91ec-8fc4-4c85-b30b-e800a911639f"]},{"id":"ITEM-31","itemData":{"DOI":"10.1016/j.precamres.2015.05.009","ISBN":"2604816253","ISSN":"03019268","abstract":"Metamorphic belts in Precambrian shields expose deep interiors of orogens and are often challenging to interpret in tectonic terms. The Eastern Segment of the 1.1-0.9Ga Sveconorwegian orogen is a metamorphic belt, which was metamorphosed at high-pressure granulite and upper amphibolite facies at 35-40km depth and shows highly complex fold patterns. We use detailed structural analysis in combination with U-Pb SIMS dating of complex zircon to identify the structural and tectonic evolution in a composite migmatitic orthogneiss complex of the Eastern Segment. We link four fold phases to late-orogenic foreland-vergent flow, and date D2 and D3 at 0.97-0.95Ga. Leucosome and mesosome of felsic metasupracrustal migmatitic gneiss contain igneous zircon that dates the crystallization of the source rock or protolith at 1695±8Ma, and 1690±8Ma, respectively, demonstrating a temporal link to unmetamorphosed or little metamorphosed igneous rocks east of the Sveconorwegian orogen (the Transscandinavian Igneous Belt). Early migmatization attributed to Hallandian orogenesis is dated by formation of secondary zircon in two leucosome samples at 1402±12 and 1386±7Ma. The pre-Sveconorwegian structure (Sc), which is strongly overprinted by Sveconorwegian deformation and migmatization, is a composite coarse gneissic layering made up of a primary compositional layering and (variably present) Hallandian leucosome veins. The dominant foliation, a pervasive gneissic banding (S1), is axial planar to intrafolial F1 folds and developed as a result of tectonic overprint of Sc; S1 is associated with a strong ESE-trending aggregate stretching lineation (L1). S1 and L1 were folded by asymmetric SE-vergent F2 folds during foreland-vergent flow. Crystallization of Sveconorwegian zircon in syn-F2 leucosome dates this phase at 970±5Ma. The sequence was subsequently deformed by symmetric and asymmetric F3 folds that are S- to SE-vergent. Syn-F3 leucosome, mineral parageneses and microtextures associated with D3 show that this deformation occurred under still high temperatures. The last ductile phase (D4) also involved the generation of leucosome synkinematic with N-S trending folds that deformed all previous structures under amphibolite facies conditions. K-feldspar-rich, originally coarse-grained and strongly deformed metapegmatite contain two generations of zircon: texturally old 1414±5Ma cores and fragments, and voluminous Sveconorwegian envelopes, and new grains that demonstrate the presen…","author":[{"dropping-particle":"","family":"Piñán Llamas","given":"Aránzazu","non-dropping-particle":"","parse-names":false,"suffix":""},{"dropping-particle":"","family":"Andersson","given":"Jenny","non-dropping-particle":"","parse-names":false,"suffix":""},{"dropping-particle":"","family":"Möller","given":"Charlotte","non-dropping-particle":"","parse-names":false,"suffix":""},{"dropping-particle":"","family":"Johansson","given":"Leif","non-dropping-particle":"","parse-names":false,"suffix":""},{"dropping-particle":"","family":"Hansen","given":"Edward","non-dropping-particle":"","parse-names":false,"suffix":""}],"container-title":"Precambrian Research","id":"ITEM-31","issue":"2015","issued":{"date-parts":[["2015"]]},"page":"121-149","title":"Polyphasal foreland-vergent deformation in a deep section of the 1Ga Sveconorwegian orogen","type":"article-journal","volume":"265"},"uris":["http://www.mendeley.com/documents/?uuid=e10d5354-172d-4754-ad65-cded282c1457"]},{"id":"ITEM-32","itemData":{"DOI":"10.1007/s00410-007-0197-5","ISSN":"00107999","abstract":"We present high spatial resolution ion-microprobe U-Th-Pb geochronology and rare earth element (REE) data combined with cathodoluminescence (CL) and back-scattered electron (BSE) imaging for complex zircons in incipient charnockites from Söndrum, SW Sweden. Examination of closely paired samples across the dehydration zone demonstrates that incipient charnockite formation at Söndrum is a zircon-forming process. We determined the age of the dehydration event (i.e. charnockitisation) to 1,397 ± 4 Ma (2σ, MSWD = 1.7). This is the first successful attempt to date incipient charnockite formation using U - Pb systematics of zircon. Internal structure, chemical and isotopic characteristics of zircon indicate that the granitic pegmatite in the core of the incipient charnockite is a melting zone. Commonly observed bulk rock HREE depletion in incipient charnockites is not caused by zircon dissolution but by involvement of garnet as a reactant in the dehydration reactions. Moreover, REE patterns of the newly formed zircon are HREE-enriched, indicating non-concurrent growth and suggesting that the degree of charnockite depletion in HREE might be controlled by the volume of newly formed zircon. © Springer-Verlag 2007.","author":[{"dropping-particle":"","family":"Rimša","given":"A.","non-dropping-particle":"","parse-names":false,"suffix":""},{"dropping-particle":"","family":"Johansson","given":"L.","non-dropping-particle":"","parse-names":false,"suffix":""},{"dropping-particle":"","family":"Whitehouse","given":"M. J.","non-dropping-particle":"","parse-names":false,"suffix":""}],"container-title":"Contributions to Mineralogy and Petrology","id":"ITEM-32","issue":"3","issued":{"date-parts":[["2007"]]},"page":"357-369","title":"Constraints on incipient charnockite formation from zircon geochronology and rare earth element characteristics","type":"article-journal","volume":"154"},"uris":["http://www.mendeley.com/documents/?uuid=5a8f4c92-5d3e-4831-a8f7-f00e1f20b173"]},{"id":"ITEM-33","itemData":{"DOI":"10.1007/s004100050577","ISSN":"00107999","abstract":"Zircons from anatectic melts of the country rocks of three Proterozoic mafic-ultramafic intrusions from the Sveconorwegian Province in SW Sweden were microanalyzed for U-Th-Pb and rare earth elements. Melting and interaction of the wall rocks with the intrusions gave rise to new magmas that crystallized zircon as new grains and overgrowths on xenocrysts. The ages of the intrusions can be determined by dating this newly crystallized zircon. The method is applied to three intrusions that present different degrees of complexity, related to age differences between intrusion and country rocks, and the effects of post-intrusive metamorphism. By careful study of cathodoluminescent images and selection of ion probe spots in zircon grains, we show that this approach is a powerful tool for obtaining accurate and precise ages. In the contact melts around the 916 ± 11 Ma Hakefjorden Complex, Pb-loss occurred in some U-rich parts of xenocrystic zircon due to the heat from the intrusion. In back-veins of the 1624 ± 6 Ma Olstorp intrusion we succeeded in geochemically distinguishing new magmatic from xenocrystic zircon despite small age differences. At Boras the mafic intrusion mixed with country rock granite to form a tonalite in which new zircon grew at 1674 ± 8 Ma. Reworking of zircon occurred during 930 + 33/-34 Ma upper amphibolite facies Sveconorwegian metamorphism. Pb-loss was the result of re-equilibration with metamorphic fluids. REE-profiles show consistent differences between xenocrystic, magmatic, and metamorphic zircon in all cases. They typically differ in Lu/La(N), Ce/Ce(*), and Eu/Eu(*), and igneous zircon with marked positive Ce/Ce(*) and negative Eu/Eu(*) lost its anomalies during metamorphism.","author":[{"dropping-particle":"","family":"Scherstén","given":"Anders","non-dropping-particle":"","parse-names":false,"suffix":""},{"dropping-particle":"","family":"Årebäck","given":"Hans","non-dropping-particle":"","parse-names":false,"suffix":""},{"dropping-particle":"","family":"Cornell","given":"David","non-dropping-particle":"","parse-names":false,"suffix":""},{"dropping-particle":"","family":"Hoskin","given":"Paul","non-dropping-particle":"","parse-names":false,"suffix":""},{"dropping-particle":"","family":"Åberg","given":"Anton","non-dropping-particle":"","parse-names":false,"suffix":""},{"dropping-particle":"","family":"Armstrong","given":"Richard","non-dropping-particle":"","parse-names":false,"suffix":""}],"container-title":"Contributions to Mineralogy and Petrology","id":"ITEM-33","issue":"1","issued":{"date-parts":[["2000"]]},"page":"115-125","title":"Dating mafic-ultramafic intrusions by ion-microprobing contact-melt zircon: Examples from SW Sweden","type":"article-journal","volume":"139"},"uris":["http://www.mendeley.com/documents/?uuid=2a47017c-9a82-4482-8221-d95e6bedb235"]},{"id":"ITEM-34","itemData":{"DOI":"10.1029/2003TC001498","ISSN":"02787407","abstract":"The Åker metabasite occupies a key position in a major tectonic lineament in southernmost Sweden, the Protogine Zone, which coincides closely with the eastern boundary of the late Mesoproterozoic Sveconorwegian orogen of southwest Scandinavia. Metamorphic reactions, associated with the transformation from isotropic gabbro to foliated garnet amphibolite, were identified from disequilibrium textures of which some involved release of zirconium (Zr) and growth of metamorphic zircon. Ion microprobe dating of igneous zircon gave 1562 ± 6 Ma, whereas metamorphic zircons yielded ages of 1437 ± 21, 1217 ± 75, and 1006 ± 68 Ma. The presence of baddeleyite pseudomorphs made up of saccharoidal zircon and a higher abundance of older rather than younger metamorphic zircons suggest redistribution of Zr into new zircon, first by the breakdown of baddeleyite (ZrO 2) and later by the consumption of igneous phases containing trace amounts of Zr. Several generations of metamorphic zircon and the presence of 1.56 and 1.22 Ga mafic intrusions along the Protogine Zone call for a complex tectonic history probably reaching back to at least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1.56 Ga. Growth of metamorphic zircon at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 xml:space="preserve">1.44 Ga may relate to a regional, compressional event. The WNW trending deformational structures on both sides of the Protogine Zone may possibly relate to that event. The </w:instrText>
      </w:r>
      <w:r>
        <w:rPr>
          <w:rFonts w:ascii="Cambria Math" w:hAnsi="Cambria Math" w:cs="Cambria Math"/>
          <w:sz w:val="24"/>
          <w:szCs w:val="24"/>
          <w:lang w:val="en-GB"/>
        </w:rPr>
        <w:instrText>∼</w:instrText>
      </w:r>
      <w:r>
        <w:rPr>
          <w:rFonts w:ascii="Times New Roman" w:hAnsi="Times New Roman" w:cs="Times New Roman"/>
          <w:sz w:val="24"/>
          <w:szCs w:val="24"/>
          <w:lang w:val="en-GB"/>
        </w:rPr>
        <w:instrText>1.22 Ga metamorphic zircons are coeval with the emplacement of numerous granitic, syenitic ' and mafic intrusions along and parallel to the Protogine Zone. The age around 1.0 Ga, finally, marks Sveconorwegian metamorphism for which thermobarometry of the Åker garnet-amphibolite suggests 1000-1200 MPa at 600° C-630°C. Thereafter, significant relative uplift of the rocks to the west of the Protogine Zone occurred on nearly vertical, north-south trending deformation zones. Copyright 2004 by the American Geophysical Union.","author":[{"dropping-particle":"","family":"Söderlund","given":"Pia","non-dropping-particle":"","parse-names":false,"suffix":""},{"dropping-particle":"","family":"Söderlund","given":"Ulf","non-dropping-particle":"","parse-names":false,"suffix":""},{"dropping-particle":"","family":"Möller","given":"Charlotte","non-dropping-particle":"","parse-names":false,"suffix":""},{"dropping-particle":"","family":"Gorbatschev","given":"Roland","non-dropping-particle":"","parse-names":false,"suffix":""},{"dropping-particle":"","family":"Rodhe","given":"Agnes","non-dropping-particle":"","parse-names":false,"suffix":""}],"container-title":"Tectonics","id":"ITEM-34","issue":"5","issued":{"date-parts":[["2004"]]},"title":"Petrology and ion microprobe U-Pb chronology applied to a metabasic intrusion in southern Sweden: A study on zircon formation during metamorphism and deformation","type":"article-journal","volume":"23"},"uris":["http://www.mendeley.com/documents/?uuid=a1bfea2c-aa1a-4e66-bcfd-a371ed5c6042"]},{"id":"ITEM-35","itemData":{"DOI":"10.1080/11035890601284303","ISSN":"20000863","abstract":"The Protogine Zone is a major tectonic zone situated at the eastern boundary of the Sveconorwegian orogenic belt in southern Sweden. This structure hosts Mesoproterozoic dolerite dykes and plutonic rocks including ultramafic cumulate, syenite, monzonorite and granite. Pb-Pb zircon evaporation ages are reported for seven samples of rocks along the Protogine Zone, including the Vaggeryd syenite pluton. Two samples of the main syenite facies of the Vaggeryd pluton yield ages of 1220±3 and 1219±3 Ma. Three samples of anorthosite gabbro, aplite and pegmatite, all of which form dykes in the Vaggeryd pluton, yield equivalent ages of 1220±3, 1221±3 and1218±3 Ma. They demonstrate that the different facies recorded in the pluton belong to a single magmatic pulse at 1220 Ma, significantly older than previous estimate of 1204±4 Ma (Jarl 2002). Samples of the Gumlösa-Glimåkra granite in NE Scania and the Åker metabasite, located immediately west of the Vaggeryd syenite, were dated at 1204±3 and 1567±3 Ma, respectively, hence reproducing earlier reported ages for these intrusions determined by conventional TIMS and SIMS U-Pb techniques (1204+1 -1 65 Ma, Johansson 1990 and 1562±6 Ma, Söderlund et al. 2004a). The 1575-1562 Ma suite of mafic intrusions along the Protogine Zone shows temporal correspondence with rapakivi magmatism in SW Finland and suggests that the Protogine Zone first may have originated as a zone of crustal weakness, which later was reactivated (e.g. at 1224-1215 and ca. 1204 Ma) in an extensional, possibly back-arc, tectonic setting prior to the 1.13-0.95 Ga Grenvillian- Sveconorwegian orogeny. © 2006 OPA (Overseas Publishers Association).","author":[{"dropping-particle":"","family":"Söderlund","given":"Ulf","non-dropping-particle":"","parse-names":false,"suffix":""},{"dropping-particle":"","family":"Ask","given":"Rikard","non-dropping-particle":"","parse-names":false,"suffix":""}],"container-title":"Gff","id":"ITEM-35","issue":"4","issued":{"date-parts":[["2006"]]},"page":"303-310","title":"Mesoproterozoic bimodal magmatism along the protogine zone, S Sweden: Three magmatic pulses at 1.56, 1.22 and 1.205 Ga, and regional implications","type":"article-journal","volume":"128"},"uris":["http://www.mendeley.com/documents/?uuid=efe90d9b-9ad2-44cd-86e3-7ee78bef4f9d"]},{"id":"ITEM-36","itemData":{"DOI":"10.1016/0024-4937(95)00042-9","ISSN":"00244937","abstract":"U-Pb multi-grain dating of zircons from a pegmatite dyke in southwestern Sweden yield analyses which define a discordia with upper and lower intercept ages of 1510 ± 32 Ma and 631 ± 64 Ma respectively. Dating by the single-zircon evaporation method on prismatic zircons from the same dyke indicates a primary crystallization age of 1409 ± 20 Ma. In addition, four oval zircon grains yield a 207Pb/ 206Pb age of 969 ± 27 Ma. The older single-zircon evaporation age is interpreted as representative of pegmatite emplacement, whereas the younger age is suggested to correspond to isotopic disturbance and new zircon growth during a late Sveconorwegian metamorphic event. To explain the false intercept ages in the U-Pb concordia diagram, this study suggests a three-stage model including (1) crystallization of zircons during pegmatite intrusion, (2) episodic lead-loss and new zircon growth during high-grade metamorphism and (3) a recent lead-loss event. As the dykes are strongly deformed, the protolith age of the pegmatite provides an upper age limit for the gneiss-forming event. The single-zircon age of 969 ± 27 Ma is interpreted to be associated with this event, which took place during high-grade metamorphic conditions.","author":[{"dropping-particle":"","family":"Söderlund","given":"Ulf","non-dropping-particle":"","parse-names":false,"suffix":""}],"container-title":"Lithos","id":"ITEM-36","issue":"1-2","issued":{"date-parts":[["1996"]]},"page":"93-105","title":"Conventional U-Pb dating versus single-grain Pb evaporation dating of complex zircons from a pegmatite in the high-grade gneisses of southwestern Sweden","type":"article-journal","volume":"38"},"uris":["http://www.mendeley.com/documents/?uuid=77af5f2a-0c84-4bfe-8481-97e8ee26709f"]},{"id":"ITEM-37","itemData":{"DOI":"10.1016/S0301-9268(98)00104-1","ISSN":"03019268","abstract":"U-Pb zircon and titanite ages from variably metamorphosed, igneous rocks in the eastern, marginal part of the Sveconorwegian orogen (Eastern Segment), north of lake Vanern, Sweden, suggest that these rocks belong to the younger (c. 1.71-1.65 Ga) igneous suite of the c. 1.85-1.65 Ga Transscandinavian Igneous Belt (TIB). Two porphyritic meta-granites and one isotropic monzonite yield U-Pb zircon ages of 1661±27, 1674±7 and 1674±7 Ma, respectively. These ages support earlier interpretations that the Eastern Segment north of lake Vanern contains tectonically reworked TIB rocks and that there is no major lithological discontinuity either across the Sveconorwegian Frontal Deformation Zone or within the Eastern Segment. Igneous, brown-coloured titanites from five samples yield similar U-Pb ages as the zircons. In contrast, colourless and oblate-shaped titanites from the western, penetratively deformed parts of the Eastern Segment give concordant ages of 976±4 and 956±6 Ma. Further to the east, similar titanite from both a penetratively deformed meta-granite and a ductile shear zone within a porphyritic quartz monzonite are strongly discordant close to late Sveconorwegian lower intercept ages. This type of titanite is interpreted to be syntectonic and formed during the upper greenschist (east)- to amphibolite (west)-facies, fabric-forming event in the Eastern Segment. Since the brown, igneous titanites and the zircons share a common igneous origin, and the single type of metamorphic titanites are either concordant or strongly discordant towards late Sveconorwegian intercept ages, it is inferred that no major tectonothermal event occurred between the time of TIB emplacement and the late Sveconorwegian tectonothermal reworking. Pre-Sveconorwegian, Palaeo- to Mesoproterozoic deformational and metamorphic events (Gothian), which have been inferred west of and further south within the Eastern Segment, appear to be absent in the northern part of this crustal unit.","author":[{"dropping-particle":"","family":"Söderlund","given":"Ulf","non-dropping-particle":"","parse-names":false,"suffix":""},{"dropping-particle":"","family":"Jarl","given":"Lars Gunnar","non-dropping-particle":"","parse-names":false,"suffix":""},{"dropping-particle":"","family":"Persson","given":"Per Olof","non-dropping-particle":"","parse-names":false,"suffix":""},{"dropping-particle":"","family":"Stephens","given":"Michael B.","non-dropping-particle":"","parse-names":false,"suffix":""},{"dropping-particle":"","family":"Wahlgren","given":"Carl Henric","non-dropping-particle":"","parse-names":false,"suffix":""}],"container-title":"Precambrian Research","id":"ITEM-37","issue":"1-2","issued":{"date-parts":[["1999"]]},"page":"29-48","title":"Protolith ages and timing of deformation in the eastern, marginal part of the Sveconorwegian orogen, southwestern Sweden","type":"article-journal","volume":"94"},"uris":["http://www.mendeley.com/documents/?uuid=77caf432-d4fd-451c-a433-78e0ce9d35e7"]},{"id":"ITEM-38","itemData":{"DOI":"10.1016/S0301-9268(01)00206-6","ISSN":"03019268","abstract":"Ion microprobe U-Th-Pb analyses of zircons in variably metamorphosed and veined orthogneisses in the southern part of the parautochthonous Eastern Segment of the Sveconorwegian (1.20-0.90 Ga) orogen, SW Sweden, broadly define two age groups, oscillatory and sector zoned magmatic zircon cores yield 1.70-1.68 Ga while overgrowths, homogeneous crystals, and recrystallized domains in primary zircon yield 1.46-1.42 Ga. In addition, a late-kinematic pegmatite was dated at 0.96 Ga, while a penetratively deformed granite dyke contains both 1444 ± 8 Ma magmatic and 982 ± 15 Ma metamorphic zircons. The 1.70-1.68 Ga ages date the orthogneiss protoliths and fall in the same age range as well-preserved rocks of the Transscandinavian Igneous Belt that forms a major part of the crust east of the Sveconorwegian orogen. Despite Sveconorwegian penetrative deformation under granulite to upper amphibolite conditions, secondary zircons yielding Sveconorwegian ages are virtually absent in the 1.70-1.68 Ga orthogneisses but are abundant in rocks younger than ca. 1.45 Ga. It is suggested that Zr hosted in magmatic phases was redistributed to form new zircon during the 1.46-1.42 Ga event, resulting in a mineralogy in which the main minerals were depleted in Zr. These data, therefore, imply that high-grade metamorphism may occur without associated growth of new zircon. Furthermore, the absence of secondary zircons with ages &gt; ca. 1.46 Ga suggests a re-assessment of models calling for extensive Gothian deformation and metamorphism in the Eastern Segment. © 2002 Elsevier Science B.V. All rights reserved.","author":[{"dropping-particle":"","family":"Söderlund","given":"Ulf","non-dropping-particle":"","parse-names":false,"suffix":""},{"dropping-particle":"","family":"Möller","given":"Charlotte","non-dropping-particle":"","parse-names":false,"suffix":""},{"dropping-particle":"","family":"Andersson","given":"Jenny","non-dropping-particle":"","parse-names":false,"suffix":""},{"dropping-particle":"","family":"Johansson","given":"Leif","non-dropping-particle":"","parse-names":false,"suffix":""},{"dropping-particle":"","family":"Whitehouse","given":"Martin","non-dropping-particle":"","parse-names":false,"suffix":""}],"container-title":"Precambrian Research","id":"ITEM-38","issue":"3-4","issued":{"date-parts":[["2002"]]},"page":"193-225","title":"Zircon geochronology in polymetamorphic gneisses in the Sveconorwegian orogen, SW Sweden: Ion microprobe evidence for 1.46-1.42 and 0.98-0.96 Ga reworking","type":"article-journal","volume":"113"},"uris":["http://www.mendeley.com/documents/?uuid=7dac95a3-180f-4f5b-a716-0c93fd395aad"]},{"id":"ITEM-39","itemData":{"DOI":"10.1080/11035890801301001","ISSN":"20000863","abstract":"The Kullaberg peninsula in NW Skåne renders km-long, continuous exposures of the Proterozoic crystalline basement. We report ion microprobe (SIMS) U–Pb zircon ages for six key lithologies at Kullaberg that constrain the geological history of SW Fennoscandia for a considerable time period. Igneous zircon in three varieties of gneiss granite yield ages of 1694±7 Ma, 1693±7 Ma and 1663±14 Ma, in the same age range as orthogneisses further north in the same crustal segment. Partial melting, manifested by formation of pegmatite dykes and veins, occurred at 1473±6 Ma. Emplacement of mafic dykes, today seen as a large number of north-trending amphibolite sheets across the Kullaberg peninsula, is dated at 961±6 Ma. The dykes, which fall in the same age range as the Blekinge-Dalarna dolerites (978–945 Ma) predate an event of amphibolite facies deformation, which presumably relates to exhumation of the crust following shortly after the Sveconorwegian compressional stage. A pegmatite was emplaced at 934±6 Ma after the crust had been exhumed through the ductile-brittle boundary. © 1996 Scandinavian University Press.","author":[{"dropping-particle":"","family":"Söderlund","given":"Ulf","non-dropping-particle":"","parse-names":false,"suffix":""},{"dropping-particle":"","family":"Karlsson","given":"Christine","non-dropping-particle":"","parse-names":false,"suffix":""},{"dropping-particle":"","family":"Johansson","given":"Leif","non-dropping-particle":"","parse-names":false,"suffix":""},{"dropping-particle":"","family":"Larsson","given":"Kent","non-dropping-particle":"","parse-names":false,"suffix":""}],"container-title":"Gff","id":"ITEM-39","issue":"1","issued":{"date-parts":[["2008"]]},"page":"1-10","title":"The Kullaberg peninsula – a glimpse of the Proterozoic evolution of SW Fennoscandia","type":"article-journal","volume":"130"},"uris":["http://www.mendeley.com/documents/?uuid=f3c95c4e-c339-46ce-8148-8bd07334138a"]},{"id":"ITEM-40","itemData":{"DOI":"10.1016/j.precamres.2015.04.004","ISSN":"03019268","abstract":"The southernmost Baltic Shield exposes polymetamorphic continental crust that was largely formed and accreted during a series of 1.92-1.66. Ga Paleoproterozoic orogenic events and later reworked during the 1.14-0.90. Ga Sveconorwegian orogeny. An intermediate period of metamorphism, deformation and magmatism at 1.47-1.38. Ga has been attributed to the Hallandian orogeny, but due to overprinting by Sveconorwegian high-grade metamorphism and deformation, the P-T-t evolution and deformation of the Hallandian event have remained obscure. This study presents the first quantitative P-T model of the Hallandian event using high-temperature aluminous gneisses in the south-easternmost marginal part of the Sveconorwegian orogen. The high-grade metamorphism and spatially associated granite magmatism are dated using U-Pb SIMS analysis of zircon. Petrography, bulk and mineral geochemistry, and pseudosection models demonstrate prograde staurolite-sillimanite-grade metamorphism reaching granulite-facies temperatures (700-750. °C) at low pressures (4-5. kbar), with the formation of Crd. +. Sil. +. Grt. +. K-fsp. +. Ilm. +. Melt. ±. Bt. The rocks followed a clockwise P-T path. Later stages involved the formation of sillimanite. +. biotite at the expense of garnet and cordierite. Local low-temperature and fluid-assisted retrogression also caused the formation of chlorite and muscovite at the expense of cordierite. Both granite and aluminous gneisses contain complex zircon with inherited 1.70. Ga igneous cores and high-U, secondary zircon, mainly formed by reworking of protolith cores. The latter date the Hallandian high-grade metamorphism at 1451. ±. 6. Ma and the granite magmatism at 1445. ±. 8. Ma. The presence of 1.70. Ga igneous zircon cores in both metamorphic and magmatic rocks suggests that they formed from similar protoliths. The protolith ages correlate with the youngest generation of magmatic rocks of the Transscandinavian Igneous Belt. The aluminous gneisses are of supracrustal origin, and may have formed by chemical alteration of magmatic rocks. Hallandian regional metamorphism took place under a strongly elevated geotherm and was associated with granitic magmatism, suggesting an accretionary orogenic setting. The Hallandian event may demonstrate an 1.47-1.38. Ga Andean-type continental margin at the SW margin of Baltica.","author":[{"dropping-particle":"","family":"Ulmius","given":"Jan","non-dropping-particle":"","parse-names":false,"suffix":""},{"dropping-particle":"","family":"Andersson","given":"Jenny","non-dropping-particle":"","parse-names":false,"suffix":""},{"dropping-particle":"","family":"Möller","given":"Charlotte","non-dropping-particle":"","parse-names":false,"suffix":""}],"container-title":"Precambrian Research","id":"ITEM-40","issued":{"date-parts":[["2015"]]},"page":"10-39","publisher":"Elsevier B.V.","title":"Hallandian 1.45Ga high-temperature metamorphism in Baltica: P-T evolution and SIMS U-Pb zircon ages of aluminous gneisses, SW Sweden","type":"article-journal","volume":"265"},"uris":["http://www.mendeley.com/documents/?uuid=bc3075af-800a-4e59-9da0-ecc80be0470e"]},{"id":"ITEM-41","itemData":{"DOI":"10.1016/S0301-9268(98)00084-9","ISSN":"03019268","abstract":"Geochronological data from different radiometric systems on high-grade metamorphic rocks in the Southwest Swedish Granulite Region, southwestern Sweden, are generally analytically precise but sometimes in conflict with each other. Age data from seven samples on which a variety of radiometric methods have been applied are presented. The age of peak metamorphism is determined by metamorphic zircons from two garnet amphibolites at c. 975 Ma using the conventional U-Pb isotope and Pb-Pb evaporation methods. Titanites from the same type of rocks give ages of c. 923 ± 3 Ma and 945 ± 2 Ma. The Sm-Nd data on mafic granulites and garnet amphibolites yield surprisingly young ages between 945 and 900 Ma, similar to previous Sm-Nd ages. These ages are comparable to, or even younger than, the 40Ar-39Ar hornblende ages that range between 1030 and 930 Ma. Assuming that the Sm-Nd systematics are entirely controlled by volume diffusion, the closure temperature of the Sm-Nd system in minerals from these rocks would be comparable to, or lower than, that of Ar diffusion in hornblende, i.e. around 500°C.","author":[{"dropping-particle":"","family":"Wang","given":"X. D.","non-dropping-particle":"","parse-names":false,"suffix":""},{"dropping-particle":"","family":"Söderlund","given":"U.","non-dropping-particle":"","parse-names":false,"suffix":""},{"dropping-particle":"","family":"Lindh","given":"A.","non-dropping-particle":"","parse-names":false,"suffix":""},{"dropping-particle":"","family":"Johansson","given":"L.","non-dropping-particle":"","parse-names":false,"suffix":""}],"container-title":"Precambrian Research","id":"ITEM-41","issue":"4","issued":{"date-parts":[["1998"]]},"page":"319-339","title":"U-Pb and Sm-Nd dating of high-pressure granulite- and upper amphibolite facies rocks from SW Sweden","type":"article-journal","volume":"92"},"uris":["http://www.mendeley.com/documents/?uuid=51b79f86-f4d6-4408-bab2-ebcc5b27795a"]},{"id":"ITEM-42","itemData":{"DOI":"10.1080/11035899409546162","ISBN":"1103589940954","ISSN":"20000863","abstract":"A U-Pb, Sm-Nd and Pb isotopic study has been made of plutonic rocks from south-western Sweden that adds new information on the crustal evolutionary history. The oldest Palaeoproterozoic plutonic rocks range in age between 1700 and 1600 Ma. They sub-divide into two groups, one is older than a migmatitic event approximately 1675 Ma ago. The younger granitoid group intruded 1640 to 1610 Ma ago. Plutonic rocks of a heterogeneous character intruded between 1570 and 1500 Ma ago. The plutonic rocks older than 1500 Ma have positive ɛNdvalues varying between 0.3 and 3.0 and the protoliths were derived from a depleted mantle at Tdm= 1.88 Ga or sligthly thereafter. A granite at Uddevalla that intruded at 1587 Ma has an ɛNdvalue of 3.7, which is only slightly lower than the depleted mantle value. In conclusion, the crust of south-western Sweden was formed between 1700 and 1500 Ma ago. The granitoid rocks of south-western Sweden intruded the Svecofennian rocks in south-central (Bergslagen) and south-eastern Sweden but the boundary is much obscured by the Protogine Zone, locus of repeated deformations. Plutonic rocks in south-western Sweden younger than 1500 Ma have negative ɛNd(T) values. The ɛNd(T)values of the youngest plutonic rock, the 900 Ma old Bohus granite, are -7.4 to -8.9 Ma. The analyzed post-1500 Ma granitoids all fall within the Nd evolutionary trend of the 1700 and 1500 Ma granitoids, and it is concluded that they were derived by remobilization of evolving Palaeoproterozoic crust. © 1994, Taylor and Francis Group. All rights reserved.","author":[{"dropping-particle":"","family":"Welin","given":"Eric","non-dropping-particle":"","parse-names":false,"suffix":""}],"container-title":"Gff","id":"ITEM-42","issue":"2","issued":{"date-parts":[["1994"]]},"page":"75-86","title":"Isotopic investigations of Proterozoic igneous rocks in south-western sweden","type":"article-journal","volume":"116"},"uris":["http://www.mendeley.com/documents/?uuid=45f09f84-9b69-4dec-b990-2292258f9f58"]}],"mendeley":{"formattedCitation":"(Jarl and Johansson, 1988; Hansen and Lindh, 1991; Johansson et al., 1993a; Lindh et al., 1994; Welin, 1994; Persson et al., 1995; Connelly and Åhäll, 1996; Söderlund, 1996; Åhäll et al., 1997; Möller and Söderlund, 1997; Wang et al., 1998; Christoffel et al., 1999; Claeson, 1999; Larson et al., 1999; Lundqvist and Persson, 1999; Andersson et al., 1999; Söderlund et al., 1999; 2002; 2004; 2008; Andersson et al., 2002; Scherstén et al., 2000; Alm et al., 2002; Jarl, 2002; Čečys et al., 2002; Hegardt et al., 2005; Söderlund and Ask, 2006; Möller et al., 2007; 2015; Rimša et al., 2007; Appelquist et al., 2008; Bingen et al., 2008a; Andersen et al., 2009; Lamminen et al., 2011; Eliasson et al., 2012; Brander et al., 2012; Hansen et al., 2015; Petersson et al., 2015b; 2017; Piñán Llamas et al., 2015; Ulmius et al., 2015; Beckman et al., 2017)","plainTextFormattedCitation":"(Jarl and Johansson, 1988; Hansen and Lindh, 1991; Johansson et al., 1993a; Lindh et al., 1994; Welin, 1994; Persson et al., 1995; Connelly and Åhäll, 1996; Söderlund, 1996; Åhäll et al., 1997; Möller and Söderlund, 1997; Wang et al., 1998; Christoffel et al., 1999; Claeson, 1999; Larson et al., 1999; Lundqvist and Persson, 1999; Andersson et al., 1999; Söderlund et al., 1999; 2002; 2004; 2008; Andersson et al., 2002; Scherstén et al., 2000; Alm et al., 2002; Jarl, 2002; Čečys et al., 2002; Hegardt et al., 2005; Söderlund and Ask, 2006; Möller et al., 2007; 2015; Rimša et al., 2007; Appelquist et al., 2008; Bingen et al., 2008a; Andersen et al., 2009; Lamminen et al., 2011; Eliasson et al., 2012; Brander et al., 2012; Hansen et al., 2015; Petersson et al., 2015b; 2017; Piñán Llamas et al., 2015; Ulmius et al., 2015; Beckman et al., 2017)","previouslyFormattedCitation":"(Jarl and Johansson, 1988; Hansen and Lindh, 1991; Johansson et al., 1993a; Lindh et al., 1994; Welin, 1994; Persson et al., 1995; Connelly and Åhäll, 1996; Söderlund, 1996; Åhäll et al., 1997; Möller and Söderlund, 1997; Wang et al., 1998; Christoffel et al., 1999; Claeson, 1999; Larson et al., 1999; Lundqvist and Persson, 1999; Andersson et al., 1999; Söderlund et al., 1999; 2002; 2004; 2008; Andersson et al., 2002; Scherstén et al., 2000; Alm et al., 2002; Jarl, 2002; Čečys et al., 2002; Hegardt et al., 2005; Söderlund and Ask, 2006; Möller et al., 2007; 2015; Rimša et al., 2007; Appelquist et al., 2008; Bingen et al., 2008a; Andersen et al., 2009; Lamminen et al., 2011; Eliasson et al., 2012; Brander et al., 2012; Hansen et al., 2015; Petersson et al., 2015b; 2017; Piñán Llamas et al., 2015; Ulmius et al., 2015; Beckman et al., 2017)"},"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 xml:space="preserve">(Jarl and Johansson, 1988; Hansen and Lindh, 1991; Johansson et al., 1993a; Lindh et al., 1994; Welin, 1994; Persson et al., 1995; Connelly and Åhäll, 1996; Söderlund, 1996; Åhäll et al., 1997; Möller and Söderlund, </w:t>
      </w:r>
      <w:r w:rsidRPr="00F140AE">
        <w:rPr>
          <w:rFonts w:ascii="Times New Roman" w:hAnsi="Times New Roman" w:cs="Times New Roman"/>
          <w:noProof/>
          <w:sz w:val="24"/>
          <w:szCs w:val="24"/>
          <w:lang w:val="en-GB"/>
        </w:rPr>
        <w:lastRenderedPageBreak/>
        <w:t>1997; Wang et al., 1998; Christoffel et al., 1999; Claeson, 1999; Larson et al., 1999; Lundqvist and Persson, 1999; Andersson et al., 1999; Söderlund et al., 1999; 2002; 2004; 2008; Andersson et al., 2002; Scherstén et al., 2000; Alm et al., 2002; Jarl, 2002; Čečys et al., 2002; Hegardt et al., 2005; Söderlund and Ask, 2006; Möller et al., 2007; 2015; Rimša et al., 2007; Appelquist et al., 2008; Bingen et al., 2008a; Andersen et al., 2009; Lamminen et al., 2011; Eliasson et al., 2012; Brander et al., 2012; Hansen et al., 2015; Petersson et al., 2015b; 2017; Piñán Llamas et al., 2015; Ulmius et al., 2015; Beckman et al., 2017)</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Transcandinavian Igneous Belt</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Pr="00F140AE">
        <w:rPr>
          <w:rFonts w:ascii="Times New Roman" w:hAnsi="Times New Roman" w:cs="Times New Roman"/>
          <w:sz w:val="24"/>
          <w:szCs w:val="24"/>
          <w:lang w:val="en-GB"/>
        </w:rPr>
        <w:instrText xml:space="preserve">ADDIN CSL_CITATION {"citationItems":[{"id":"ITEM-1","itemData":{"DOI":"10.1144/SP390.20","ISSN":"03058719","abstract":"In central parts of the Scandinavian Caledonides, detrital zircon signatures provide evidence of the change in character of the Baltoscandian crystalline basement, from the characteristic Late Palaeoproterozoic granites of the Transscandinavian Igneous Belt (TIB, c. 1650-1850 Ma) in the foreland Autochthon to the typical, mainly Mesoproterozoic-age profile (c. 950-1700 Ma) of the Sveconorwegian Orogen of southwestern Scandinavia in the hinterland. Late Ediacaran to Early Cambrian shallow-marine Vemdal quartzites of the Jämtlandian Nappes (Lower Allochthon) provide strong bimodal signatures with TIB (1700-1800 Ma) and Sveconorwegian, sensu stricto (900-1150 Ma) ages dominant. Mid-Ordovician turbidites (Norråker Formation) of the Lower Allochthon in Sweden, sourced from the west, have unimodal signatures dominated by Sveconorwegian ages with peaks at 1000-1100 Ma, but with subordinate components of older Mesoproterozoic zircons (1200-1650 Ma). Latest Ordovician shallow-marine quartzites also yield bimodal signatures, but are more dispersed than in the Vemdal quartzites. In the greenschist facies lower parts of the Middle Allochthon, the Fuda (Offerdal Nappe) and Särv Nappe signatures are either unimodal or bimodal (950-1100 and/or 1700-1850 Ma), with variable dominance of the younger or older group, and subordinate other Mesoproterozoic components. In the overlying, amphibolite to eclogite facies lower part of the Seve Nappe Complex, where the metasediments are dominated by feldspathic quartzites, calcsilicate-rich psammites and marbles, most units have bimodal signatures similar to the Särv Nappes, but more dispersed; one has a unimodal signature very similar to the Ordovician turbidites of the Jämtlandian Nappes. In the overlying Upper Allochthon, Lower Kä li (Baltica-proximal, Virisen Terrane), Late Ordovician quartzites provide unimodal signatures dominated by Sveconorwegian ages (sensu stricto). Further north in the Scandes, previously published zircon signatures in quartzites of the Lower Allochthon are similar to the Vemdal quartzites in Jämtland. Data from the Kalak Nappes at 708N are in no way exotic to the Sveconorwegian Baltoscandian margin. They do show a Timanian influence (ages of c. 560-610 Ma), as would be expected from the palinspastic reconstructions of the nappes. Thus the detrital zircon signatures reported here and published elsewhere provide supporting evidence for a continuation northwards of the Sveconorwegian Orogen in the Neoprot…","author":[{"dropping-particle":"","family":"Gee","given":"David G.","non-dropping-particle":"","parse-names":false,"suffix":""},{"dropping-particle":"","family":"Ladenberger","given":"Anna","non-dropping-particle":"","parse-names":false,"suffix":""},{"dropping-particle":"","family":"Dahlqvist","given":"Peter","non-dropping-particle":"","parse-names":false,"suffix":""},{"dropping-particle":"","family":"Majka","given":"Jarosław","non-dropping-particle":"","parse-names":false,"suffix":""},{"dropping-particle":"","family":"Be'Eri-Shlevin","given":"Yaron","non-dropping-particle":"","parse-names":false,"suffix":""},{"dropping-particle":"","family":"Frei","given":"Dirk","non-dropping-particle":"","parse-names":false,"suffix":""},{"dropping-particle":"","family":"Thomsen","given":"Tonny","non-dropping-particle":"","parse-names":false,"suffix":""}],"container-title":"Geological Society Special Publication","id":"ITEM-1","issue":"1","issued":{"date-parts":[["2014"]]},"page":"131-155","title":"The baltoscandian margin detrital zircon signatures of the central scandes","type":"article-journal","volume":"390"},"uris":["http://www.mendeley.com/documents/?uuid=4b2698c2-7e7a-4cfa-8f71-863698fec412"]},{"id":"ITEM-2","itemData":{"DOI":"10.1016/j.sedgeo.2008.07.001","ISSN":"00370738","abstract":"A study of modern river sediments from northern Scandinavia has shown that detrital zircon populations derived from the Fennoscandian Shield are fundamentally different to those derived from the Caledonian Nappe Domain. The zircon age spectra derived from the Fennoscandian Shield are essentially unimodal or bimodal, whereas the Caledonian Nappe Domain spectra are much more diverse, showing multiple peaks and a wider range of ages. The greater diversity of the Caledonian Domain zircon populations compared with those from the Fennoscandian Shield reflects the fundamentally different nature of the source regions. The Caledonian Nappe Domain largely comprises metasedimentary rocks, which were themselves derived from the variety of precursor sources available at the time, mainly situated in Baltica but with Laurentian influences in the Uppermost Allochthon. By contrast, the Fennoscandian Shield zircons were largely derived from granitoid rocks formed during specific crust-forming events. Thus, the Fennoscandian Shield spectra are typical of first-cycle, basement-derived detritus, whereas the Caledonian Nappe Domain spectra are typical of a multicyclic source. The study suggests that zircon age spectra, when combined with mineralogical or petrographic data, can help to distinguish first-cycle from polycyclic sediment, with complex zircon age spectra being likely to diagnose polycyclic sources, and simple spectra more likely to indicate first-cycle sediment. Comparison between the zircons in Scandinavian rivers and Cretaceous sandstones in the Norwegian Sea support previous interpretations of provenance data that indicate a non-Scandinavian source (East Greenland) for some of the Cretaceous sandstones. © 2008 Elsevier B.V. All rights reserved.","author":[{"dropping-particle":"","family":"Morton","given":"Andrew","non-dropping-particle":"","parse-names":false,"suffix":""},{"dropping-particle":"","family":"Fanning","given":"Mark","non-dropping-particle":"","parse-names":false,"suffix":""},{"dropping-particle":"","family":"Milner","given":"Paul","non-dropping-particle":"","parse-names":false,"suffix":""}],"container-title":"Sedimentary Geology","id":"ITEM-2","issue":"1-2","issued":{"date-parts":[["2008"]]},"page":"61-85","title":"Provenance characteristics of Scandinavian basement terrains: Constraints from detrital zircon ages in modern river sediments","type":"article-journal","volume":"210"},"uris":["http://www.mendeley.com/documents/?uuid=8b8e427c-d6ec-4429-9bc3-3afcf2ba895d"]},{"id":"ITEM-3","itemData":{"DOI":"10.1016/j.precamres.2018.11.011","ISSN":"03019268","abstract":"The middle Neoproterozoic Visingsö Group, Southern Sweden, is a fossiliferous mixed carbonate-siliciclastic unit that provides an environmental and biological record of southeast (present day coordinates) Baltica. Extensive work on microfossil assemblages has allowed correlation with geochronologically constrained middle Neoproterozoic units elsewhere and a proposed depositional age between </w:instrText>
      </w:r>
      <w:r w:rsidRPr="00F140AE">
        <w:rPr>
          <w:rFonts w:ascii="Cambria Math" w:hAnsi="Cambria Math" w:cs="Cambria Math"/>
          <w:sz w:val="24"/>
          <w:szCs w:val="24"/>
          <w:lang w:val="en-GB"/>
        </w:rPr>
        <w:instrText>∼</w:instrText>
      </w:r>
      <w:r w:rsidRPr="00F140AE">
        <w:rPr>
          <w:rFonts w:ascii="Times New Roman" w:hAnsi="Times New Roman" w:cs="Times New Roman"/>
          <w:sz w:val="24"/>
          <w:szCs w:val="24"/>
          <w:lang w:val="en-GB"/>
        </w:rPr>
        <w:instrText>780 and 730 Ma. The stratigraphic succession comprises three informal formations that record a shift in depositional environment from fluviomarine to a retrograding marine fan delta system. Petrographic and U-Pb LA-ICPMS detrital zircon (DZ) analyses are reported on six sandstone samples spanning the three formations. DZ ages range from 2840 to 919 Ma, with significant populations at 1870, 1800, 1320, and 1020 Ma. Each formation is characterized by a distinct age distribution. In the lower formation, ages are dominated by a peak at 1020 Ma, in the middle formation, however, ages are skewed toward 1800–1870 Ma. DZs from the upper formation display a more bell-curve shaped distribution, with dominant age peaks at 1550 and 1420 Ma. Provenance analysis indicates that the lower formation was likely sourced from the Feda-Sirdal magmatic belt in the distal Telemarkia lithotectonic unit to the west. DZ populations in the middle formation, combined with sedimentology, indicate tectonic activity and sourcing of the older Transscandinavian Igneous Belt east of the Sveconorwegian Front. DZs from the upper member show a predominance of Gothian and Hallandian magmatic rocks sourced from the west and, coupled with sedimentology, indicate tectonic quiescence. The maximum depositional age (919 ± 25 Ma, youngest single grain; 941 ± 12 Ma, average of five youngest grains) is more than 100 m.y. older than the purported age of the strata based on previous paleontological studies, and therefore necessitates that other dating methods be utilized to generate an age model for the Visingsö Group.","author":[{"dropping-particle":"","family":"Pulsipher","given":"Mikaela A.","non-dropping-particle":"","parse-names":false,"suffix":""},{"dropping-particle":"","family":"Dehler","given":"Carol M.","non-dropping-particle":"","parse-names":false,"suffix":""}],"container-title":"Precambrian Research","id":"ITEM-3","issue":"October 2018","issued":{"date-parts":[["2019"]]},"page":"323-333","publisher":"Elsevier","title":"U-Pb detrital zircon geochronology, petrography, and synthesis of the middle Neoproterozoic Visingsö Group, Southern Sweden","type":"article-journal","volume":"320"},"uris":["http://www.mendeley.com/documents/?uuid=dd6cdf43-b899-47b5-8c6b-cf2b18b2daaa"]}],"mendeley":{"formattedCitation":"(Morton et al., 2008; Gee et al., 2014; Pulsipher and Dehler, 2019)","plainTextFormattedCitation":"(Morton et al., 2008; Gee et al., 2014; Pulsipher and Dehler, 2019)","previouslyFormattedCitation":"(Morton et al., 2008; Gee et al., 2014; Pulsipher and Dehler, 2019)"},"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Morton et al., 2008; Gee et al., 2014; Pulsipher and Dehler, 2019)</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Svecofennia</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Pr="00F140AE">
        <w:rPr>
          <w:rFonts w:ascii="Times New Roman" w:hAnsi="Times New Roman" w:cs="Times New Roman"/>
          <w:sz w:val="24"/>
          <w:szCs w:val="24"/>
          <w:lang w:val="en-GB"/>
        </w:rPr>
        <w:instrText xml:space="preserve">ADDIN CSL_CITATION {"citationItems":[{"id":"ITEM-1","itemData":{"DOI":"10.1016/j.precamres.2007.08.007","ISSN":"03019268","abstract":"Detrital zircon U-Pb SIMS data on quartz-rich metasandstone units presumed to belong to the upper part of the Svecofennian stratigraphy in southeastern Finland and east-central Sweden suggest the existence of clastic sedimentary basins between the two main orogenic phases at 1.89-1.86 Ga and 1.83-1.79 Ga, during a period referred to as the intra-orogenic phase (1.86-1.83 Ga). Stratigraphically below the metasandstone at Hamrånge, east-central Sweden, is a metadacite with an U-Pb zircon TIMS age of 1888 ± 6 Ma, which indicates the maximum age of sedimentation. It also indicates that an earlier proposed correlation of Hamrånge metavolcanic rocks and 1.86 Ga equivalents at Los to the northwest must be rejected. Instead, there is a temporal affinity to the metavolcanic rocks in the Bergslagen Province to the south or Southern Finland to the east. Quartz-rich metasandstone samples from four localities, Luukkola, Pyhäntaka and Tiirismaa in Finland and Hamrånge in Sweden, yield multimodal detrital zircon age distributions with main populations at 2.95-2.60 Ga, 2.10-1.95 Ga and 1.92-1.85 Ga. The groups are similar in all four samples, and they are comparable to previously reported detrital ages in this part of the Fennoscandian Shield. The oldest zircon analysed gave an age of 3.32 Ga (Tiirismaa). The maximum ages of sedimentation (and of subsequent deformation and metamorphism), indicated by the youngest detrital zircon, from the four localities are 1842 ± 10 Ma (Luukkola), 1865 ± 11 Ma (Pyhäntaka), 1848 ± 13 Ma (Tiirismaa), and 1855 ± 10 Ma (Hamrånge), respectively. Possible source rocks for these zircon grains are found within and around the vast Ljusdal Batholith in Sweden, and in the Arc Complexes of Western and Southern Finland. It is concluded that several intra-orogenic sedimentary basins existed during the time interval 1.86-1.83 Ga ago, between two major orogenic events in the Fennoscandian Shield. © 2007 Elsevier B.V. All rights reserved.","author":[{"dropping-particle":"","family":"Bergman","given":"S.","non-dropping-particle":"","parse-names":false,"suffix":""},{"dropping-particle":"","family":"Högdahl","given":"K.","non-dropping-particle":"","parse-names":false,"suffix":""},{"dropping-particle":"","family":"Nironen","given":"M.","non-dropping-particle":"","parse-names":false,"suffix":""},{"dropping-particle":"","family":"Ogenhall","given":"E.","non-dropping-particle":"","parse-names":false,"suffix":""},{"dropping-particle":"","family":"Sjöström","given":"H.","non-dropping-particle":"","parse-names":false,"suffix":""},{"dropping-particle":"","family":"Lundqvist","given":"L.","non-dropping-particle":"","parse-names":false,"suffix":""},{"dropping-particle":"","family":"Lahtinen","given":"R.","non-dropping-particle":"","parse-names":false,"suffix":""}],"container-title":"Precambrian Research","id":"ITEM-1","issue":"3-4","issued":{"date-parts":[["2008"]]},"page":"231-249","title":"Timing of Palaeoproterozoic intra-orogenic sedimentation in the central Fennoscandian Shield; evidence from detrital zircon in metasandstone","type":"article-journal","volume":"161"},"uris":["http://www.mendeley.com/documents/?uuid=482088ce-2dcd-472d-b294-68a0abe94dd6"]},{"id":"ITEM-2","itemData":{"DOI":"10.1016/0301-9268(93)90071-9","ISBN":"0301-9268","ISSN":"03019268","abstract":"Metasediments intruded by 1.90-1.87 Ga old plutonic rocks form the oldest major Proterozoic crustal component in the Svecofennian Domain of the Baltic (Fennoscandian) Shield. Their NdTDMmodel ages and conventional multigrain zircon UPb ages between 2.4 and 2.1 Ga have previously been interpreted either as mixing ages between </w:instrText>
      </w:r>
      <w:r w:rsidRPr="00F140AE">
        <w:rPr>
          <w:rFonts w:ascii="Cambria Math" w:hAnsi="Cambria Math" w:cs="Cambria Math"/>
          <w:sz w:val="24"/>
          <w:szCs w:val="24"/>
          <w:lang w:val="en-GB"/>
        </w:rPr>
        <w:instrText>∼</w:instrText>
      </w:r>
      <w:r w:rsidRPr="00F140AE">
        <w:rPr>
          <w:rFonts w:ascii="Times New Roman" w:hAnsi="Times New Roman" w:cs="Times New Roman"/>
          <w:sz w:val="24"/>
          <w:szCs w:val="24"/>
          <w:lang w:val="en-GB"/>
        </w:rPr>
        <w:instrText xml:space="preserve"> 1.9 Ga old juvenile materials and a minor Archaean component, or as actual rock and protolith ages. To resolve the ensuing controversy, 120 individual detrital zircons from Svecofennian metasediments in Sweden and Finland were analysed using the SHRIMP ion microprobe. The oldest materials in this array are a 3.44 Ga old zircon from the Tampere Schist Belt in Finland and a 3.32 Ga old crystal from southeastern Sweden. About 30% of the analysed crystals are 2.97-2.60 Ga old, while </w:instrText>
      </w:r>
      <w:r w:rsidRPr="00F140AE">
        <w:rPr>
          <w:rFonts w:ascii="Cambria Math" w:hAnsi="Cambria Math" w:cs="Cambria Math"/>
          <w:sz w:val="24"/>
          <w:szCs w:val="24"/>
          <w:lang w:val="en-GB"/>
        </w:rPr>
        <w:instrText>∼</w:instrText>
      </w:r>
      <w:r w:rsidRPr="00F140AE">
        <w:rPr>
          <w:rFonts w:ascii="Times New Roman" w:hAnsi="Times New Roman" w:cs="Times New Roman"/>
          <w:sz w:val="24"/>
          <w:szCs w:val="24"/>
          <w:lang w:val="en-GB"/>
        </w:rPr>
        <w:instrText xml:space="preserve"> 65% have ages between 2.12 and 1.88 Ga. Thus there is no evidence of 2.6-2.1 Ga old protoliths, but the age range of the Proterozoic zircons indicates that a major area of 2.1-1.9 Ga old crust was in erosional position 1.9 Ga ago. This implies that the formation of Palaeoproterozoic crust in the Baltic Shield or its one-time close neighbourhood must have commenced 100-200 Ma earlier than hitherto assumed. In conjunction with previously obtained isotopic data, the youngest detritus ages of the present study constrain the age of Svecofennian sedimentation. It can also be concluded that the Archaean zircons found in quartzites from southern Sweden may have been derived from source areas to the southwest of the central-Svecofennian marine depositional basin, the so-called Bothnian Basin, separating southern Sweden from the Archaean craton in the northeastern part of the Shield. © 1993.","author":[{"dropping-particle":"","family":"Claesson","given":"Stefan","non-dropping-particle":"","parse-names":false,"suffix":""},{"dropping-particle":"","family":"Huhma","given":"Hannu","non-dropping-particle":"","parse-names":false,"suffix":""},{"dropping-particle":"","family":"Kinny","given":"Peter D.","non-dropping-particle":"","parse-names":false,"suffix":""},{"dropping-particle":"","family":"Williams","given":"Ian S.","non-dropping-particle":"","parse-names":false,"suffix":""}],"container-title":"Precambrian Research","id":"ITEM-2","issue":"1-4","issued":{"date-parts":[["1993"]]},"page":"109-130","title":"Svecofennian detrital zircon ages-implications for the Precambrian evolution of the Baltic Shield","type":"article-journal","volume":"64"},"uris":["http://www.mendeley.com/documents/?uuid=e677bb00-0cb3-4149-a80f-f389ae2be70e"]},{"id":"ITEM-3","itemData":{"DOI":"10.1016/j.precamres.2009.08.008","ISSN":"03019268","abstract":"Geochronology of detrital zircons and their overgrowths combined with whole-rock geochemical and Sm-Nd isotopic data can be used to distinguish different stages of sediment recycling and metamorphism during multiphase orogenic evolution. This approach is applied to the Paleoproterozoic sedimentary rocks of the Tampere and Pirkanmaa belts (southern Finland) in the center of the composite Svecofennian orogen. The lower part of the Tampere belt succession and bulk of the Pirkanmaa belt are characterized by turbidites whereas the upper part of the Tampere belt succession is dominated by 1.90-1.89 Ga mature arc-type volcanic rocks. Detrital zircon geochronology indicates that the Tampere and Pirkanmaa belts have a coeval 1.92-1.89 Ga depositional and tectonic history. Ages of pre-depositional zircon overgrowths vary from 1.91 Ga to 2.0 Ga with clusters at 1.92 Ga and 1.98 Ga. Within the Pirkanmaa belt, post-depositional zircon overgrowths indicate metamorphic culmination at c. 1885 Ma in the Vammala Ni-zone and at c. 1875 Ma in the northern part. The lower conglomerates and graywackes in the Tampere belt and their equivalents in the Pirkanmaa belt are rich both in Neoarchean and Paleoproterozoic grains, the latter ranging in age from 1.9 to 2.1 Ga. Compared to these, a sample from the Vammala Ni-zone has an exotic provenance with at least c. 1.90 Ga, 2.04-2.15 Ga, 2.38-2.48 Ga and 2.57-2.63 Ga components. A sedimentary recycling and tectonic model for the central Fennoscandia is proposed, in which the Paleoproterozoic Keitele + Bergslagen continent was formed during an unnamed orogeny at 1.98-1.97 Ga. The Archean Norrbotten microcontinent was attached to the continent at 1.97-1.93 Ga. Upper Kaleva turbidites, derived from the Lapland-Kola orogen in the north, were deposited before 1.92 Ga on a passive margin of the Archean Karelia craton. The Karelia craton collided with the Keitele + Bergslagen + Norrbotten continent at c. 1.92 Ga forming the Lapland-Savo orogen. Subsequent evolution led to rifting and break-up of the latter continent into two microcontinents in the hinterland. At 1.92-1.91 Ga the rift was developed into a subsiding passive margin of the Keitele microcontinent with voluminous turbidite deposition, now seen as graywackes in the Tampere, Pirkanmaa and Pohjanmaa (western Finland) belts. The turbidite material was derived from the rising Lapland-Savo orogen and included recycled Upper Kaleva, recycled (sandstones) and first-cycle 2.03-1.97 Ga d…","author":[{"dropping-particle":"","family":"Lahtinen","given":"R.","non-dropping-particle":"","parse-names":false,"suffix":""},{"dropping-particle":"","family":"Huhma","given":"H.","non-dropping-particle":"","parse-names":false,"suffix":""},{"dropping-particle":"","family":"Kähkönen","given":"Y.","non-dropping-particle":"","parse-names":false,"suffix":""},{"dropping-particle":"","family":"Mänttäri","given":"I.","non-dropping-particle":"","parse-names":false,"suffix":""}],"container-title":"Precambrian Research","id":"ITEM-3","issue":"3-4","issued":{"date-parts":[["2009"]]},"page":"310-336","title":"Paleoproterozoic sediment recycling during multiphase orogenic evolution in Fennoscandia, the Tampere and Pirkanmaa belts, Finland","type":"article-journal","volume":"174"},"uris":["http://www.mendeley.com/documents/?uuid=a5942e2f-fa31-4903-aab1-a65f626c5c0c"]},{"id":"ITEM-4","itemData":{"DOI":"10.1016/j.precamres.2017.07.025","ISSN":"03019268","abstract":"The Western Finland (WF) supersuite, characterized by supracrustal rocks and intruding plutonic rocks, forms the core component of the coupled Bothnian oroclines in the central part of the Svecofennian orogen. We present here geochemical-isotope data, detrital zircon age data on sedimentary rocks and age data on granitoid plutons within the WF supersuite in the Pirkanmaa (PB) and Pohjanmaa (PoB) belt representing the southernmost limb of the southern and the hinge zone of the northern Bothnian orocline, respectively. The Tampere belt (TB) in the north and Häme belt (HB) in the south bound the PB. Basaltic to picritic volcanic rocks in the WF supersuite, with a proposed eruption age at ca. 1.91 Ga (1.92–1.90 Ga), show locally pillow-structures and are typically associated with black shales ± cherts ± carbonate-bearing rocks. Based on geochemistry and Sm-Nd data a variable MORB-WPB-type origin is evident and an evolution scenario from earlier WPB-type (rifting) to more MORB-affinity (ocean/sea opening) is proposed. Detrital zircon age distributions from sedimentary rocks with ≥1.91 Ga maximum depositional age in the TB, PB and HB have been compared and typically the age distributions of &lt;2.2 Ga zircons in different areas favor comparable source characteristics. The major metamorphic event at 1885–1875 Ma in the WF supersuite is well dated. Although an earlier metamorphic stage at 1.92–1.91 Ga is locally probable most of the &lt;1.94 Ga overgrowths in the WF supersuite are considered pre-depositional and recycled. Two models are presented to explain the hypothesis of similar pre-1.91 Ga evolution in the WF supersuite and lowermost parts of the TB and HB, and contemporaneous arc magmatism at 1.90–1.88 Ga in the Skellefte district (SD), Central Finland Granitoid Complex (CFGC), TB and HB: a) all the 1.90–1.88 Ga volcanic rocks have formed in one linear arc system from the SD to the HB; b) there have been two separate arcs SD-CFGC-TB and HB of similar age with double-plunging subduction zones. In both models, orogen parallel shortening and buckling is geometrically viable mechanisms for the origin of oroclinal bending, but slab rollback models should also be evaluated in further studies.","author":[{"dropping-particle":"","family":"Lahtinen","given":"R.","non-dropping-particle":"","parse-names":false,"suffix":""},{"dropping-particle":"","family":"Huhma","given":"Hannu","non-dropping-particle":"","parse-names":false,"suffix":""},{"dropping-particle":"","family":"Sipilä","given":"Pekka","non-dropping-particle":"","parse-names":false,"suffix":""},{"dropping-particle":"","family":"Vaarma","given":"Markus","non-dropping-particle":"","parse-names":false,"suffix":""}],"container-title":"Precambrian Research","id":"ITEM-4","issue":"January","issued":{"date-parts":[["2017"]]},"page":"264-281","publisher":"Elsevier","title":"Geochemistry, U-Pb geochronology and Sm-Nd data from the Paleoproterozoic Western Finland supersuite – A key component in the coupled Bothnian oroclines","type":"article-journal","volume":"299"},"uris":["http://www.mendeley.com/documents/?uuid=9f086955-862e-4507-937c-d7a2602cb635"]},{"id":"ITEM-5","itemData":{"DOI":"10.1016/j.sedgeo.2008.07.001","ISSN":"00370738","abstract":"A study of modern river sediments from northern Scandinavia has shown that detrital zircon populations derived from the Fennoscandian Shield are fundamentally different to those derived from the Caledonian Nappe Domain. The zircon age spectra derived from the Fennoscandian Shield are essentially unimodal or bimodal, whereas the Caledonian Nappe Domain spectra are much more diverse, showing multiple peaks and a wider range of ages. The greater diversity of the Caledonian Domain zircon populations compared with those from the Fennoscandian Shield reflects the fundamentally different nature of the source regions. The Caledonian Nappe Domain largely comprises metasedimentary rocks, which were themselves derived from the variety of precursor sources available at the time, mainly situated in Baltica but with Laurentian influences in the Uppermost Allochthon. By contrast, the Fennoscandian Shield zircons were largely derived from granitoid rocks formed during specific crust-forming events. Thus, the Fennoscandian Shield spectra are typical of first-cycle, basement-derived detritus, whereas the Caledonian Nappe Domain spectra are typical of a multicyclic source. The study suggests that zircon age spectra, when combined with mineralogical or petrographic data, can help to distinguish first-cycle from polycyclic sediment, with complex zircon age spectra being likely to diagnose polycyclic sources, and simple spectra more likely to indicate first-cycle sediment. Comparison between the zircons in Scandinavian rivers and Cretaceous sandstones in the Norwegian Sea support previous interpretations of provenance data that indicate a non-Scandinavian source (East Greenland) for some of the Cretaceous sandstones. © 2008 Elsevier B.V. All rights reserved.","author":[{"dropping-particle":"","family":"Morton","given":"Andrew","non-dropping-particle":"","parse-names":false,"suffix":""},{"dropping-particle":"","family":"Fanning","given":"Mark","non-dropping-particle":"","parse-names":false,"suffix":""},{"dropping-particle":"","family":"Milner","given":"Paul","non-dropping-particle":"","parse-names":false,"suffix":""}],"container-title":"Sedimentary Geology","id":"ITEM-5","issue":"1-2","issued":{"date-parts":[["2008"]]},"page":"61-85","title":"Provenance characteristics of Scandinavian basement terrains: Constraints from detrital zircon ages in modern river sediments","type":"article-journal","volume":"210"},"uris":["http://www.mendeley.com/documents/?uuid=8b8e427c-d6ec-4429-9bc3-3afcf2ba895d"]}],"mendeley":{"formattedCitation":"(Claesson et al., 1993; Bergman et al., 2008; Morton et al., 2008; Lahtinen et al., 2009; 2017)","plainTextFormattedCitation":"(Claesson et al., 1993; Bergman et al., 2008; Morton et al., 2008; Lahtinen et al., 2009; 2017)","previouslyFormattedCitation":"(Claesson et al., 1993; Bergman et al., 2008; Morton et al., 2008; Lahtinen et al., 2009; 2017)"},"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Claesson et al., 1993; Bergman et al., 2008; Morton et al., 2008; Lahtinen et al., 2009; 2017)</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 xml:space="preserve">; </w:t>
      </w:r>
      <w:r>
        <w:rPr>
          <w:rFonts w:ascii="Times New Roman" w:hAnsi="Times New Roman" w:cs="Times New Roman"/>
          <w:b/>
          <w:bCs/>
          <w:sz w:val="24"/>
          <w:szCs w:val="24"/>
          <w:lang w:val="en-GB"/>
        </w:rPr>
        <w:t xml:space="preserve">Armorican Massif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007/s00531-018-1600-3","ISBN":"0123456789","ISSN":"14373262","abstract":"Muscovite peraluminous granites (MPGs) form by partial melting of the continental crust and can be related to metalliferous deposits such as tin, tungsten, and uranium (U). Metal enrichment in MPGs commonly results from fractional crystallization, but the metal contents of the source play a major role for their fertility. Between ca. 320 and 300 Ma (Late Carboniferous), the French Armorican Variscan belt was intruded by numerous U-fertile MPGs that contain inherited zircon grains with a wide range of ages from Archean-to-Carboniferous. U–Pb and Hf isotopic data of zircon grains from Brioverian-to-Carboniferous sediments, Cambrian-to-Early Carboniferous granitoids, and Late Carboniferous MPGs indicate that the crust of the Armorican Massif is made up by detritus mainly derived from the West African craton (3500–1600 Ma; TDM = 3.8–2.3 Ga), Grenvillian belt (1200–900 Ma; TDM = 2.7–1.2 Ga), and Avalonian–Cadomian belt (800–550 Ma; TDM = 2.5–0.8 Ga) and that the crust was affected by magmatic events at 510–470 Ma (TDM = 1.6–0.6 Ga), 410–330 Ma (TDM = 1.6–1 Ga), and 320–300 Ma. Furthermore, they reveal that the Late Carboniferous MPGs were mainly formed by partial melting of Brioverian sediments with Cambro–Ordovician and Devonian–Carboniferous granitoids, which are all genetically linked with each other and characterized by Th/U &lt; 4. The new data suggest that the U-fertile MPGs result from multiple reworking of U-rich Brioverian sediments, deposited ca. 550 Ma ago on the northern margin of Gondwana, and partially molten during several Paleozoic events, causing a successive increase in U content in the middle-upper crust.","author":[{"dropping-particle":"","family":"Ballouard","given":"C.","non-dropping-particle":"","parse-names":false,"suffix":""},{"dropping-particle":"","family":"Poujol","given":"M.","non-dropping-particle":"","parse-names":false,"suffix":""},{"dropping-particle":"","family":"Zeh","given":"A.","non-dropping-particle":"","parse-names":false,"suffix":""}],"container-title":"International Journal of Earth Sciences","id":"ITEM-1","issue":"7","issued":{"date-parts":[["2018"]]},"page":"2317-2336","publisher":"Springer Berlin Heidelberg","title":"Multiple crust reworking in the French Armorican Variscan belt: implication for the genesis of uranium-fertile leucogranites","type":"article-journal","volume":"107"},"uris":["http://www.mendeley.com/documents/?uuid=8cd232b5-cc36-49bf-bfa2-bd2b8953d398"]},{"id":"ITEM-2","itemData":{"DOI":"10.1016/j.gr.2020.11.004","ISSN":"1342937X","abstract":"The temporal evolution of the sedimentary source areas of the Armorican Massif, involving Ediacaran to Upper Ordovician strata, is investigated to gain insight into the palaeogeographic affinities and changes that occurred as a result of Cadomian orogenesis. Until now, palaeogeographic reconstructions based on geodynamic, stratigraphic and paleontological data have shown geological continuity between the Armorican Massif and the Iberian and Bohemian massifs and have allowed researchers to locate the Armorican Massif near the West African Craton and the Trans-Saharan Belt. This study goes beyond the interpretations based on lithostratigraphic correlation, which may be influenced by allocyclic factors (e.g., sea-level change) or fauna assemblages that have a wide provincial distribution, to provide a correct assessment of sediment flux. To determine the palaeogeographic location more accurately, the provenance of the siliciclastic sediments was examined in this study using U–Pb LA-MC-ICP–MS geochronology on detrital zircons coupled with whole-rock Sm–Nd and zircon Lu–Hf isotope analysis. This work was carried out on the sedimentary succession of the Medio Armorican Domain. The oldest studied sedimentary rocks were shown to belong to the Brioverian succession, which contains mainly 519–781 Ma old zircons, likely derived from sources that are still present in the Armorican basement. Successively, the lower Paleozoic succession was deposited in the rift stages of the Rheic Ocean, with contributions from a new source of 827–1120 Ma old zircons. A comparison of the zircon populations showed an increase in negative εNd(t) and εHf(t) values of the sedimentary supply in the post-Cadomian samples. Moreover, it revealed that the Medio and North Armorican domains had different locations during the Lower Ordovician, and that some areas of the Iberian Massif and the Medio Armorican Domain close to the Sahara Metacraton and Arabian-Nubian Shield were contiguous.","author":[{"dropping-particle":"","family":"Dabard","given":"Marie Pierre","non-dropping-particle":"","parse-names":false,"suffix":""},{"dropping-particle":"","family":"Loi","given":"Alfredo","non-dropping-particle":"","parse-names":false,"suffix":""},{"dropping-particle":"","family":"Pavanetto","given":"Pamela","non-dropping-particle":"","parse-names":false,"suffix":""},{"dropping-particle":"","family":"Meloni","given":"Mattia Alessio","non-dropping-particle":"","parse-names":false,"suffix":""},{"dropping-particle":"","family":"Hauser","given":"Natalia","non-dropping-particle":"","parse-names":false,"suffix":""},{"dropping-particle":"","family":"Matteini","given":"Massimo","non-dropping-particle":"","parse-names":false,"suffix":""},{"dropping-particle":"","family":"Funedda","given":"Antonio","non-dropping-particle":"","parse-names":false,"suffix":""}],"container-title":"Gondwana Research","id":"ITEM-2","issued":{"date-parts":[["2021"]]},"page":"63-76","publisher":"International Association for Gondwana Research","title":"Provenance of Ediacaran-Ordovician sediments of the Medio Armorican Domain, Brittany, West France: Constraints from U/Pb detrital zircon and Sm–Nd isotope data","type":"article-journal","volume":"90"},"uris":["http://www.mendeley.com/documents/?uuid=7c55c77e-8bb5-46f4-b48f-670f40458002"]},{"id":"ITEM-3","itemData":{"DOI":"10.1016/j.tecto.2019.06.015","ISSN":"00401951","abstract":"The Armorican Massif experienced a poly-orogenic evolution, represented by the Neoproterozoic Cadomian and the Devonian-Carboniferous Variscan tectonothermal events. In the southernmost part of the Armorican Domain (or Armorica microcontinent), the St-Georges-sur-Loire Unit consists of a block-in-matrix subunit, and a turbiditic subunit in the South and North, respectively. The St-Georges-sur Loire unit is interpreted as a remnant back-arc basin formed in Silurian-Early Devonian (ca. 440–400 Ma), and was deformed during the Variscan orogeny. Most of the sedimentary and magmatic blocks enclosed in clastic matrix are olistoliths derived from an assumed southern area called the “missing domain”, presently exposed as the Variscan Mauges Nappe composed of the Cadomian rocks and Early Paleozoic sedimentary cover. The “missing domain” was subducted beneath the Armorican massif during the Variscan collision. Detrital zircon age spectra from sandstones and siltstones from the olistostrome matrix reveal Neoproterozoic and Early Paleozoic age clusters, and less abundant Paleoproterozoic and Archean ages. Hf isotopic compositions of detrital zircons indicate dominantly negative εHf (t) values which are in agreement with a recycled continental source. Minor positive values correspond to a juvenile component that was formed during the Neoproterozoic Cadomian orogeny or Archean-Paleoproterozoic events. The Cambrian and Early Ordovician ages can be related to the pre-Variscan rifting of the Pannotia megacontinent that separated the Armorica microcontinent from Gondwana. Neoproterozoic ages imply a source of the magmatic rocks exposed in the Cadomian belt of the northern part of the Armorica microcontinent, and in the Mauges Nappe.","author":[{"dropping-particle":"","family":"Lin","given":"Wei","non-dropping-particle":"","parse-names":false,"suffix":""},{"dropping-particle":"","family":"Faure","given":"Michel","non-dropping-particle":"","parse-names":false,"suffix":""},{"dropping-particle":"","family":"Li","given":"Xian Hua","non-dropping-particle":"","parse-names":false,"suffix":""},{"dropping-particle":"","family":"Ji","given":"Wenbin","non-dropping-particle":"","parse-names":false,"suffix":""}],"container-title":"Tectonophysics","id":"ITEM-3","issue":"June","issued":{"date-parts":[["2019"]]},"page":"340-378","publisher":"Elsevier","title":"Pre-Variscan tectonic setting of the south margin of Armorica: Insights from detrital zircon ages distribution and Hf isotopic composition of the St-Georges-sur-Loire Unit (S. Armorican Massif, France)","type":"article-journal","volume":"766"},"uris":["http://www.mendeley.com/documents/?uuid=08d08802-6fe5-42df-a5ce-a69e43539c36"]}],"mendeley":{"formattedCitation":"(Ballouard et al., 2018; Lin et al., 2019; Dabard et al., 2021)","plainTextFormattedCitation":"(Ballouard et al., 2018; Lin et al., 2019; Dabard et al., 2021)","previouslyFormattedCitation":"(Ballouard et al., 2018; Lin et al., 2019; Dabard et al., 2021)"},"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5E028D">
        <w:rPr>
          <w:rFonts w:ascii="Times New Roman" w:hAnsi="Times New Roman" w:cs="Times New Roman"/>
          <w:bCs/>
          <w:noProof/>
          <w:sz w:val="24"/>
          <w:szCs w:val="24"/>
          <w:lang w:val="en-GB"/>
        </w:rPr>
        <w:t>(Ballouard et al., 2018; Lin et al., 2019; Dabard et al., 2021)</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Massif Central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016/j.gr.2009.05.007","ISSN":"1342937X","abstract":"U-Pb geochronological data were collected on zircon by LA-MC-ICP-MS on orthogneiss and paragneiss from the Limousin area in the French Massif Central (FMC), in order to investigate the connection between the west European Variscan belt and the northern margin of Gondwana. Fifteen samples were collected in the four main tectonostratigraphic units of the FMC, namely: the Para-Autochthonous Unit, the Lower Gneiss Unit (LGU), the Upper Gneiss Unit (UGU) and the Thiviers-Payzac Unit. Orthogneiss yield intrusion age between 521 ± 7 and 446 ± 6 Ma. Considering all the results from both magmatic and metasedimentary samples, two peaks at 531 and 473 Ma are recognized. Rifting processes taking place along the North Gondwana margin during the Lower Paleozoic went on until the end of the Ordovician, as suggested by the magmatic event recorded around 450 Ma. Several maximum depositional ages were ascertained in the metasedimentary formations of the FMC, as determined by the youngest detected detrital zircon crystal, ranging from 604 ± 16 Ma for metasediments of the Para-Autochthonous unit, 573 ± 12 Ma for the LGU, 564 ± 9 Ma for the Thiviers-Payzac Unit, and 523 ± 4 Ma in the UGU. Minimum depositional ages are given by magmatic emplacement ages obtained in the crosscutting orthogneiss. There is some evidence for a decrease of this maximum age upwards in the tectonostratigraphy. Detrital zircon in metasedimentary formations and inherited zircon in orthogneiss display a wide spectrum of ages with significant peaks at around 590 Ma and 560 Ma. Archean, Paleoproterozoic and Neoproterozoic detrital zircons suggest a West African craton source of the sedimentation. The large amount of Neoproterozoic and Lower Paleozoic ages obtained in this study suggests that these periods played a significant role in the continental crustal growth history of Western Europe. © 2009 International Association for Gondwana Research.","author":[{"dropping-particle":"","family":"Melleton","given":"Jérémie","non-dropping-particle":"","parse-names":false,"suffix":""},{"dropping-particle":"","family":"Cocherie","given":"Alain","non-dropping-particle":"","parse-names":false,"suffix":""},{"dropping-particle":"","family":"Faure","given":"Michel","non-dropping-particle":"","parse-names":false,"suffix":""},{"dropping-particle":"","family":"Rossi","given":"Philippe","non-dropping-particle":"","parse-names":false,"suffix":""}],"container-title":"Gondwana Research","id":"ITEM-1","issue":"1","issued":{"date-parts":[["2010"]]},"page":"13-25","publisher":"International Association for Gondwana Research","title":"Precambrian protoliths and Early Paleozoic magmatism in the French Massif Central: U-Pb data and the North Gondwana connection in the west European Variscan belt","type":"article-journal","volume":"17"},"uris":["http://www.mendeley.com/documents/?uuid=308dd303-b1ea-4530-9ebf-bc3106e9915e"]},{"id":"ITEM-2","itemData":{"DOI":"10.1016/j.precamres.2019.01.016","ISSN":"03019268","abstract":"Combining U–Pb and Lu-Hf isotopic data of detrital zircon grains has proven a powerful tool to unravel the provenance of sediments and address continental crust evolution. In this study, we explore the origin of thick siliciclastic metasedimentary units from the high-grade internal domains of the Variscan belt of Europe and examine their significance for Neoproterozoic crust formation and evolution along the North Gondwana margin. We present data and U–Pb/Lu–Hf systematics of detrital zircons from five amphibolite-facies metasediments sampled in the eastern French Massif Central, measured in situ by LA–(MC)–ICP–MS. The sedimentary protoliths were deposited in the Ediacaran as evidenced by field relationships and maximum depositional ages ranging between 592.4 ± 5.5 and 556.8 ± 5.1 Ma. All samples contain three main zircon populations in terms of age distribution and Hf isotopes: (i) abundant 0.55–0.65 Ga zircons with considerably scattered εHf (t) from −19 to +14; (ii) varied amounts of 0.65–1.0 Ga zircons showing dominantly positive εHf (t) with the exception of the c. 1.0 Ga zircons; and (iii) ≥1.8 Ga zircons (mostly between 1.9–2.1 and 2.5–2.8, up to 3.2 Ga) with εHf (t) ranging between +5 and −7. Multidimensional scaling of our U–Pb dataset and a data compilation of Ediacaran to Lower Cambrian (meta)sediments from the North Gondwana margin reveals that the relative proportions of the three age components carry discriminant provenance information. Geological data indicate that the Ediacaran basins of the eastern French Massif Central collected the erosion products of two main source regions: (i) the Neoproterozoic Cadomian magmatic arc; and (ii) the cratonic hinterland, mostly from the Saharan Metacraton and the Arabian-Nubian Shield. Our dataset attests to the reworking of: (i) juvenile Neoproterozoic crust and, (ii) old Paleoproterozoic to Neoarchean crustal components, either as part of the detritus or incorporated in Neoproterozoic arc magmas. First-order estimates derived from the isotopic signature of S-type granitic magmas sourced in the Ediacaran metasediments suggest that 60–75% of the detritus would correspond to young Neoproterozoic crust and thus represent net additions to the continental crust volume.","author":[{"dropping-particle":"","family":"Couzinié","given":"Simon","non-dropping-particle":"","parse-names":false,"suffix":""},{"dropping-particle":"","family":"Laurent","given":"Oscar","non-dropping-particle":"","parse-names":false,"suffix":""},{"dropping-particle":"","family":"Chelle-Michou","given":"Cyril","non-dropping-particle":"","parse-names":false,"suffix":""},{"dropping-particle":"","family":"Bouilhol","given":"Pierre","non-dropping-particle":"","parse-names":false,"suffix":""},{"dropping-particle":"","family":"Paquette","given":"Jean Louis","non-dropping-particle":"","parse-names":false,"suffix":""},{"dropping-particle":"","family":"Gannoun","given":"Abdel Mouhcine","non-dropping-particle":"","parse-names":false,"suffix":""},{"dropping-particle":"","family":"Moyen","given":"Jean François","non-dropping-particle":"","parse-names":false,"suffix":""}],"container-title":"Precambrian Research","id":"ITEM-2","issue":"July 2018","issued":{"date-parts":[["2019"]]},"page":"269-284","publisher":"Elsevier","title":"Detrital zircon U–Pb–Hf systematics of Ediacaran metasediments from the French Massif Central: Consequences for the crustal evolution of the north Gondwana margin","type":"article-journal","volume":"324"},"uris":["http://www.mendeley.com/documents/?uuid=12b80305-6ace-4ddb-8ae4-98120603e386"]},{"id":"ITEM-3","itemData":{"DOI":"10.1016/j.crte.2016.11.002","ISSN":"16310713","abstract":"U–Pb laser ablation inductively coupled plasma mass spectrometry was used for dating zircon grains extracted from four sedimentary and volcano sedimentary rocks of the Montagne Noire encompassing the presumed Ediacaran–Cambrian boundary interval. Magmatic zircon from two samples from the basal and middle parts of the Rivernous Formation (a rhyolitic tuff) were deposited at 542.5 ± 1 Ma and 537.1 ± 2.5 Ma, bracketing the 541 Ma age presently admitted as being at the Ediacaran–Cambrian boundary. In addition, a piece of sandstone from the underlying Rivernous Formation containing mostly euhedral zircon grains, suggesting proximal magmatic sources, yields Neoproterozoic dates ranging from 574 Ma to 1 Ga, and subsidiary older dates from 1.25 to 2.75 Ga. Another piece of sandstone from the overlying Marcory Formation yielded mostly rounded zircon grains probably issued from more remote areas, with a large spectrum dominated by Neoproterozoic dates as well as older ages up to 3.2 Ga. A comparison of both kinds of sandstone suggests a significant change in provenance, changing from a restricted source area during the Ediacaran to a much larger source domain during the Cambrian Epoch 2 that recorded contributions from different cratons of Gondwana.","author":[{"dropping-particle":"","family":"Padel","given":"Maxime","non-dropping-particle":"","parse-names":false,"suffix":""},{"dropping-particle":"","family":"Álvaro","given":"J. Javier","non-dropping-particle":"","parse-names":false,"suffix":""},{"dropping-particle":"","family":"Clausen","given":"Sébastien","non-dropping-particle":"","parse-names":false,"suffix":""},{"dropping-particle":"","family":"Guillot","given":"François","non-dropping-particle":"","parse-names":false,"suffix":""},{"dropping-particle":"","family":"Poujol","given":"Marc","non-dropping-particle":"","parse-names":false,"suffix":""},{"dropping-particle":"","family":"Chichorro","given":"Martim","non-dropping-particle":"","parse-names":false,"suffix":""},{"dropping-particle":"","family":"Monceret","given":"Éric","non-dropping-particle":"","parse-names":false,"suffix":""},{"dropping-particle":"","family":"Pereira","given":"M. Francisco","non-dropping-particle":"","parse-names":false,"suffix":""},{"dropping-particle":"","family":"Vizcaïno","given":"Daniel","non-dropping-particle":"","parse-names":false,"suffix":""}],"container-title":"Comptes Rendus - Geoscience","id":"ITEM-3","issue":"8","issued":{"date-parts":[["2017"]]},"page":"380-390","title":"U–Pb laser ablation ICP-MS zircon dating across the Ediacaran–Cambrian transition of the Montagne Noire, southern France","type":"article-journal","volume":"349"},"uris":["http://www.mendeley.com/documents/?uuid=ead361de-eacc-472a-872d-89770307a7af"]},{"id":"ITEM-4","itemData":{"DOI":"10.1016/j.gr.2017.02.010","ISSN":"1342937X","abstract":"The East Massif Central (EMC), France, is part of the internal zone of the Variscan belt where late Carboniferous crustal melting and orogenic collapse have largely obliterated the pre- to early-Variscan geological record. Nevertheless, parts of this history can be reconstructed by using in-situ U-Th-Pb-Lu-Hf isotopic data of texturally well-defined zircon grains from different lithological units. All the main rock units commonly described in the EMC are present in the area of Tournon and include meta-sedimentary and meta-igneous rocks of the Upper Gneiss Unit (UGU) and of the Lower Gneiss Unit (LGU), as well as cross-cutting Variscan granitoid dikes and a heterogeneous granite coring the major Velay dome. Herein we demonstrate that the UGU and the LGU have markedly distinct zircon records. The results of this study are consistent with deposition of the protoliths of the paragneisses within a back-arc basin that was located adjacent to the Arabian-Nubian shield and/or the Saharan Metacraton during the late Ediacaran and collected detritus from the Gondwana continent. At ~ 545 Ma some of these sedimentary rocks were affected by a first melting event that formed the protoliths of the LGU orthogneisses, those of which subsequently remelted at ca. 308 Ma to form the Velay granite-migmatite dome. Protoliths of the UGU result mainly from a bimodal rift-related magmatism at ~ 480 Ma, corresponding to melting of the Ediacaran sediments and depleted mantle. Zircon rims from the UGU additionally provide evidence for a metamorphic/migmatitic overprint during the Lower Carboniferous (~ 350–340 Ma). Finally, several generations of granite dikes of which inherited zircons display characteristics of both the UGU and the LGU were protractedly emplaced from ~ 322 Ma to ~ 308 Ma, the youngest of which being coeval with the formation of the Velay dome. Our data further show that the vast majority of crustal material ultimately involved in the Variscan orogeny, which forms the present-day basement in the EMC, was derived from a sedimentary mixture of various components from the Gondwana continent deposited in Ediacaran times, with no evidence for the involvement of an older autochthonous crust.","author":[{"dropping-particle":"","family":"Chelle-Michou","given":"Cyril","non-dropping-particle":"","parse-names":false,"suffix":""},{"dropping-particle":"","family":"Laurent","given":"Oscar","non-dropping-particle":"","parse-names":false,"suffix":""},{"dropping-particle":"","family":"Moyen","given":"Jean François","non-dropping-particle":"","parse-names":false,"suffix":""},{"dropping-particle":"","family":"Block","given":"Sylvain","non-dropping-particle":"","parse-names":false,"suffix":""},{"dropping-particle":"","family":"Paquette","given":"Jean Louis","non-dropping-particle":"","parse-names":false,"suffix":""},{"dropping-particle":"","family":"Couzinié","given":"Simon","non-dropping-particle":"","parse-names":false,"suffix":""},{"dropping-particle":"","family":"Gardien","given":"Véronique","non-dropping-particle":"","parse-names":false,"suffix":""},{"dropping-particle":"","family":"Vanderhaeghe","given":"Olivier","non-dropping-particle":"","parse-names":false,"suffix":""},{"dropping-particle":"","family":"Villaros","given":"Arnaud","non-dropping-particle":"","parse-names":false,"suffix":""},{"dropping-particle":"","family":"Zeh","given":"Armin","non-dropping-particle":"","parse-names":false,"suffix":""}],"container-title":"Gondwana Research","id":"ITEM-4","issued":{"date-parts":[["2017"]]},"page":"170-190","publisher":"International Association for Gondwana Research","title":"Pre-Cadomian to late-Variscan odyssey of the eastern Massif Central, France: Formation of the West European crust in a nutshell","type":"article-journal","volume":"46"},"uris":["http://www.mendeley.com/documents/?uuid=00cec5cb-83b4-4fe2-9f3e-2def6eac39c5"]}],"mendeley":{"formattedCitation":"(Melleton et al., 2010; Chelle-Michou et al., 2017; Padel et al., 2017; Couzinié et al., 2019)","plainTextFormattedCitation":"(Melleton et al., 2010; Chelle-Michou et al., 2017; Padel et al., 2017; Couzinié et al., 2019)","previouslyFormattedCitation":"(Melleton et al., 2010; Chelle-Michou et al., 2017; Padel et al., 2017; Couzinié et al., 2019)"},"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110883">
        <w:rPr>
          <w:rFonts w:ascii="Times New Roman" w:hAnsi="Times New Roman" w:cs="Times New Roman"/>
          <w:bCs/>
          <w:noProof/>
          <w:sz w:val="24"/>
          <w:szCs w:val="24"/>
          <w:lang w:val="en-GB"/>
        </w:rPr>
        <w:t>(Melleton et al., 2010; Chelle-Michou et al., 2017; Padel et al., 2017; Couzinié et al., 2019)</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Brabant Massif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016/j.earscirev.2012.02.007","ISSN":"00128252","abstract":"This study provides an up-to-date and comprehensive review of the Early Palaeozoic evolution of the Brabant Massif belonging to the Anglo-Brabant Deformation Belt. Situated at the southeastern side of Avalonia microplate, it is the only well-known part of the northern passive margin of the Rheic Ocean. The Cambrian-Silurian sedimentary pile is &gt;13km thick, with &gt;9km for the Cambrian only. The unraveling of this continuous registration reflects the successive rifting and drifting of Avalonia from the Gondwana mainland, followed by soft-collisional processes with Baltica and finally the formation of Laurussia. Based on recently established detailed stratigraphy, sedimentology and basin development, on U-Pb LA-ICP-MS analyses of igneous and detrital zircon grains along with geochemical data including Sm-Nd isotopes, a new geodynamic and palaeogeographic evolution is proposed. Brabant Megasequence 1 (lower Cambrian to lowermost Ordovician, &gt;9km thick) represents an embayment of the peri-Gondwanan rift from which the Rheic Ocean has evolved. Detrital zircon ages demonstrate that the Brabant is a typical peri-Gondwanan terrane with a major Pan-African (Neoproterozoic age) and a mixed West African and Amazonian source (Palaeoproterozoic, Archaean and some Mesoproterozoic age). The transition towards the Avalonia drifting is marked by an unconformity and a short volcanic episode. The northward drift of Avalonia towards Baltica is recorded by the Megasequence 2 (Middle to Upper Ordovician, 1.3km thick). The source for Mesoproterozoic zircons vanished, as the result of the Rheic Ocean opening and the isolation from Amazonian sources. The transition to Megasequence 3 is marked by a drastic change in palaeobathymetry and an important (sub)volcanic episode during a tectonic instability period (460-430Ma), reflecting the Avalonia-Baltica soft docking as also shown by the reappearance of Mesoproterozoic detrital zircons, typical of Baltica. Unradiogenic Nd isotope signature (ε Nd -4/-5) and T DM model ages (1.3-1.7Ga) for Brabant magmatic rocks indicate an old recycled component. Megasequence 3 (uppermost Ordovician to lowermost Devonian; &gt;3.5km thick) includes the onset of a Silurian foreland basin that reflects the tectonic inversion of the core of the massif (Brabantian orogeny) in response to the Baltica-Avalonia-Laurentia collision. Finally, the comparison with the strikingly similar Cambrian successions of the Harlech Dome (Wales, Avalonia) and the Meguma terran…","author":[{"dropping-particle":"","family":"Linnemann","given":"Ulf","non-dropping-particle":"","parse-names":false,"suffix":""},{"dropping-particle":"","family":"Herbosch","given":"Alain","non-dropping-particle":"","parse-names":false,"suffix":""},{"dropping-particle":"","family":"Liégeois","given":"Jean Paul","non-dropping-particle":"","parse-names":false,"suffix":""},{"dropping-particle":"","family":"Pin","given":"Christian","non-dropping-particle":"","parse-names":false,"suffix":""},{"dropping-particle":"","family":"Gärtner","given":"Andreas","non-dropping-particle":"","parse-names":false,"suffix":""},{"dropping-particle":"","family":"Hofmann","given":"Mandy","non-dropping-particle":"","parse-names":false,"suffix":""}],"container-title":"Earth-Science Reviews","id":"ITEM-1","issue":"3-4","issued":{"date-parts":[["2012"]]},"page":"126-154","publisher":"Elsevier B.V.","title":"The Cambrian to Devonian odyssey of the Brabant Massif within Avalonia: A review with new zircon ages, geochemistry, Sm-Nd isotopes, stratigraphy and palaeogeography","type":"article-journal","volume":"112"},"uris":["http://www.mendeley.com/documents/?uuid=32264a66-053e-4958-a982-4ea68e0842a1"]}],"mendeley":{"formattedCitation":"(Linnemann et al., 2012)","plainTextFormattedCitation":"(Linnemann et al., 2012)","previouslyFormattedCitation":"(Linnemann et al., 2012)"},"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110883">
        <w:rPr>
          <w:rFonts w:ascii="Times New Roman" w:hAnsi="Times New Roman" w:cs="Times New Roman"/>
          <w:bCs/>
          <w:noProof/>
          <w:sz w:val="24"/>
          <w:szCs w:val="24"/>
          <w:lang w:val="en-GB"/>
        </w:rPr>
        <w:t>(Linnemann et al., 2012)</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Rhenish Massif/Ardenne-Eifel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016/j.earscirev.2020.103142","ISSN":"00128252","abstract":"The Stavelot-Venn Massif (SVM) is the major Cambrian-Ordovician inlier of the Ardenne Allochthon (Southern Belgium). The SVM belongs to the Avalonian microcontinent and was affected by the Caledonian and Variscan orogenies. The Ardenne Allochthon constitutes the northwestern part of the Rheno-Hercynian domain, just south of the Variscan northern front. By contrast, the comparable Avalonian Cambro-Silurian Brabant Massif (northern Belgium) is located just to the north of this front and is not affected by the Variscan orogeny. In this study, we compiled the SVM available but dispersed data concerning the the Cambrian-Ordovician series (field, geochemistry, isotopes). In addition, we acquired new data especially LA-ICP-MS detrital and magmatic zircon ages and Nd isotopes. The comparison with the Brabant Massif, which also belongs to Avalonia and whose geological history is well known, is particurlarly enlightening. SVM Cambrian and lowermost Ordovician depositional environments are similar to the Brabant Massif but sediment thickness is significantly lower (2000 m vs 9000 m). During the remaining Ordovician and Silurian, after the opening of the Rheic Ocean, Brabant and SVM behaved differently, pointing to the existence of two different basements, whereby the basement underneath the SVM acted more rigidly (metacratonic). The SVM environment matches a rift shoulder while the Brabant was located in the rift itself. Our comprehensive study of detrital zircon ages from Cambrian-Ordovician sediments establishes the relative contributions over time of three composite sources: the West African craton, the Western Amazonian craton and the Pan-African orogen. This allowed us to determine a fine record of the tectonic events, distant or local, at the origin of the supply variations from these major sources. The detrital zircon age pattern of the Pridoli conglomerate (Ardennian unconformity) deposited after a sedimentation hiatus of 45 Myrs, is very distinctive. It shows a continuous record between 467 Ma and 420 Ma (97% zircons) that we relate to the activity of a large igneous province (LIP). The latter would be located along the south-eastern boundary of Avalonia, denying the existence of a Silurian island arc as previously proposed. The geochemical evidence indicates that most magmatic rocks have a crustal origin in relation to melting in an intracontinental setting due to stress applied at the Avalonia plate margin. Finally, we propose a geodynamic model in whic…","author":[{"dropping-particle":"","family":"Herbosch","given":"Alain","non-dropping-particle":"","parse-names":false,"suffix":""},{"dropping-particle":"","family":"Liégeois","given":"Jean Paul","non-dropping-particle":"","parse-names":false,"suffix":""},{"dropping-particle":"","family":"Gärtner","given":"Andreas","non-dropping-particle":"","parse-names":false,"suffix":""},{"dropping-particle":"","family":"Hofmann","given":"Mandy","non-dropping-particle":"","parse-names":false,"suffix":""},{"dropping-particle":"","family":"Linnemann","given":"Ulf","non-dropping-particle":"","parse-names":false,"suffix":""}],"container-title":"Earth-Science Reviews","id":"ITEM-1","issue":"February","issued":{"date-parts":[["2020"]]},"page":"103142","publisher":"Elsevier","title":"The Stavelot-Venn Massif (Ardenne, Belgium), a rift shoulder basin ripped off the West African craton: Cartography, stratigraphy, sedimentology, new U-Pb on zircon ages, geochemistry and Nd isotopes evidence","type":"article-journal","volume":"203"},"uris":["http://www.mendeley.com/documents/?uuid=c3a7cc42-fd72-485a-8e3a-dc32df17dcc1"]},{"id":"ITEM-2","itemData":{"DOI":"10.1144/jgs2012-152","ISSN":"00167649","abstract":"Laser ablation inductively coupled plasma mass spectrometry U-Pb and Lu-Hf isotope analyses of detrital zircon from Neoproterozoic-Cambrian clastic sedimentary rocks in the Mira terrane (Cape Breton Island, Nova Scotia, Canada; West Avalonia) and the Stavelot-Venn Massif (East Belgium; East Avalonia) support deposition on an originally coherent microcontinent. Crustal evolution trends defined by εHf(t) values varying with age reflect juvenile magma production in the source continent at 1.2-2.2 and 2.4-3.1 Ga. Mixing of juvenile and recycled crust in continental magmatic arcs is recognized at 0.5-0.72, 1.4-1.7, 1.8-2.2 and 2.4-2.7 Ga. These results concur with the crustal evolution in Amazonia, the likely parent craton. Crustal evolution in Avalonia is recorded in detrital and magmatic zircon from Neoproterozoic arcs (680-550 Ma). Positive εHf(t) values suggest juvenile input and mixing with recycled crust. Most negative εHf(t) values represent recycling of predominantly Mesoproterozoic underlying crust. Avalonian arc magmatism was followed by late Neoproterozoic-early Cambrian sedimentation in various belts in West Avalonia. These belts were juxtaposed by strike-slip during late early Cambrian deposition in a rift basin. The youngest detrital zircon population (c. 517 Ma) probably represents synrift magmatism before break-up of Avalonia. Migmatization at 406 ± 2 Ma in a xenolith from the East Avalonian crust reflects post-collisional heating. © 2013 The Geological Society of London.","author":[{"dropping-particle":"","family":"Willner","given":"A. P.","non-dropping-particle":"","parse-names":false,"suffix":""},{"dropping-particle":"","family":"Bar","given":"S. M.","non-dropping-particle":"","parse-names":false,"suffix":""},{"dropping-particle":"","family":"Gerdes","given":"A.","non-dropping-particle":"","parse-names":false,"suffix":""},{"dropping-particle":"","family":"Massonne","given":"H. J.","non-dropping-particle":"","parse-names":false,"suffix":""},{"dropping-particle":"","family":"White","given":"C. E.","non-dropping-particle":"","parse-names":false,"suffix":""}],"container-title":"Journal of the Geological Society","id":"ITEM-2","issue":"5","issued":{"date-parts":[["2013"]]},"page":"769-784","title":"Origin and evolution of Avalonia: Evidence from U-Pb and Lu-Hf isotopes in zircon from the Mira terrane, Canada, and the Stavelot-Venn Massif, Belgium","type":"article-journal","volume":"170"},"uris":["http://www.mendeley.com/documents/?uuid=16f2835d-9bc5-4c9b-8fa2-61ef89b93ee6"]},{"id":"ITEM-3","itemData":{"DOI":"10.1016/j.tecto.2018.10.029","ISSN":"00401951","abstract":"Within the Rhenohercynian Zone of the Central European Variscides, the southeastern Rhenish Massif (Germany) contains Paleozoic greywackes and sandstones of uncertain origin and correlation. Herein, detrital zircons from a selection of these rocks are analysed for their U-Pb ages and Lu-Hf values: the Late Ordovician “Andreasteich Quartzite” and the Early Devonian “Dalmanites Sandstone” from the Lindener Mark nappe as well as the “Erbsloch Greywacke” from its type locality in the southern Kellerwald. In addition, the latter greywacke and the “Damm-Mühle Greywacke” from the Steinhorn nappe in the Lahn-Dill area were investigated petrographically. We present a data set for U-Pb ages of 542 detrital zircon grains together with Lu-Hf isotope systematics of 202 dated zircons. U-Pb zircon ages, εHf ratios, and model ages point to an exotic provenance for the sedimentary rock units relative to the Rhenohercynian Zone. The rocks were thrust as top-NW nappe complexes onto the southern Rhenohercynian Zone during Laurussia-Gondwana-collision following the closure of the Rheic Ocean. Potential source areas are identified in the Armorican (Cadomian) part of the Variscan orogen. In terms of paleogeography, the sedimentary rocks were most likely deposited along the southern margin of the Rheic Ocean, presumably on a shelf marginal to the Saxo-Thuringian Zone. This provenance is consistent with the presence of Devonian faunal elements in respect to the surrounding Rhenohercynian Zone and have northern Gondwana biogeographic affinity. Thin section analysis in conjunction with provenance data give rise to the interpretation that andesitic volcanoes existed in the southern Rheic Ocean at the time of sedimentation. Recent publications about revised biostratigraphy and paleobiogeography of Lower Devonian provide grounds for discussion about the age of these sediments.","author":[{"dropping-particle":"","family":"Mende","given":"Katja","non-dropping-particle":"","parse-names":false,"suffix":""},{"dropping-particle":"","family":"Linnemann","given":"Ulf","non-dropping-particle":"","parse-names":false,"suffix":""},{"dropping-particle":"","family":"Nesbor","given":"Heinz Dieter","non-dropping-particle":"","parse-names":false,"suffix":""},{"dropping-particle":"","family":"Militzer","given":"Annemarie","non-dropping-particle":"","parse-names":false,"suffix":""},{"dropping-particle":"","family":"Jansen","given":"Ulrich","non-dropping-particle":"","parse-names":false,"suffix":""},{"dropping-particle":"","family":"Königshof","given":"Peter","non-dropping-particle":"","parse-names":false,"suffix":""},{"dropping-particle":"","family":"Bahlburg","given":"Heinrich","non-dropping-particle":"","parse-names":false,"suffix":""},{"dropping-particle":"","family":"Hofmann","given":"Mandy","non-dropping-particle":"","parse-names":false,"suffix":""},{"dropping-particle":"","family":"Gerdes","given":"Axel","non-dropping-particle":"","parse-names":false,"suffix":""},{"dropping-particle":"","family":"Berndt","given":"Jasper","non-dropping-particle":"","parse-names":false,"suffix":""},{"dropping-particle":"","family":"Nawrat","given":"Joscha","non-dropping-particle":"","parse-names":false,"suffix":""}],"container-title":"Tectonophysics","id":"ITEM-3","issue":"June 2018","issued":{"date-parts":[["2019"]]},"page":"127-159","publisher":"Elsevier","title":"Provenance of exotic Ordovician and Devonian sedimentary rock units from the Rhenish Massif (Central European Variscides, Germany)","type":"article-journal","volume":"755"},"uris":["http://www.mendeley.com/documents/?uuid=fdc3cd4a-6837-46d3-a06e-72ddcfd3ed66"]},{"id":"ITEM-4","itemData":{"DOI":"10.1007/s00531-018-1628-4","ISSN":"14373262","abstract":"The provenance of top-Famennian sedimentary rocks linked to the Hangenberg Crisis from the northern Rhenish Massif (Germany) was investigated by the means of detrital zircon U-Pb geochronology. Based on the obtained age spectra, three main tectonothermal domains are recognized as possible sources: Paleo- and Mesoproterozoic (~ 2000–1000 Ma) units of Baltica and Early Paleozoic Caledonian orogen (~ 500–400 Ma). Our interpretation of the detritus having been derived from northern source areas, i.e., Baltica and the Scandinavian Caledonides, with a minor input of German-Polish (Rügen-Pomeranian) Caledonides, contradicts the traditional view that, during the Upper Devonian, the northern Rhenish Massif was supplied by detritus from the south. Complementary mineralogical, textural and geochemical analyses point to a derivation of the detritus of Drewer and Hangenberg Sandstones mainly from felsic, recycled continental crust. The elevated concentrations of Pb and Zn in the studied sections are a feature attributed to hydrothermal alteration related to the terminal Devonian synsedimentary volcanism or post-depositional Variscan deformation.","author":[{"dropping-particle":"","family":"Kołtonik","given":"Katarzyna","non-dropping-particle":"","parse-names":false,"suffix":""},{"dropping-particle":"","family":"Pisarzowska","given":"Agnieszka","non-dropping-particle":"","parse-names":false,"suffix":""},{"dropping-particle":"","family":"Paszkowski","given":"Mariusz","non-dropping-particle":"","parse-names":false,"suffix":""},{"dropping-particle":"","family":"Sláma","given":"Jiří","non-dropping-particle":"","parse-names":false,"suffix":""},{"dropp</w:instrText>
      </w:r>
      <w:r w:rsidRPr="00C81730">
        <w:rPr>
          <w:rFonts w:ascii="Times New Roman" w:hAnsi="Times New Roman" w:cs="Times New Roman"/>
          <w:b/>
          <w:bCs/>
          <w:sz w:val="24"/>
          <w:szCs w:val="24"/>
          <w:lang w:val="de-AT"/>
        </w:rPr>
        <w:instrText>ing-particle":"","family":"Becker","given":"Ralph Thomas","non-dropping-particle":"","parse-names":false,"suffix":""},{"dropping-particle":"","family":"Szczerba","given":"Marek","non-dropping-particle":"","parse-names":false,"suffix":""},{"dropping-particle":"","family":"Krawczyński","given":"Wojciech","non-dropping-particle":"","parse-names":false,"suffix":""},{"dropping-particle":"","family":"Hartenfels","given":"Sven","non-dropping-particle":"","parse-names":false,"suffix":""},{"dropping-particle":"","family":"Marynowski","given":"Leszek","non-dropping-particle":"","parse-names":false,"suffix":""}],"container-title":"International Journal of Earth Sciences","id":"ITEM-4","issue":"8","issued":{"date-parts":[["2018"]]},"page":"2645-2669","title":"Baltic provenance of top-Famennian siliciclastic material of the northern Rhenish Massif, Rhenohercynian zone of the Variscan orogen","type":"article","volume":"107"},"uris":["http://www.mendeley.com/documents/?uuid=4004d851-d65d-40c1-bc54-0a6e57b79c1e"]}],"mendeley":{"formattedCitation":"(Willner et al., 2013; Kołtonik et al., 2018; Mende et al., 2019; Herbosch et al., 2020)","plainTextFormattedCitation":"(Willner et al., 2013; Kołtonik et al., 2018; Mende et al., 2019; Herbosch et al., 2020)","previouslyFormattedCitation":"(Willner et al., 2013; Kołtonik et al., 2018; Mende et al., 2019; Herbosch et al., 2020)"},"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9B730F">
        <w:rPr>
          <w:rFonts w:ascii="Times New Roman" w:hAnsi="Times New Roman" w:cs="Times New Roman"/>
          <w:bCs/>
          <w:noProof/>
          <w:sz w:val="24"/>
          <w:szCs w:val="24"/>
          <w:lang w:val="de-AT"/>
        </w:rPr>
        <w:t>(Willner et al., 2013; Kołtonik et al., 2018; Mende et al., 2019; Herbosch et al., 2020)</w:t>
      </w:r>
      <w:r>
        <w:rPr>
          <w:rFonts w:ascii="Times New Roman" w:hAnsi="Times New Roman" w:cs="Times New Roman"/>
          <w:b/>
          <w:bCs/>
          <w:sz w:val="24"/>
          <w:szCs w:val="24"/>
          <w:lang w:val="en-GB"/>
        </w:rPr>
        <w:fldChar w:fldCharType="end"/>
      </w:r>
      <w:r w:rsidRPr="00C81730">
        <w:rPr>
          <w:rFonts w:ascii="Times New Roman" w:hAnsi="Times New Roman" w:cs="Times New Roman"/>
          <w:b/>
          <w:bCs/>
          <w:sz w:val="24"/>
          <w:szCs w:val="24"/>
          <w:lang w:val="de-AT"/>
        </w:rPr>
        <w:t xml:space="preserve">; Mid-German Crystalline Rise </w:t>
      </w:r>
      <w:r w:rsidRPr="009B730F">
        <w:rPr>
          <w:rFonts w:ascii="Times New Roman" w:hAnsi="Times New Roman" w:cs="Times New Roman"/>
          <w:b/>
          <w:bCs/>
          <w:sz w:val="24"/>
          <w:szCs w:val="24"/>
          <w:lang w:val="de-AT"/>
        </w:rPr>
        <w:t xml:space="preserve"> </w:t>
      </w:r>
      <w:r>
        <w:rPr>
          <w:rFonts w:ascii="Times New Roman" w:hAnsi="Times New Roman" w:cs="Times New Roman"/>
          <w:b/>
          <w:bCs/>
          <w:sz w:val="24"/>
          <w:szCs w:val="24"/>
          <w:lang w:val="de-AT"/>
        </w:rPr>
        <w:fldChar w:fldCharType="begin" w:fldLock="1"/>
      </w:r>
      <w:r>
        <w:rPr>
          <w:rFonts w:ascii="Times New Roman" w:hAnsi="Times New Roman" w:cs="Times New Roman"/>
          <w:b/>
          <w:bCs/>
          <w:sz w:val="24"/>
          <w:szCs w:val="24"/>
          <w:lang w:val="de-AT"/>
        </w:rPr>
        <w:instrText>ADDIN CSL_CITATION {"citationItems":[{"id":"ITEM-1","itemData":{"DOI":"10.1007/s00531-017-1473-x","ISBN":"0123456789","ISSN":"14373262","abstract":"Detrital zircons separated from paragneisses of the northern Böllstein Odenwald (Mid-German Crystalline Zone, Variscides) yielded Cambrian to Upper Devonian U–Pb ages. The age of the youngest detrital zircon population (371 ± 3 Ma) and the Lower Carboniferous metamorphic overprint indicate an Upper Devonian depositional age of the paragneiss protolith. The age spectra of detrital zircons suggest the latter to be derived from (1) Ordovician igneous rocks of the Saxothuringian Zone, (2) a late Cadomian magmatic arc (Teplá-Barrandian Unit) and (3) a Silurian-Devonian magmatic arc. Cadomian igneous activity is also documented by Cambrian zircon cores in Lower to Middle Devonian detrital zircons. Meso- and Paleoproterozoic detrital zircons, which are typical for the Old Red Continent and the Rhenohercynian Zone, are entirely lacking. The restricted Palaeozoic detrital zircon age spectrum is attributed to a Silurian-Devonian intra arc or trench setting. Both the lack of Mesoproterozoic detrital zircons and the striking similarity of the U–Pb ages of the detrital zircon obtained from the Böllstein Odenwald with U–Pb ages from crystalline rocks of the Saxothuringian basement, rules out that the Böllstein Odenwald is forming a tectonic window (Rhenohercynian lower plate) inside the Mid-German Crystalline Zone (Saxothuringian upper plate).","author":[{"dropping-particle":"","family":"Dörr","given":"Wolfgang","non-dropping-particle":"","parse-names":false,"suffix":""},{"dropping-particle":"","family":"Zulauf","given":"Gernold","non-dropping-particle":"","parse-names":false,"suffix":""},{"dropping-particle":"","family":"Gerdes","given":"Axel","non-dropping-particle":"","parse-names":false,"suffix":""},{"dropping-particle":"","family":"Loeckle","given":"Filip","non-dropping-particle":"","parse-names":false,"suffix":""}],"container-title":"International Journal of Earth Sciences","id":"ITEM-1","issue":"8","issued":{"date-parts":[["2017"]]},"page":"2927-2943","publisher":"Springer Berlin Heidelberg","title":"Provenance of Upper Devonian clastic (meta)sediments of the Böllstein Odenwald (Mid-German-Crystalline-Zone, Variscides)","type":"article-journal","volume":"106"},"uris":["http://www.mendeley.com/documents/?uuid=051bff0d-dfb0-483c-ae2f-202cbb0dd40c"]},{"id":"ITEM-2","itemData":{"DOI":"10.1007/s00531-021-02103-y","ISBN":"0053102102103","ISSN":"14373262","abstract":"U–Pb age spectra of detrital zircons related to the East European Platform could be traced in paragneiss through the whole Mid-German-Crystalline Zone (Variscides, Central Europe) from the Odenwald via the Spessart to the Ruhla crystalline forming an exotic unit between Armorica and Laurussia. The depositional ages of the paragneiss are defined by the youngest age of the detrital zircons and the oldest intrusion ages as Ordovician to Silurian. The Ediacaran dominated age spectrum of detrital zircons from the paragneiss of the East Odenwald suggests the latter to be derived from the shelf of the East European Platform (Baltica), which was influenced by the 1.5 Ga old detritus delivered from a giant intrusion (Mazury granitoid, Poland). The detrital zircon age spectrum of the lower Palaeozoic paragneiss of the East Odenwald and sandstone of the northern Holy Cross Mountains are identical. The pure Sveconorwegian spectrum of the lower Palaeozoic quartzite from the Spessart, (Kirchner and Albert Int J Earth Sci 2020) and the Ruhla (Zeh and Gerdes Gondwana Res 17:254–263, 2010) could be sourced from Bornholm and southern Sweden. A U–Pb age spectrum with 88% Palaeozoic detrital zircons from a volcano-sedimentary rock of the East Odenwald is interpreted to be derived from a Silurian magmatic arc (46%), which was probably generated during the drift of the Mid-German-Crystalline Zone micro-continent to the south. A tentative plate tectonic model of Mid-German-Crystalline Zone is presented taking into account (a) the East European Platform related age spectra of the detrital zircons (b) the Ordovician to Silurian depositional age of the metasediments (c) the Silurian and Early Devonian intrusion age of the plutonic and volcanic rocks and (d) the U–Pb ages of the Middle Devonian high-grade metamorphism. The East European Platform-related part of the Mid-German-Crystalline Zone is interpreted as a micro-continent, which drifted through the Rheic Ocean to the south and collided with the Saxothuringian (Armorican Terrane Assemblage) during the Early Devonian. Such large-scale tectonic transport from the northern continent to the southern continent is also known from the SW Iberia, where Laurussia-related metasediments of the Rheic suture zone are explained by a large scale tectonic escape (Braid et al. J Geol Soc Lond 168:383–392, 2011).","author":[{"dropping-particle":"","family":"Dörr","given":"Wolfgang","non-dropping-particle":"","parse-names":false,"suffix":""},{"dropping-particle":"","family":"Stein","given":"Eckhardt","non-dropping-particle":"","parse-names":false,"suffix":""},{"dropping-particle":"","family":"Kirchner","given":"Ferdinand","non-dropping-particle":"","parse-names":false,"suffix":""},{"dropping-particle":"","family":"Meinaß","given":"Henri Paul","non-dropping-particle":"","parse-names":false,"suffix":""},{"dropping-particle":"","family":"Velledits","given":"Felicitás","non-dropping-particle":"","parse-names":false,"suffix":""}],"container-title":"International Journal of Earth Sciences","id":"ITEM-2","issue":"0123456789","issued":{"date-parts":[["2021"]]},"publisher":"Springer Berlin Heidelberg","title":"Provenance of lower Palaeozoic metasediments of the East Odenwald (Mid-German-Crystalline Zone, Variscides)—a correlation with the East European Platform (Poland)","type":"article-journal"},"uris":["http://www.mendeley.com/documents/?uuid=e0b8fd5f-6c77-47f7-aad6-d40fd11ba703"]},{"id":"ITEM-3","itemData":{"DOI":"10.1016/j.epsl.2006.06.039","author":[{"dropping-particle":"","family":"Gerdes","given":"Axel","non-dropping-particle":"","parse-names":false,"suffix":""},{"dropping-particle":"","family":"Zeh","given":"Armin","non-dropping-particle":"","parse-names":false,"suffix":""}],"id":"ITEM-3","issued":{"date-parts":[["2006"]]},"page":"47-61","title":"Combined U – Pb and Hf isotope LA- ( MC- ) ICP-MS analyses of detrital zircons : Comparison with SHRIMP and new constraints for the provenance and age of an Armorican metasediment in Central Germany","type":"article-journal","volume":"249"},"uris":["http://www.mendeley.com/documents/?uuid=3666a893-ccf3-477c-b409-c09551baccad"]},{"id":"ITEM-4","itemData":{"DOI":"10.1007/s00531-020-01899-5","ISBN":"0123456789","ISSN":"14373262","abstract":"New detrital zircon age data of metasedimentary rocks from the Spessart and Odenwald basement (Mid-German Crystalline Zone, Variscides) revealed results, which are not compatible with current tectonic models. The previously proposed existence of a tectonic window, which includes lower plate Rhenohercynian rocks within the upper plate (Saxothuringian Zone) in the Spessart and Odenwald basement, does not agree with the results of this study. This leads to a new course of the Rheic suture and, therefore, a non-coherence of the two major fault zones in these complexes. The southern Spessart Crystalline Complex accommodates the Rheic suture, which is most likely explained by a southward displacement of a whole segment of the Mid-German Crystalline Zone. This displacement might extend over the Ruhla Crystalline Complex. A hitherto unknown age spectrum of a unit in the Böllsteiner Odenwald was found, which might indicate a sliver of unidentified material in the Variscan collision zone. An unknown magmatic age of 350 Ma is reported for igneous intrusions in the Saxothuringian Zone and can be used as an additional indicator to distinguish between Laurussia- and Gondwana-related rocks.","author":[{"dropping-particle":"","family":"Kirchner","given":"Ferdinand","non-dropping-particle":"","parse-names":false,"suffix":""},{"dropping-particle":"","family":"Albert","given":"Richard","non-dropping-particle":"","parse-names":false,"suffix":""}],"container-title":"International Journal of Earth Sciences","id":"ITEM-4","issue":"7","issued":{"date-parts":[["2020"]]},"page":"2287-2305","publisher":"Springer Berlin Heidelberg","title":"New detrital zircon age data reveal the location of the Rheic suture in the Mid-German Crystalline Zone (Spessart and Odenwald Crystalline Complexes)","type":"article-journal","volume":"109"},"uris":["http://www.mendeley.com/documents/?uuid=65645e9e-507b-4ad8-a36d-663c4971e4e5"]},{"id":"ITEM-5","itemData":{"DOI":"10.1016/j.gr.2009.08.004","ISSN":"1342937X","abstract":"Combined U-Pb and Lu-Hf isotope analysis of detrital zircons reveals that the Mid-German Crystalline Rise (MGCR) contains Palaeozoic sediments of distinct provenance in close proximity. Zircons from a metapelite of the Brotterode group were derived from a Gondwanan source, whereas zircons from the Rögis quartzite of the Ruhla group point to provenance from Baltica. Brotterode zircons mostly yield ages of 500-720 Ma and 2.0-2.1 Ga, and show an age gap between 1.0 and 1.7 Ga, which is characteristic of Gondwana/peri-Gondwanan detrital zircon populations. Combined U-Pb and Hf isotope data suggest intense crustal recycling at 2.6-2.9 Ga, 1.8-2.1 Ga, and 570-720 Ma as well as formation of juvenile crust during the latter two periods. In contrast, zircons of the Rögis quartzite mostly yield ages between 0.9 and 1.8 Ga, which are typical of southwestern Baltica. Minor age populations at 435-466 and 550-660 Ma indicate that the quartzite is younger than Late Ordovician/Early Silurian, and that the Baltica-derived sediment is contaminated by minor peri-Gondwanan, perhaps Avalonia-derived detritus. Minor age populations at 2.0, 2.56, 2.67, and 2.86 Ga additionally point to a Svecofennian and/or Karelian source. U-Pb and Hf isotope data imply that the Baltica-derived zircons were produced mainly through melting of juvenile Palaeo- to Mesoproterozoic crust. The data presented here indicate that the MGCR hosts the Rheic suture between Gondwana and Balonia, and that this suture zone was closed in a complex sequence of stages from the Late Silurian onwards. © 2009 International Association for Gondwana Research.","author":[{"dropping-particle":"","family":"Zeh","given":"Armin","non-dropping-particle":"","parse-names":false,"suffix":""},{"dropping-particle":"","family":"Gerdes","given":"Axel","non-dropping-particle":"","parse-names":false,"suffix":""}],"container-title":"Gondwana Research","id":"ITEM-5","issue":"2-3","issued":{"date-parts":[["2010"]]},"page":"254-263","publisher":"International Association for Gondwana Research","title":"Baltica- and Gondwana-derived sediments in the Mid-German Crystalline Rise (Central Europe): Implications for the closure of the Rheic ocean","type":"article-journal","volume":"17"},"uris":["http://www.mendeley.com/documents/?uuid=03dcbe75-3ad3-43c2-a2de-0aa2465093f3"]},{"id":"ITEM-6","itemData":{"DOI":"10.1127/zdgg/2020/0219","ISSN":"18614094","abstract":"New geochronological data of the Hohnsdorf Crystalline Complex reveal the geotectonic evolution of the eastern Mid-German Crystalline Rise and give hints about the timing of multiple events in Central Europe during the closure of the Rheic Ocean. We present the first isotopic LA-ICP-MS zircon and Lu-Hf data of drill cores from the Hohnsdorf Crystalline Complex. Paragneisses show a strong Gondwana affinity with a main age cluster from c. 0.5–0.75 Ga and a minor age cluster ranging from c. 1.6–2.3 Ga hinting towards sedimentation of the protoliths at the passive margin of Gondwana. Early Carboniferous metamorphic zircon ages of c. 350 Ma point to an overprint in the course of the closure of the Rheic Ocean. The investigated orthogneisses gave Carboniferous ages of 326 ± 3 Ma and 325 ± 2 Ma, respectively. Carboniferous (latest Mississip-pian) felsic volcanism and Mesoproterozoic TDM ages are interpreted to represent a phase of high magmatic activity due to a change in subduction direction from NW to SE. Thus, the Hohnsdorf Crystalline Complex is so far the easternmost part of the Mid-German Crystalline Rise featuring metasedimentary rocks with Gondwana affinity and Baltica-derived granitoids.","author":[{"dropping-particle":"","family":"Zieger","given":"Johannes","non-dropping-particle":"","parse-names":false,"suffix":""},{"dropping-particle":"","family":"Hofmann","given":"Mandy","non-dropping-particle":"","parse-names":false,"suffix":""},{"dropping-particle":"","family":"Gärtner","given":"Andreas","non-dropping-particle":"","parse-names":false,"suffix":""},{"dropping-particle":"","family":"Marko","given":"Linda","non-dropping-particle":"","parse-names":false,"suffix":""},{"dropping-particle":"","family":"Gerdes","given":"Axel","non-dropping-particle":"","parse-names":false,"suffix":""},{"dropping-particle":"","family":"Ehling","given":"Bodo Carlo","non-dropping-particle":"","parse-names":false,"suffix":""},{"dropping-particle":"","family":"Linnemann","given":"Ulf","non-dropping-particle":"","parse-names":false,"suffix":""}],"container-title":"Zeitschrift der Deutschen Gesellschaft fur Geowissenschaften","id":"ITEM-6","issue":"2","issued":{"date-parts":[["2020"]]},"page":"121-133","title":"The geochronological history of the hohnsdorf crystalline complex (Germany) – Piecing together the puzzling evolution of the mid-German crystalline rise","type":"article-journal","volume":"171"},"uris":["http://www.mendeley.com/documents/?uuid=8ef08615-0da3-46e8-bfae-43c8f79f6609"]}],"mendeley":{"formattedCitation":"(Gerdes and Zeh, 2006; Zeh and Gerdes, 2010; Dörr et al., 2017; 2021; Kirchner and Albert, 2020; Zieger et al., 2020)","plainTextFormattedCitation":"(Gerdes and Zeh, 2006; Zeh and Gerdes, 2010; Dörr et al., 2017; 2021; Kirchner and Albert, 2020; Zieger et al., 2020)","previouslyFormattedCitation":"(Gerdes and Zeh, 2006; Zeh and Gerdes, 2010; Dörr et al., 2017; 2021; Kirchner and Albert, 2020; Zieger et al., 2020)"},"properties":{"noteIndex":0},"schema":"https://github.com/citation-style-language/schema/raw/master/csl-citation.json"}</w:instrText>
      </w:r>
      <w:r>
        <w:rPr>
          <w:rFonts w:ascii="Times New Roman" w:hAnsi="Times New Roman" w:cs="Times New Roman"/>
          <w:b/>
          <w:bCs/>
          <w:sz w:val="24"/>
          <w:szCs w:val="24"/>
          <w:lang w:val="de-AT"/>
        </w:rPr>
        <w:fldChar w:fldCharType="separate"/>
      </w:r>
      <w:r w:rsidRPr="00D24405">
        <w:rPr>
          <w:rFonts w:ascii="Times New Roman" w:hAnsi="Times New Roman" w:cs="Times New Roman"/>
          <w:bCs/>
          <w:noProof/>
          <w:sz w:val="24"/>
          <w:szCs w:val="24"/>
          <w:lang w:val="de-AT"/>
        </w:rPr>
        <w:t>(Gerdes and Zeh, 2006; Zeh and Gerdes, 2010; Dörr et al., 2017; 2021; Kirchner and Albert, 2020; Zieger et al., 2020)</w:t>
      </w:r>
      <w:r>
        <w:rPr>
          <w:rFonts w:ascii="Times New Roman" w:hAnsi="Times New Roman" w:cs="Times New Roman"/>
          <w:b/>
          <w:bCs/>
          <w:sz w:val="24"/>
          <w:szCs w:val="24"/>
          <w:lang w:val="de-AT"/>
        </w:rPr>
        <w:fldChar w:fldCharType="end"/>
      </w:r>
      <w:r>
        <w:rPr>
          <w:rFonts w:ascii="Times New Roman" w:hAnsi="Times New Roman" w:cs="Times New Roman"/>
          <w:b/>
          <w:bCs/>
          <w:sz w:val="24"/>
          <w:szCs w:val="24"/>
          <w:lang w:val="de-AT"/>
        </w:rPr>
        <w:t xml:space="preserve"> Western Moldanubia </w:t>
      </w:r>
      <w:r>
        <w:rPr>
          <w:rFonts w:ascii="Times New Roman" w:hAnsi="Times New Roman" w:cs="Times New Roman"/>
          <w:b/>
          <w:bCs/>
          <w:sz w:val="24"/>
          <w:szCs w:val="24"/>
          <w:lang w:val="de-AT"/>
        </w:rPr>
        <w:fldChar w:fldCharType="begin" w:fldLock="1"/>
      </w:r>
      <w:r>
        <w:rPr>
          <w:rFonts w:ascii="Times New Roman" w:hAnsi="Times New Roman" w:cs="Times New Roman"/>
          <w:b/>
          <w:bCs/>
          <w:sz w:val="24"/>
          <w:szCs w:val="24"/>
          <w:lang w:val="de-AT"/>
        </w:rPr>
        <w:instrText>ADDIN CSL_CITATION {"citationItems":[{"id":"ITEM-1","itemData":{"DOI":"10.1007/s00410-004-0560-8","ISSN":"00107999","abstract":"Four metasedimentary zircon populations from different tectonometamorphic units of the Central and the Northern Schwarzwald (Variscan belt, SW-Germany) were investigated using SEM, cathodoluminescence and SHRIMP dating. Despite partially strong modifications of primary internal morphologies during Variscan metamorphism at amphibolite (750°C, 0.4-0.6 GPa) and granulite-facies conditions (950-100°C, 1.4-1.8 GPa), many grains show well-preserved protolith ages. The detritus indicates a northern Gondwana origin and different Palaeozoic episodes of sediment deposition and consolidation. Two of the studied sediments were deposited in Cambrian/early-Ordovician times and consolidated in positions close to northern Gondwana. Late Ordovician and rare Devonian detritus from sediments of two other tectonometamorphic units indicates much later sedimentation close to the leading edge of Gondwana or a terrane assemblage during northern drift towards Laurussia. Subsolidus growth of new zircon due to Variscan granulite facies metamorphism of one of the tectonometamorphic units is precisely dated at 335 ± 2 Ma. © Springer-Verlag 2004.","author":[{"dropping-particle":"","family":"Kober","given":"B.","non-dropping-particle":"","parse-names":false,"suffix":""},{"dropping-particle":"","family":"Kalt","given":"A.","non-dropping-particle":"","parse-names":false,"suffix":""},{"dropping-particle":"","family":"Hanel","given":"M.","non-dropping-particle":"","parse-names":false,"suffix":""},{"dropping-particle":"","family":"Pidgeon","given":"R. T.","non-dropping-particle":"","parse-names":false,"suffix":""}],"container-title":"Contributions to Mineralogy and Petrology","id":"ITEM-1","issue":"3","issued":{"date-parts":[["2004"]]},"page":"330-345","title":"SHRIMP dating of zircons from high-grade metasediments of the Schwarzwald/SW-Germany and implications for the evolution of the Moldanubian basement","type":"article-journal","volume":"147"},"uris":["http://www.mendeley.com/documents/?uuid=e4f0909d-369d-4315-a9b2-aae3b4772b3b"]}],"mendeley":{"formattedCitation":"(Kober et al., 2004)","plainTextFormattedCitation":"(Kober et al., 2004)","previouslyFormattedCitation":"(Kober et al., 2004)"},"properties":{"noteIndex":0},"schema":"https://github.com/citation-style-language/schema/raw/master/csl-citation.json"}</w:instrText>
      </w:r>
      <w:r>
        <w:rPr>
          <w:rFonts w:ascii="Times New Roman" w:hAnsi="Times New Roman" w:cs="Times New Roman"/>
          <w:b/>
          <w:bCs/>
          <w:sz w:val="24"/>
          <w:szCs w:val="24"/>
          <w:lang w:val="de-AT"/>
        </w:rPr>
        <w:fldChar w:fldCharType="separate"/>
      </w:r>
      <w:r w:rsidRPr="00796FDA">
        <w:rPr>
          <w:rFonts w:ascii="Times New Roman" w:hAnsi="Times New Roman" w:cs="Times New Roman"/>
          <w:bCs/>
          <w:noProof/>
          <w:sz w:val="24"/>
          <w:szCs w:val="24"/>
          <w:lang w:val="de-AT"/>
        </w:rPr>
        <w:t>(Kober et al., 2004)</w:t>
      </w:r>
      <w:r>
        <w:rPr>
          <w:rFonts w:ascii="Times New Roman" w:hAnsi="Times New Roman" w:cs="Times New Roman"/>
          <w:b/>
          <w:bCs/>
          <w:sz w:val="24"/>
          <w:szCs w:val="24"/>
          <w:lang w:val="de-AT"/>
        </w:rPr>
        <w:fldChar w:fldCharType="end"/>
      </w:r>
      <w:r>
        <w:rPr>
          <w:rFonts w:ascii="Times New Roman" w:hAnsi="Times New Roman" w:cs="Times New Roman"/>
          <w:b/>
          <w:bCs/>
          <w:sz w:val="24"/>
          <w:szCs w:val="24"/>
          <w:lang w:val="de-AT"/>
        </w:rPr>
        <w:t xml:space="preserve">; Alps </w:t>
      </w:r>
      <w:r>
        <w:rPr>
          <w:rFonts w:ascii="Times New Roman" w:hAnsi="Times New Roman" w:cs="Times New Roman"/>
          <w:b/>
          <w:bCs/>
          <w:sz w:val="24"/>
          <w:szCs w:val="24"/>
          <w:lang w:val="de-AT"/>
        </w:rPr>
        <w:fldChar w:fldCharType="begin" w:fldLock="1"/>
      </w:r>
      <w:r>
        <w:rPr>
          <w:rFonts w:ascii="Times New Roman" w:hAnsi="Times New Roman" w:cs="Times New Roman"/>
          <w:b/>
          <w:bCs/>
          <w:sz w:val="24"/>
          <w:szCs w:val="24"/>
          <w:lang w:val="de-AT"/>
        </w:rPr>
        <w:instrText xml:space="preserve">ADDIN CSL_CITATION {"citationItems":[{"id":"ITEM-1","itemData":{"DOI":"10.5194/se-11-2197-2020","ISBN":"1121972020","ISSN":"18699529","abstract":"Eocene to Miocene sedimentary strata of the Northern Alpine Molasse Basin in Switzerland are well studied, yet they lack robust geochronologic and geochemical analysis of detrital zircon for provenance tracing purposes. Here, we present detrital zircon U-Pb ages coupled with rareearth and trace element geochemistry to provide insights into the sedimentary provenance and to elucidate the tectonic activity of the central Alpine Orogen from the late Eocene to mid Miocene. Between 35 and 22.5±1 Ma, the detrital zircon U-Pb age signatures are dominated by age groups of 300-370, 380-490, and 500-710 Ma, with minor Proterozoic age contributions. In contrast, from 21 Ma to </w:instrText>
      </w:r>
      <w:r>
        <w:rPr>
          <w:rFonts w:ascii="Cambria Math" w:hAnsi="Cambria Math" w:cs="Cambria Math"/>
          <w:b/>
          <w:bCs/>
          <w:sz w:val="24"/>
          <w:szCs w:val="24"/>
          <w:lang w:val="de-AT"/>
        </w:rPr>
        <w:instrText>∼</w:instrText>
      </w:r>
      <w:r>
        <w:rPr>
          <w:rFonts w:ascii="Times New Roman" w:hAnsi="Times New Roman" w:cs="Times New Roman"/>
          <w:b/>
          <w:bCs/>
          <w:sz w:val="24"/>
          <w:szCs w:val="24"/>
          <w:lang w:val="de-AT"/>
        </w:rPr>
        <w:instrText xml:space="preserve">13.5 Ma (youngest preserved sediments), the detrital zircon U-Pb age signatures were dominated by a 252-300Ma age group, with a secondary abundance of the 380-490 Ma age group and only minor contributions of the 500-710 Ma age group. The Eo-Oligocene provenance signatures are consistent with interpretations that initial basin deposition primarily recorded unroofing of the Austroalpine orogenic lid and lesser contributions from underlying Penninic units (including the Lepontine dome), containing reworked detritus from Variscan, Caledonian-Sardic, Cadomian, and Pan-African orogenic cycles. In contrast, the dominant 252-300Ma age group from early Miocene foreland deposits is indicative of the exhumation of Variscan-aged crystalline rocks from the Lepontine dome basement units. Noticeable is the lack of Alpine-aged detrital zircon in all samples with the exception of one late Eocene sample, which reflects Alpine volcanism linked to incipient continent-continent collision. In addition, detrital zircon rare-earth and trace element data, coupled with zircon morphology and U=Th ratios, point to primarily igneous and rare metamorphic sources. The observed switch from Austroalpine to Penninic detrital provenance in the Molasse Basin at </w:instrText>
      </w:r>
      <w:r>
        <w:rPr>
          <w:rFonts w:ascii="Cambria Math" w:hAnsi="Cambria Math" w:cs="Cambria Math"/>
          <w:b/>
          <w:bCs/>
          <w:sz w:val="24"/>
          <w:szCs w:val="24"/>
          <w:lang w:val="de-AT"/>
        </w:rPr>
        <w:instrText>∼</w:instrText>
      </w:r>
      <w:r>
        <w:rPr>
          <w:rFonts w:ascii="Times New Roman" w:hAnsi="Times New Roman" w:cs="Times New Roman"/>
          <w:b/>
          <w:bCs/>
          <w:sz w:val="24"/>
          <w:szCs w:val="24"/>
          <w:lang w:val="de-AT"/>
        </w:rPr>
        <w:instrText xml:space="preserve">21 Ma appears to mark the onset of synorogenic extension of the Central Alps. Synorogenic extension accommodated by the Simplon fault zone promoted updoming and exhumation the Penninic crystalline core of the Alpine Orogen. The lack of Alpine detrital zircon U-Pb ages in all Oligo-Miocene strata corroborate the interpretations that between </w:instrText>
      </w:r>
      <w:r>
        <w:rPr>
          <w:rFonts w:ascii="Cambria Math" w:hAnsi="Cambria Math" w:cs="Cambria Math"/>
          <w:b/>
          <w:bCs/>
          <w:sz w:val="24"/>
          <w:szCs w:val="24"/>
          <w:lang w:val="de-AT"/>
        </w:rPr>
        <w:instrText>∼</w:instrText>
      </w:r>
      <w:r>
        <w:rPr>
          <w:rFonts w:ascii="Times New Roman" w:hAnsi="Times New Roman" w:cs="Times New Roman"/>
          <w:b/>
          <w:bCs/>
          <w:sz w:val="24"/>
          <w:szCs w:val="24"/>
          <w:lang w:val="de-AT"/>
        </w:rPr>
        <w:instrText>25 and 15 Ma, the exposed bedrock in the Lepontine dome comprised greenschist-facies rocks only, where temperatures were too low for allowing zircon rims to grow, and that the Molasse Basin drainage network did not access the promin…","author":[{"dropping-particle":"","family":"Anfinson","given":"Owen A.","non-dropping-particle":"","parse-names":false,"suffix":""},{"dropping-particle":"","family":"Stockli","given":"Daniel F.","non-dropping-particle":"","parse-names":false,"suffix":""},{"dropping-particle":"","family":"Miller","given":"Joseph C.","non-dropping-particle":"","parse-names":false,"suffix":""},{"dropping-particle":"","family":"Möller","given":"Andreas","non-dropping-particle":"","parse-names":false,"suffix":""},{"dropping-particle":"","family":"Schlunegger","given":"Fritz","non-dropping-particle":"","parse-names":false,"suffix":""}],"container-title":"Solid Earth","id":"ITEM-1","issue":"6","issued":{"date-parts":[["2020"]]},"page":"2197-2220","title":"Tectonic exhumation of the central alps recorded by detrital zircon in the Molasse Basin, Switzerland","type":"article-journal","volume":"11"},"uris":["http://www.mendeley.com/documents/?uuid=1193a374-bacf-43d8-b692-a6e7ecf9dce2"]},{"id":"ITEM-2","itemData":{"DOI":"10.1016/j.sedgeo.2017.12.020","ISSN":"00370738","abstract":"U-Pb detrital zircon geochronology is a powerful and well-established tool in provenance studies. Modern analytical techniques (particularly LA-ICPMS) increasingly facilitate the rapid acquisition of large datasets. While improvements in data handling approaches have been explored in detail (e.g., more robust propagation of analytical uncertainties and inter-laboratory age reproducibility studies), there currently are no commonly established protocols for target spot location on polyphase detrital zircon grains: should the analyst ablate the zircon core, rim, or both? Here, we present two regional U-Pb detrital zircon datasets, one from the Banda Arc in Eastern Indonesia and one from the European Alps pro-foreland basin. We demonstrate that preferential ablation solely of cores or rim overgrowths results in a failure to detect age peaks, and also that generation of single-grain core-rim age pairs can permit additional characterisation of the source rock. Thus, both cores and rims should be analysed where possible, to maximise the data obtained from detrital zircon. In addition, we advocate the use of the single-analysis concordia age in visualizing and presenting U-Pb data, which is currently under-utilised in detrital provenance studies. We utilise a large (ca. 49,500 analyses) detrital zircon dataset to demonstrate that the single-analysis concordia age maximises precision throughout geological time (which removes the need to present ages derived from different isotopic ratios across an arbitrary age threshold), and obviates the necessity to separately assess discordance.","author":[{"dropping-particle":"","family":"Zimmermann","given":"Sebastian","non-dropping-particle":"","parse-names":false,"suffix":""},{"dropping-particle":"","family":"Mark","given":"Chris","non-dropping-particle":"","parse-names":false,"suffix":""},{"dropping-particle":"","family":"Chew","given":"David","non-dropping-particle":"","parse-names":false,"suffix":""},{"dropping-particle":"","family":"Voice","given":"Peter J.","non-dropping-particle":"","parse-names":false,"suffix":""}],"container-title":"Sedimentary Geology","id":"ITEM-2","issued":{"date-parts":[["2018"]]},"page":"5-13","publisher":"Elsevier B.V.","title":"Maximising data and precision from detrital zircon U-Pb analysis by LA-ICPMS: The use of core-rim ages and the single-analysis concordia age","type":"article-journal","volume":"375"},"uris":["http://www.mendeley.com/documents/?uuid=6a79a087-7cb3-4dc0-8fa9-9a90ac6eb4e2"]},{"id":"ITEM-3","itemData":{"DOI":"10.1007/s00531-020-01910-z","ISBN":"0123456789","ISSN":"14373262","abstract":"The late Eocene-to-early Oligocene Taveyannaz Formation is a turbidite series deposited in the Northern Alpine Foreland Basin (close to the Alpine orogenic front). Double dating of zircons with the fission-track and the U–Pb methods is applied on samples from the Taveyannaz Formation to reconstruct the exhumation history of the Central-Western Alps and to understand the syn-collisional magmatism along the Periadriatic lineament. Three samples from this unit show similar detrital zircon fission-track age populations that center at: 33–40 Ma (20%); 69–92 Ma (30–40%); and 138–239 Ma (40–50%). The youngest population contains both syn-volcanic and basement grains. Combined with zircon U–Pb data, it suggests that the basement rocks of Apulian-affinity nappes (Margna Sesia, Austroalpine) were the major sources of detritus, together with the Ivrea Zone and recycled Prealpine flysch, that contributed debris to the Northern Alpine Foreland Basin. Furthermore, the rocks of the Sesia–Lanzo Zone or of equivalent units exposed at that time presumably provided the youngest basement zircon fission-track ages to the basin. The Biella volcanic suite was the source of volcanogenic zircons. Oligocene sediment pathways from source to sink crossed further crystalline basement units and sedimentary covers before entering the basin from the southeast. The lag times of the youngest basement age populations (volcanic zircons excluded) are about 11 Myr. This constrains average moderate-to-high exhumation rate of 0.5–0.6 km/Myr in the pro-side of the orogenic wedge of the Central Alps during the late Eocene to early Oligocene.","author":[{"dropping-particle":"","family":"Lu","given":"Gang","non-dropping-particle":"","parse-names":false,"suffix":""},{"dropping-particle":"","family":"Fellin","given":"Maria Giuditta","non-dropping-particle":"","parse-names":false,"suffix":""},{"dropping-particle":"","family":"Winkler","given":"Wilfried","non-dropping-particle":"","parse-names":false,"suffix":""},{"dropping-particle":"","family":"Rahn","given":"Meinert","non-dropping-particle":"","parse-names":false,"suffix":""},{"dropping-particle":"","family":"Guillong","given":"Marcel","non-dropping-particle":"","parse-names":false,"suffix":""},{"dropping-particle":"","family":"Quadt","given":"Albrecht","non-dropping-particle":"von","parse-names":false,"suffix":""},{"dropping-particle":"","family":"Willett","given":"Sean D.","non-dropping-particle":"","parse-names":false,"suffix":""}],"container-title":"International Journal of Earth Sciences","id":"ITEM-3","issue":"7","issued":{"date-parts":[["2020"]]},"page":"2425-2446","publisher":"Springer Berlin Heidelberg","title":"Revealing exhumation of the central Alps during the Early Oligocene by detrital zircon U–Pb age and fission-track double dating in the Taveyannaz Formation","type":"article-journal","volume":"109"},"uris":["http://www.mendeley.com/documents/?uuid=ec26efc3-1c7c-4c94-b0f2-9cb69ccb60c6"]},{"id":"ITEM-4","itemData":{"DOI":"10.1007/s00531-019-01734-6","ISBN":"0053101901","ISSN":"14373262","abstract":"Late Paleogene syn-tectonic magmatic products are known from sandstones contained in the North Alpine (NAFB) and South Alpine (SAFB) foreland basins and in the South Alpine pelagic Trento Basin. The generally turbiditic and mass-flow deposits grade up from marly hemipelagic deeper water series. The source and amount of the reworked volcanic materials have been in debate for a long time. As a proxy for the magma-derived input we use the U–Pb geochronology and geochemistry [176Hf/177Hf(t) and Eu/Eu* ratios] of detrital zircons, and evaluate their temporal and genetic relationships with potential volcanic sources in the Periadriatic magmatic systems (Adamello, Bergell, Biella). The oldest volcanic sources (Lutetian–Priabonian) we identify are in the Trento Basin and Glarus NAFB. During most Rupelian, Bergell and Biella volcaniclastics were delivered to the NAFB in the Glarus, Alpe de Taveyanne and Haute-Savoie. Bergell and minor Adamello magmatic material were supplied to the Villa Olmo Conglomerate in the SAFB. During late Rupelian–Chattian in the entire NAFB, the influx of Paleogene volcanic material faded out. At the same time in the SAFB, the Como Conglomerate shows mixed input from Biella and Bergell. High numbers of old zircons (&gt; 90%) in the NAFB document the asymmetry of the early Alpine orogenic wedge exposing large basement areas to the north of the Periadriatic intrusions. The syn-sedimentary right-lateral movement along the Periadriatic fault system is identified as the main driver of magmatic activity, uplift, and exposure to erosion and transport to the basins. On this base, the dynamics of the early Alpine drainage systems are reconstructed with new accuracy.","author":[{"dropping-particle":"","family":"Lu","given":"Gang","non-dropping-particle":"","parse-names":false,"suffix":""},{"dropping-particle":"","family":"Capua","given":"Andrea","non-dropping-particle":"Di","parse-names":false,"suffix":""},{"dropping-particle":"","family":"Winkler","given":"Wilfried","non-dropping-particle":"","parse-names":false,"suffix":""},{"dropping-particle":"","family":"Rahn","given":"Meinert","non-dropping-particle":"","parse-names":false,"suffix":""},{"dropping-particle":"","family":"Guillong","given":"Marcel","non-dropping-particle":"","parse-names":false,"suffix":""},{"dropping-particle":"","family":"Quadt","given":"Albrecht","non-dropping-particle":"von","parse-names":false,"suffix":""},{"dropping-particle":"","family":"Willett","given":"Sean D.","non-dropping-particle":"","parse-names":false,"suffix":""}],"container-title":"International Journal of Earth Sciences","id":"ITEM-4","issue":"6","issued":{"date-parts":[["2019"]]},"page":"1817-1834","publisher":"Springer Berlin Heidelberg","title":"Restoring the source-to-sink relationships in the Paleogene foreland basins in the Central and Southern Alps (Switzerland, Italy, France): a detrital zircon study approach","type":"article-journal","volume":"108"},"uris":["http://www.mendeley.com/documents/?uuid=1d2f1a9d-7471-494d-8005-6b74e2cd829f"]},{"id":"ITEM-5","itemData":{"DOI":"10.1016/j.earscirev.2021.103772","ISSN":"00128252","abstract":"The Alps, as part of the Alpine-Mediterranean Mountain chain, are one of the classical localities for orogenic studies, where the Mesozoic-Cenozoic tectonic evolution is well known, and many classical models have been proposed to explain the tectonic evolution from Mesozoic rifting and breakup to Late Mesozoic-Cenozoic subduction, plate collision, and exhumation. However, the pre-Mesozoic tectonic evolution of the pre-Alpine basement remains poorly known because of the lack of sufficient age data due to complex polyphase deformation and multiple metamorphic overprints. New data from the mainly amphibolite-facies pre-Alpine basement of the Austroalpine mega-unit indicates that this basement is composed of a heterogeneous series of continental units, island arcs, ophiolites, subduction mélanges, accretionary wedges, and seamounts affected by different metamorphic grades. This study presents new results of LA-ICP-MS U-Pb dating and MC-ICP-MS Lu-Hf isotopic tracing of zircons from three key areas of Austroalpine basement, including the: i) Wechsel Gneiss and Waldbach Complexes, and Wechsel Phyllite Unit, (ii) Saualpe-Koralpe-Pohorje, and (iii) Schladming-Seckau areas. We determine the Wechsel Gneiss Complex to be a continental magmatic arc formed during 500–560 Ma in the proximity to a continental block with a ‘memory’ of Late Archean to Early Proterozoic continental crust. The Wechsel Gneiss Complex has U-Pb ages of 2.1 to 2.2 Ga and 2.5 to 2.8 Ga that indicate a close relationship to northern Gondwana, with depleted mantle Hf model ages as old as 3.5 Ga. The Wechsel Phyllite Unit structurally overlying the Wechsel Gneiss Complex has partly different sources, including juvenile crust formed at ca. 530 Ma. In contrast, the Waldbach Complex constantly added new crustal material during the 490–470 Ma period and bears considerably more positive εHf(t) values than the underlying Wechsel Gneiss Complex and gives relatively young, depleted mantle model ages of 700 to 500 Ma. The Waldbach Complex is, therefore, interpreted to be part of a magmatic arc that formed during closure of the Prototethys and was metamorphosed during Variscan orogenic events at ca. 350–330 Ma. The Schladming-Seckau and Wechsel Complexes represent a Cambro-Ordovician magmatic arc system formed by Prototethys subduction processes with the associated Late Neoproterozoic to Early Ordovician ophiolitic Speik complex having formed in its back-arc basin or as Prototethyan lithosphere. The Plankog…","author":[{"dropping-particle":"","family":"Chang","given":"Ruihong","non-dropping-particle":"","parse-names":false,"suffix":""},{"dropping-particle":"","family":"Neubauer","given":"Franz","non-dropping-particle":"","parse-names":false,"suffix":""},{"dropping-particle":"","family":"Liu","given":"Yongjiang","non-dropping-particle":"","parse-names":false,"suffix":""},{"dropping-particle":"","family":"Yuan","given":"Sihua","non-dropping-particle":"","parse-names":false,"suffix":""},{"dropping-particle":"","family":"Genser","given":"Johann","non-dropping-particle":"","parse-names":false,"suffix":""},{"dropping-particle":"","family":"Huang","given":"Qianwen","non-dropping-particle":"","parse-names":false,"suffix":""},{"dropping-particle":"","family":"Guan","given":"Qingbin","non-dropping-particle":"","parse-names":false,"suffix":""},{"dropping-particle":"","family":"Yu","given":"Shengyao","non-dropping-particle":"","parse-names":false,"suffix":""}],"container-title":"Earth-Science Reviews","id":"ITEM-5","issue":"August","issued":{"date-parts":[["2021"]]},"page":"103772","publisher":"Elsevier B.V.","title":"Hf isotopic constraints and detrital zircon ages for the Austroalpine basement evolution of Eastern Alps: Review and new data","type":"article-journal","volume":"221"},"uris":["http://www.mendeley.com/documents/?uuid=4e82f084-3a01-4c50-8018-aa1f3760b1dd"]}],"mendeley":{"formattedCitation":"(Zimmermann et al., 2018; Lu et al., 2019; 2020; Anfinson et al., 2020; Chang et al., 2021)","plainTextFormattedCitation":"(Zimmermann et al., 2018; Lu et al., 2019; 2020; Anfinson et al., 2020; Chang et al., 2021)","previouslyFormattedCitation":"(Zimmermann et al., 2018; Lu et al., 2019; 2020; Anfinson et al., 2020; Chang et al., 2021)"},"properties":{"noteIndex":0},"schema":"https://github.com/citation-style-language/schema/raw/master/csl-citation.json"}</w:instrText>
      </w:r>
      <w:r>
        <w:rPr>
          <w:rFonts w:ascii="Times New Roman" w:hAnsi="Times New Roman" w:cs="Times New Roman"/>
          <w:b/>
          <w:bCs/>
          <w:sz w:val="24"/>
          <w:szCs w:val="24"/>
          <w:lang w:val="de-AT"/>
        </w:rPr>
        <w:fldChar w:fldCharType="separate"/>
      </w:r>
      <w:r w:rsidRPr="00AB49BD">
        <w:rPr>
          <w:rFonts w:ascii="Times New Roman" w:hAnsi="Times New Roman" w:cs="Times New Roman"/>
          <w:bCs/>
          <w:noProof/>
          <w:sz w:val="24"/>
          <w:szCs w:val="24"/>
          <w:lang w:val="de-AT"/>
        </w:rPr>
        <w:t>(Zimmermann et al., 2018; Lu et al., 2019; 2020; Anfinson et al., 2020; Chang et al., 2021)</w:t>
      </w:r>
      <w:r>
        <w:rPr>
          <w:rFonts w:ascii="Times New Roman" w:hAnsi="Times New Roman" w:cs="Times New Roman"/>
          <w:b/>
          <w:bCs/>
          <w:sz w:val="24"/>
          <w:szCs w:val="24"/>
          <w:lang w:val="de-AT"/>
        </w:rPr>
        <w:fldChar w:fldCharType="end"/>
      </w:r>
      <w:r>
        <w:rPr>
          <w:rFonts w:ascii="Times New Roman" w:hAnsi="Times New Roman" w:cs="Times New Roman"/>
          <w:b/>
          <w:bCs/>
          <w:sz w:val="24"/>
          <w:szCs w:val="24"/>
          <w:lang w:val="de-AT"/>
        </w:rPr>
        <w:t xml:space="preserve">; </w:t>
      </w:r>
      <w:r w:rsidRPr="009B730F">
        <w:rPr>
          <w:rFonts w:ascii="Times New Roman" w:hAnsi="Times New Roman" w:cs="Times New Roman"/>
          <w:b/>
          <w:bCs/>
          <w:sz w:val="24"/>
          <w:szCs w:val="24"/>
          <w:lang w:val="de-AT"/>
        </w:rPr>
        <w:t xml:space="preserve"> Saxothuringian</w:t>
      </w:r>
      <w:r w:rsidRPr="009B730F">
        <w:rPr>
          <w:rFonts w:ascii="Times New Roman" w:hAnsi="Times New Roman" w:cs="Times New Roman"/>
          <w:sz w:val="24"/>
          <w:szCs w:val="24"/>
          <w:lang w:val="de-AT"/>
        </w:rPr>
        <w:t xml:space="preserve"> </w:t>
      </w:r>
      <w:r w:rsidRPr="00F140AE">
        <w:rPr>
          <w:rFonts w:ascii="Times New Roman" w:hAnsi="Times New Roman" w:cs="Times New Roman"/>
          <w:sz w:val="24"/>
          <w:szCs w:val="24"/>
          <w:lang w:val="en-GB"/>
        </w:rPr>
        <w:fldChar w:fldCharType="begin" w:fldLock="1"/>
      </w:r>
      <w:r w:rsidRPr="009B730F">
        <w:rPr>
          <w:rFonts w:ascii="Times New Roman" w:hAnsi="Times New Roman" w:cs="Times New Roman"/>
          <w:sz w:val="24"/>
          <w:szCs w:val="24"/>
          <w:lang w:val="de-AT"/>
        </w:rPr>
        <w:instrText>ADDIN CSL_CITATION {"citationItems":[{"id":"ITEM-1","itemData":{"DOI":"10.1017/S0016756809990501","ISSN":"14695081","abstract":"New U-Pb sensitive high-mass resolution ion microprobe (SHRIMP) data from detrital zircons within the Orlica-Śniez·nik Dome provide new insights into the stratigraphic and palaeogeographic position of assumed relict Precambrian basement preserved in the Variscan collisional orogen of the West Sudetes, SW Poland. Hitherto, the Młynowiec Formation and the Stronie Formation within the Orlica-Śniez·nik Dome were assumed to represent two metavolcano-sedimentary successions of Proterozoic and early Palaeozoic age, respectively. However, when previous U-Pb data and mapping data from the Orlica-Śniez·nik Dome are combined with the new detrital zircon isotopic ages both from paragneisses within the Młynowiec Formation and from light-coloured quartzites and mica schists within the Stronie Formation, the result strongly suggests that the protoliths of these two formations actually form a continuous succession. This continuous succession is herein designated the Młynowiec-Stronie Group. The rocks of this group were deposited during middle Cambrian-early Ordovician times (c. 520-470 Ma), presumably at the northern edge of West Gondwana after the 10-20 Ma period of tectonic quiescence that followed the terminal stage of the Cadomian collisions. Monotonous Młynowiec metagreywackes form the lower p</w:instrText>
      </w:r>
      <w:r w:rsidRPr="00D24405">
        <w:rPr>
          <w:rFonts w:ascii="Times New Roman" w:hAnsi="Times New Roman" w:cs="Times New Roman"/>
          <w:sz w:val="24"/>
          <w:szCs w:val="24"/>
          <w:lang w:val="de-AT"/>
        </w:rPr>
        <w:instrText xml:space="preserve">art of the </w:instrText>
      </w:r>
      <w:r w:rsidRPr="00F140AE">
        <w:rPr>
          <w:rFonts w:ascii="Times New Roman" w:hAnsi="Times New Roman" w:cs="Times New Roman"/>
          <w:sz w:val="24"/>
          <w:szCs w:val="24"/>
          <w:lang w:val="en-GB"/>
        </w:rPr>
        <w:instrText>succession, and the lithologically diverse schistose Stronie Formation forms its upper part. The change from greywacke (Młynowiec) to volcano-sedimentary (Stronie) facies coincided with the onset of rather short-lived volcanic activity which climaxed around 505-495 Ma and which supplied the volcanogenic components to the Stronie Formation. No Cadomian unconformity has been observed in the region. Xenocrystic zircons from the Młynowiec-Stronie Group retain records of Archaean (3•0-2•3 Ga), Palaeoproterozoic (2•1-1•8 Ga) and Neoproterozoic to early Cambrian (660-530 Ma) zircon-forming events. These zircon ages, together with the lack of 1•7-1•2 Ga zircon ages, suggest that the source areas for the metasedimentary rocks may have been the West Africa craton, which therefore differs from the Amazonian affinity of the adjacent Brunovistulia Terrane. Nevertheless, two zircons, c. 1•0 and 1•1 Ga old, respectively, indicate that the Młynowiec-Stronie Group sedimentary basin must have still been within the delivery reach of detritus ultimately derived from the Grenvillian-age belt(s). The detrital components of the supracrustal formations of the Orlica-Śniez·nik Dome were ma…","author":[{"dropping-particle":"","family":"Jastrzěbski","given":"Mirosław","non-dropping-particle":"","parse-names":false,"suffix":""},{"dropping-particle":"","family":"Zelazniewicz","given":"Andrzej","non-dropping-particle":"","parse-names":false,"suffix":""},{"dropping-particle":"","family":"Nowak","given":"Izabella","non-dropping-particle":"","parse-names":false,"suffix":""},{"dropping-particle":"","family":"Murtezi","given":"Mentor","non-dropping-particle":"","parse-names":false,"suffix":""},{"dropping-particle":"","family":"Larionov","given":"Alexander N.","non-dropping-particle":"","parse-names":false,"suffix":""}],"container-title":"Geological Magazine","id":"ITEM-1","issue":"3","issued":{"date-parts":[["2010"]]},"page":"416-433","title":"Protolith age and provenance of metasedimentary rocks in Variscan allochthon units: U-Pb SHRIMP zircon data from the Orlica- Śniez·nik Dome, West Sudetes","type":"article-journal","volume":"147"},"uris":["http://www.mendeley.com/documents/?uuid=0d0abb54-9a39-4c67-9d2f-5b61070ca077"]},{"id":"ITEM-2","itemData":{"DOI":"10.1007/s00531-006-0147-x","ISSN":"14373254","abstract":"SHRIMP dating of detrital zircons from sandstones of the Gackowa Formation (Kaczawa Complex, Sudetes, SW Poland) indicates input from late (550-750 Ma) and early Proterozoic to Archaean sources (</w:instrText>
      </w:r>
      <w:r w:rsidRPr="00F140AE">
        <w:rPr>
          <w:rFonts w:ascii="Cambria Math" w:hAnsi="Cambria Math" w:cs="Cambria Math"/>
          <w:sz w:val="24"/>
          <w:szCs w:val="24"/>
          <w:lang w:val="en-GB"/>
        </w:rPr>
        <w:instrText>∼</w:instrText>
      </w:r>
      <w:r w:rsidRPr="00F140AE">
        <w:rPr>
          <w:rFonts w:ascii="Times New Roman" w:hAnsi="Times New Roman" w:cs="Times New Roman"/>
          <w:sz w:val="24"/>
          <w:szCs w:val="24"/>
          <w:lang w:val="en-GB"/>
        </w:rPr>
        <w:instrText>2.0-3.4 Ga, the latter being the oldest recorded age from the Sudetic region). These dates preclude within-terrane derivation from seemingly correlatory acid volcanic rocks of early Palaeozoic age. Rather, they indicate provenance from Cadomian and older rocks that currently form part of other, geographically distant terranes; the most likely source identified to date is the Lusatian Block in the Saxothuringian Zone. Hence, the Gackowa Formation may be late Proterozoic rather than early Palaeozoic in depositional age, possibly coeval with the late Proterozoic (pre-Cadomian) greywackes of Lusatia, being subsequently tectonically interleaved with early Palaeozoic volcanic rocks into the Kaczawa accretionary prism during the Variscan orogeny. However, correlation with the lithologically similar early Ordovician Dubrau Quartzite of Saxothuringia, and so assignation to the early Paleozoic (post-Cadomian) rift succession deposited at the northern margin of Gondwana, cannot yet be precluded. © Springer-Verlag 2006.","author":[{"dropping-particle":"","family":"Kryza","given":"Ryszard","non-dropping-particle":"","parse-names":false,"suffix":""},{"dropping-particle":"","family":"Zalasiewicz","given":"Jan","non-dropping-particle":"","parse-names":false,"suffix":""},{"dropping-particle":"","family":"Mazur","given":"Stanisław","non-dropping-particle":"","parse-names":false,"suffix":""},{"dropping-particle":"","family":"Aleksandrowski","given":"Paweł","non-dropping-particle":"","parse-names":false,"suffix":""},{"dropping-particle":"","family":"Sergeev","given":"Sergey","non-dropping-particle":"","parse-names":false,"suffix":""},{"dropping-particle":"","family":"Larionov","given":"Alexander","non-dropping-particle":"","parse-names":false,"suffix":""}],"container-title":"International Journal of Earth Sciences","id":"ITEM-2","issue":"6","issued":{"date-parts":[["2007"]]},"page":"1153-1162","title":"Precambrian crustal contribution to the Variscan accretionary prism of the Kaczawa Mountains (Sudetes, SW Poland): Evidence from SHRIMP dating of detrital zircons","type":"article-journal","volume":"96"},"uris":["http://www.mendeley.com/documents/?uuid=eeb864ca-bd90-47ce-a506-894f4b3a46da"]},{"id":"ITEM-3","itemData":{"DOI":"10.1130/2007.2423(03)","ISSN":"00721077","abstract":"Sediment provenances and magmatic events of Late Neoproterozoic (Ediacaran) and Cambro-Ordovician rock complexes from the Saxo-Thuringian zone are constrained by new laser ablation inductively coupled plasma mass spectrometry (LA-ICP-MS) U-Pb dating of detrital zircons from five sandstones and magmatic zircons from an ignimbrite and one tuffite. These geochronological results in combination with the analysis of the plate-tectonic setting constrained from field observations, sedimentological and geochemical data, and trends of the basin development are used to reconstruct Cadomian orogenic processes during the Late Neoproterozoic and the earliest Cambrian. A continuum between Cadomian orogenesis and the opening of the Rheic Ocean in the Cambro-Ordovician is supported by the data set. In our model, the early stage of the Cadomian evolution is characterized by a Cor- dilleran-type continental magmatic arc, which was established at the periphery of the West African craton between ca. 650 and 600 Ma. Subsequently, at ca. 590-560 Ma, a back-arc basin was formed behind the Cadomian magmatic arc. The back-arc basin was closed between ca. 545 and 540 Ma, leading to the development of a short-lived Cadomian retroarc basin. Subsequently, a mid-oceanic ridge was subducted underneath the Cadomian orogen. Slab break-off of the subducted oceanic plate resulted in increased heat flow, leading to voluminous magmatic and anatectic events that culminated at ca. 540 Ma. Oblique incision of the oceanic ridge into the continent caused the formation of rift basins during the Lower to Middle Cambrian. This process continued from the Middle to Upper Cambrian, finally caused the opening of the Rheic Ocean in the Lower Ordovician. (c)2007 Geological Society of America. All rights reserved.","author":[{"dropping-particle":"","family":"Linnemann","given":"Ulf","non-dropping-particle":"","parse-names":false,"suffix":""},{"dropping-particle":"","family":"Gerdes","given":"Axel","non-dropping-particle":"","parse-names":false,"suffix":""},{"dropping-particle":"","family":"Drost","given":"Kerstin","non-dropping-particle":"","parse-names":false,"suffix":""},{"dropping-particle":"","family":"Buschmann","given":"Bernd","non-dropping-particle":"","parse-names":false,"suffix":""}],"container-title":"Special Paper of the Geological Society of America","id":"ITEM-3","issue":"03","issued":{"date-parts":[["2007"]]},"page":"61-96","title":"The continuum between Cadomian orogenesis and opening of the Rheic Ocean: Constraints from LA-ICP-MS U-Pb zircon dating and analysis of plate-tectonic setting (Saxo-Thuringian zone, northeastern Bohemian Massif, Germany)","type":"article-journal","volume":"423"},"uris":["http://www.mendeley.com/documents/?uuid=0e11b610-aaf9-43a8-9008-8a0b808782a2"]},{"id":"ITEM-4","itemData":{"DOI":"10.1111/j.1365-3121.2011.01053.x","ISSN":"09544879","abstract":"Three detrital zircon concentrates from the metasediments of the Orlica-Śnieznik dome, Bohemian Massif, have been dated using Sensitive High Resolution Ion Microprobe. They yielded Precambrian age spectra similar to those that are characteristic of the Cadomian terranes: (1) Archaean and Palaeoproterozoic zircons scattered between 3380 and 1860Ma, and (2) abundant Neoproterozoic zircons dated at 770-560Ma. Two of the analysed samples also contain Early Cambrian and Early-Late Cambrian zircons. The estimated maximum sedimentation ages are: 563±6Ma for the Mlynowiec paragneisses, 532±6Ma for the Stronie schist and 490±9Ma for the Goszów quartzite that are interpreted as three distinct metasedimentary successions. They represent a Neoproterozoic back-arc basin, Early Cambrian incipient rift basin and a Lower Ordovician post-rift succession respectively. These successions are the deformed and metamorphosed, allochthonous equivalent to the passive Saxo-Thuringian margin. They were subducted during a Variscan collision and then exhumed in front of the rigid buttress of Brunia/East Avalonia. © 2012 Blackwell Publishing Ltd.","author":[{"dropping-particle":"","family":"Mazur","given":"Stanislaw","non-dropping-particle":"","parse-names":false,"suffix":""},{"dropping-particle":"","family":"Szczepański","given":"Jacek","non-dropping-particle":"","parse-names":false,"suffix":""},{"dropping-particle":"","family":"Turniak","given":"Krzysztof","non-dropping-particle":"","parse-names":false,"suffix":""},{"dropping-particle":"","family":"Mcnaughton","given":"Neal J.","non-dropping-particle":"","parse-names":false,"suffix":""}],"container-title":"Terra Nova","id":"ITEM-4","issue":"3","issued":{"date-parts":[["2012"]]},"page":"199-206","title":"Location of the Rheic suture in the eastern Bohemian Massif: Evidence from detrital zircon data","type":"article-journal","volume":"24"},"uris":["http://www.mendeley.com/documents/?uuid=633b320d-8812-421d-87f2-4fc7b6778dd4"]},{"id":"ITEM-5","itemData":{"DOI":"10.1017/S0016756811000744","ISSN":"14695081","abstract":"Age spectra of detrital zircons from metamorphosed quartzites of the Krkonoše-Jizera Massif in the northeastern part of the Saxothuringian Domain were obtained by U-Pb laser ablation inductively coupled plasma mass spectrometry dating. The zircon ages cluster in the intervals of 450-530 Ma and 550-670 Ma, and show individual data between 1.6 and 3.1 Ga. Zircons in the analysed samples are predominantly of Cambrian-Ordovician and Neoproterozoic age, and the marked peak at c. 525-500 Ma suggests a late Cambrian maximum age for the sedimentary protolith. Detritus of the quartzites probably originated from the erosion of Cambrian-Ordovician granitoids and their Neoproterozoic (meta)sedimentary or magmatic country rocks. The lack of Neoproterozoic (meta)sedimentary rocks in the central and eastern part of the Krkonoše-Jizera Massif suggests that the country rocks to voluminous Cambrian-Ordovician magmatic bodies were largely eroded during the formation of early Palaeozoic rift basins along the southeast passive margin of the Saxothuringian Domain. The detrital zircon age spectra confirm the previous interpretation that the exposed basement, dominated by Neoproterozoic to Cambrian-Ordovician granitoids, was overthrust during Devonian-Carboniferous subduction-collision processes by nappes composed of metamorphosed equivalents of the uppermost Cambrian-Devonian passive margin sedimentary formations. Only a negligible number of Mesoproterozoic ages, typically from the Grenvillian event, supports the interpretation that the Saxothuringian Neoproterozoic basement has an affinity to the West African Craton of the northwestern margin of Gondwana. © Copyright Cambridge University Press 2011.","author":[{"dropping-particle":"","family":"Žáčková","given":"Eliška","non-dropping-particle":"","parse-names":false,"suffix":""},{"dropping-particle":"","family":"Konopásek","given":"Jiří","non-dropping-particle":"","parse-names":false,"suffix":""},{"dropping-particle":"","family":"Košler","given":"Jan","non-dropping-particle":"","parse-names":false,"suffix":""},{"dropping-particle":"","family":"Jeřábek","given":"Petr","non-dropping-particle":"","parse-names":false,"suffix":""}],"container-title":"Geological Magazine","id":"ITEM-5","issue":"3","issued":{"date-parts":[["2012"]]},"page":"443-458","title":"Detrital zircon populations in quartzites of the Krkonoše-Jizera Massif: Implications for pre-collisional history of the Saxothuringian Domain in the Bohemian Massif","type":"article-journal","volume":"149"},"uris":["http://www.mendeley.com/documents/?uuid=420e09a2-b662-4b9c-beae-77df664a726d"]},{"id":"ITEM-6","itemData":{"DOI":"10.1007/s00531-019-01683-0","ISBN":"0053101901","ISSN":"14373262","abstract":"The post-orogenic evolution of Variscan Central Europe is characterized by the formation of numerous basins. The early Permian Döhlen Basin is located in the Elbe Zone (Germany) and is bordered by metamorphic rocks of the Erzgebirge and numerous Variscan magmatic complexes. The NW–SE-oriented basin is evidence for a major rearrangement of stress fields during the post-Variscan reactivation of fault zones in Central Europe. Eleven samples of magmatic rocks and sediments have been analyzed with respect to their U–Th–Pb isotope ratios and geochemical composition. Of three magmatic samples (two tuffs, one trachyandesite), we analyzed 170 zircon grains. The Unkersdorf Tuff of the Unkersdorf Formation gave an age of 294 ± 3 Ma (Upper Asselian to Sakmarian), whereas a trachyandesite of the same formation was dated at 293 ± 5 Ma (Lower Artinskian to Lower Asselian). The Wachtelberg Ignimbrite (Upper Bannewitz Formation) showed an age of 286 ± 4 Ma (Artinskian to Lower Kungurian). As the first study, we also analyzed 984 detrital zircon grains of nine Late Paleozoic Central European sandstone and conglomerate samples of the Niederhäslich Formation and the Bannewitz Formation with respect to their U–Pb age composition. All sediments but two yielded two distinct age groups between 295 and 340 Ma and 530–750 Ma, as well as a minor amount of Precambrian zircon ages. Geochemical data points to an active margin setting with developing strike-slip basins. The data suggests a c. 10 Ma lasting basin formation during the second culmination of volcano-tectonic activity with basic to intermediate melts. The second youngest formation (Niederhäslich Formation) consists predominantly of pre-Permian basement material, which implies only minor volcanic activity and erosion from adjacent basement blocks. On the contrary, the uppermost and youngest Bannewitz Formation features strong evidence for volcanic activity in the neighboring area of the basin. The present study strongly suggests a rapid basin development and further shows how the evolution of the Döhlen Basin is proof for several post-Variscan tectonic reactivation phases in Sakmarian and Lower Kungurian of Central Europe. Finally, our results exemplarily show how basin evolution may be characterized by radiometric data of detrital zircon grains.","author":[{"dropping-particle":"","family":"Zieger","given":"J.","non-dropping-particle":"","parse-names":false,"suffix":""},{"dropping-particle":"","family":"Bittner","given":"L.","non-dropping-particle":"","parse-names":false,"suffix":""},{"dropping-particle":"","family":"Gärtner","given":"A.","non-dropping-particle":"","parse-names":false,"suffix":""},{"dropping-particle":"","family":"Hofmann","given":"M.","non-dropping-particle":"","parse-names":false,"suffix":""},{"dropping-particle":"","family":"Gerdes","given":"A.","non-dropping-particle":"","parse-names":false,"suffix":""},{"dropping-particle":"","family":"Marko","given":"L.","non-dropping-particle":"","parse-names":false,"suffix":""},{"dropping-particle":"","family":"Linnemann","given":"U.","non-dropping-particle":"","parse-names":false,"suffix":""}],"container-title":"International Journal of Earth Sciences","id":"ITEM-6","issue":"3","issued":{"date-parts":[["2019"]]},"page":"887-910","publisher":"Springer Berlin Heidelberg","title":"U–Pb ages of magmatic and detrital zircon of the Döhlen Basin: geological history of a Permian strike-slip basin in the Elbe Zone (Germany)","type":"article-journal","volume":"108"},"uris":["http://www.mendeley.com/documents/?uuid=4aad4dca-d90b-4c80-9015-a483286079cc"]}],"mendeley":{"formattedCitation":"(Kryza et al., 2007; Linnemann et al., 2007; Jastrzěbski et al., 2010; Mazur et al., 2012; Žáčková et al., 2012; Zieger et al., 2019)","plainTextFormattedCitation":"(Kryza et al., 2007; Linnemann et al., 2007; Jastrzěbski et al., 2010; Mazur et al., 2012; Žáčková et al., 2012; Zieger et al., 2019)","previouslyFormattedCitation":"(Kryza et al., 2007; Linnemann et al., 2007; Jastrzěbski et al., 2010; Mazur et al., 2012; Žáčková et al., 2012; Zieger et al., 2019)"},"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F140AE">
        <w:rPr>
          <w:rFonts w:ascii="Times New Roman" w:hAnsi="Times New Roman" w:cs="Times New Roman"/>
          <w:noProof/>
          <w:sz w:val="24"/>
          <w:szCs w:val="24"/>
          <w:lang w:val="en-GB"/>
        </w:rPr>
        <w:t>(Kryza et al., 2007; Linnemann et al., 2007; Jastrzěbski et al., 2010; Mazur et al., 2012; Žáčková et al., 2012; Zieger et al., 2019)</w:t>
      </w:r>
      <w:r w:rsidRPr="00F140AE">
        <w:rPr>
          <w:rFonts w:ascii="Times New Roman" w:hAnsi="Times New Roman" w:cs="Times New Roman"/>
          <w:sz w:val="24"/>
          <w:szCs w:val="24"/>
          <w:lang w:val="en-GB"/>
        </w:rPr>
        <w:fldChar w:fldCharType="end"/>
      </w:r>
      <w:r w:rsidRPr="00F140A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b/>
          <w:bCs/>
          <w:sz w:val="24"/>
          <w:szCs w:val="24"/>
          <w:lang w:val="en-GB"/>
        </w:rPr>
        <w:t xml:space="preserve">Tepla-Barrandian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016/j.gr.2010.05.003","ISSN":"1342937X","abstract":"New LA-ICP-MS U-Pb detrital zircon ages from Ediacaran and Paleozoic siliciclastic rocks are used to constrain provenance and paleogeographic affinities of the Teplá-Barrandian unit (TBU) in the centre of the Bohemian Massif (Central Europe, Czech Republic). The samples taken span the period from ≤ 635. Ma to ~. 385. Ma and permit recognition of provenance changes that reflect changes in geotectonic regime. Detrital zircon age spectra of two Ediacaran, one Lower Cambrian and three Upper Ordovician samples resemble the ages known from the NW African proportion of Gondwana, particularly the Trans-Saharan belt, while three rocks from higher Lower Cambrian to Lowermost Ordovician strata contain detritus that may have been derived exclusively from local sources. The age spectrum of the Devonian rock is a combination of the NW Gondwanan and local features. These new findings in combination with a wide range of published data are in agreement with a Neoproterozoic subduction-related setting at the margin of Gondwana followed by a Cambrian/Early Ordovician rifting stage and an Ordovician passive margin setting. Furthermore the data are in favour of a position of the TBU at the Gondwanan margin throughout pre-Variscan times. © 2010 International Association for Gondwana Research.","author":[{"dropping-particle":"","family":"Drost","given":"Kerstin","non-dropping-particle":"","parse-names":false,"suffix":""},{"dropping-particle":"","family":"Gerdes","given":"Axel","non-dropping-particle":"","parse-names":false,"suffix":""},{"dropping-particle":"","family":"Jeffries","given":"Teresa","non-dropping-particle":"","parse-names":false,"suffix":""},{"dropping-particle":"","family":"Linnemann","given":"Ulf","non-dropping-particle":"","parse-names":false,"suffix":""},{"dropping-particle":"","family":"Storey","given":"Craig","non-dropping-particle":"","parse-names":false,"suffix":""}],"container-title":"Gondwana Research","id":"ITEM-1","issue":"1","issued":{"date-parts":[["2011"]]},"page":"213-231","publisher":"International Association for Gondwana Research","title":"Provenance of Neoproterozoic and early Paleozoic siliciclastic rocks of the Teplá-Barrandian unit (Bohemian Massif): Evidence from U-Pb detrital zircon ages","type":"article-journal","volume":"19"},"uris":["http://www.mendeley.com/documents/?uuid=515770ff-f210-4487-a551-d9c3c22879f6"]},{"id":"ITEM-2","itemData":{"DOI":"10.1016/j.tecto.2008.03.005","ISSN":"00401951","abstract":"Sedimentological, petrological and geochemical data combined with SHRIMP and LA ICP-MS U-Pb ages of pebbles of granitic rocks and detrital zircons from Neoproterozoic Vletice metaconglomerates of the SE margin of the Teplá-Barrandian Unit were used to characterize the regional geotectonic setting at the Proterozoic/Paleozoic boundary. The metaconglomerates form several-metres thick intercalations in metasediments of the Svrchnice Formation (roof pendants of Central Bohemian Plutonic Complex), which is considered to have been deposited in Neoproterozoic/Cambrian times. A sedimentological study indicates that the metaconglomerates are products of debris flows deposited in submarine canyons or proximal parts of submarine fans. Geochemistry of metaconglomerate matrix and petrography of pebbles revealed an obvious difference from the western and central part of the Teplá-Barrandian Unit Proterozoic where pebbles eroded from uplifted parts of the basin and island arc sources are most common. The abundance of quartz, quartzite, granite and crystalline limestone in pebbles together with the more mature composition of host metagreywackes indicate the presence of relatively evolved continental crust in the source area for the Vletice metaconglomerates, and shallowing of the Neoproterozoic basin to the SE (in the present geographic co-ordinate system). The Neoproterozoic to lowermost Cambrian age of the Svrchnice Formation, suggested by its comparison with similar rocks in the central part of the Teplá-Barrandian Unit, was confirmed by U-Pb dating. Ages of detrital zircons from the metaconglomerate matrix cluster around two values: Archaean to Paleoproterozoic U/Pb ages between ca. 2580 and 1780 Ma and Neoproterozoic to early Cambrian ages between 660 and 520 Ma with a significant peaks at 600 and 544 Ma suggesting local volcanic activity extending shortly beyond the Proterozoic/Paleozoic boundary. Zircons separated from two trondhjemite pebbles from the metaconglomerate yielded a mean U-Pb age of 610 ± 17 Ma arguing for active arc magmatism during the latest Neoproterozoic. The overall age distribution of detrital zircons and the absence of Grenvillian zircon ages favour a location of the Teplá-Barrandian Unit close to the West African craton at the Neoproterozoic/Paleozoic boundary. The rapid onset of a transtensional geotectonic regime and maturing of sediments is evidenced by the overlying Cambrian shallow-water clastics alternating with predominantly felsic c…","author":[{"dropping-particle":"","family":"Sláma","given":"Jiří","non-dropping-particle":"","parse-names":false,"suffix":""},{"dropping-particle":"","family":"Dunkley","given":"Daniel J.","non-dropping-particle":"","parse-names":false,"suffix":""},{"dropping-particle":"","family":"Kachlík","given":"Václav","non-dropping-particle":"","parse-names":false,"suffix":""},{"dropping-particle":"","family":"Kusiak","given":"Monika A.","non-dropping-particle":"","parse-names":false,"suffix":""}],"container-title":"Tectonophysics","id":"ITEM-2","issue":"1-4","issued":{"date-parts":[["2008"]]},"page":"44-59","title":"Transition from island-arc to passive setting on the continental margin of Gondwana: U-Pb zircon dating of Neoproterozoic metaconglomerates from the SE margin of the Teplá-Barrandian Unit, Bohemian Massif","type":"article-journal","volume":"461"},"uris":["http://www.mendeley.com/documents/?uuid=4db58bdb-73b7-42a2-8714-22a0dd928311"]},{"id":"ITEM-3","itemData":{"DOI":"10.1007/s00710-004-0057-1","ISSN":"09300708","abstract":"The provenance of the Mid-Devonian clastic sediments in the Teplá-Barrandian Unit (TBU) of the Bohemian Massif was investigated by laser ablation ICP-MS U-Pb zircon dating, bulk sediment geochemistry and mineralogical study of the heavy mineral fraction. In contrast to the island arc provenance of the TBU Neoproterozoic sediments, the Early Palaeozoic sediments contain significant amounts of differentiated crustal material. The detrital zircon populations in the Barrandian Mid-Devonian siltstones and sandstones show ages ranging from Archaean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3.0 Ga) to Early Palaeozoic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 xml:space="preserve">0.39 Ga). Major age maxima are at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 xml:space="preserve">2.6 Ga, 2.0-2.25 Ga, 0.62 and 0.51 Ga. The youngest identified zircons so far correspond to Lower and Mid-Devonian ages. The extensive mechanical abrasion of zircons having Archaean (3.0, 2.8 and 2.6 Ga) to Paleoproterozoic ages (2.25-2.0 Ga) suggest their provenance from recycled old sedimentary sequences. The relatively large number of zircons with ages between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 xml:space="preserve">2.0 and 3.0 Ga may indicate the presence of relicts of the Archaean/Paleoproterozoic crust in the source areas of the studied Mid-Devonian sediments. The absence of detrital zircon ages between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 xml:space="preserve">0.9 and 1.2 Ga and the presence of zircon ages of </w:instrText>
      </w:r>
      <w:r>
        <w:rPr>
          <w:rFonts w:ascii="Cambria Math" w:hAnsi="Cambria Math" w:cs="Cambria Math"/>
          <w:b/>
          <w:bCs/>
          <w:sz w:val="24"/>
          <w:szCs w:val="24"/>
          <w:lang w:val="en-GB"/>
        </w:rPr>
        <w:instrText>∼</w:instrText>
      </w:r>
      <w:r>
        <w:rPr>
          <w:rFonts w:ascii="Times New Roman" w:hAnsi="Times New Roman" w:cs="Times New Roman"/>
          <w:b/>
          <w:bCs/>
          <w:sz w:val="24"/>
          <w:szCs w:val="24"/>
          <w:lang w:val="en-GB"/>
        </w:rPr>
        <w:instrText>2.0-2.25 and 0.5-0.8 Ga correspond to the zircon age pattern from the Gondwana-related North African, rather than Gondwana-related South American and Baltic terranes. The material was entering the basin predominantly from the west and consisted primarily of detrital material of Cambrian granitoids and recycled material of Neoproterozoic meta-sedimentary sequences. © Springer-Verlag/Wien 2005.","author":[{"dropping-particle":"","family":"Strnad","given":"Lada","non-dropping-particle":"","parse-names":false,"suffix":""},{"dropping-particle":"","family":"Mihaljevič","given":"M.","non-dropping-particle":"","parse-names":false,"suffix":""}],"container-title":"Mineralogy and Petrology","id":"ITEM-3","issue":"1-2","issued":{"date-parts":[["2005"]]},"page":"47-68","title":"Sedimentary provenance of Mid-Devonian clastic sediments in the Teplá-Barrandian Unit (Bohemian Massif): U-Pb and Pb-Pb geochronology of detrital zircons by laser ablation ICP-MS","type":"article","volume":"84"},"uris":["http://www.mendeley.com/documents/?uuid=21829f54-96f0-42ec-9c9e-6cbe988fa642"]}],"mendeley":{"formattedCitation":"(Strnad and Mihaljevič, 2005; Sláma et al., 2008; Drost et al., 2011)","plainTextFormattedCitation":"(Strnad and Mihaljevič, 2005; Sláma et al., 2008; Drost et al., 2011)","previouslyFormattedCitation":"(Strnad and Mihaljevič, 2005; Sláma et al., 2008; Drost et al., 2011)"},"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AD2E61">
        <w:rPr>
          <w:rFonts w:ascii="Times New Roman" w:hAnsi="Times New Roman" w:cs="Times New Roman"/>
          <w:bCs/>
          <w:noProof/>
          <w:sz w:val="24"/>
          <w:szCs w:val="24"/>
          <w:lang w:val="en-GB"/>
        </w:rPr>
        <w:t>(Strnad and Mihaljevič, 2005; Sláma et al., 2008; Drost et al., 2011)</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Eastern Moldanubia </w:t>
      </w: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ADDIN CSL_CITATION {"citationItems":[{"id":"ITEM-1","itemData":{"DOI":"10.1144/jgs2013-059","ISSN":"0016-7649","abstract":"Detrital zircon U-Pb age data from the Moldanubian part of the Bohemian Massif obtained by laser ablation inductively coupled plasma mass spectrometry show variations between the lithotectonic units and point to their formation in spatially close but separated basins that were supplied by detritus from somewhat different source areas, possibly over different periods of time. The youngest detrital zircon component in metasediments of the Monotonous and Varied Units is Early Ordovician and Mid- to Late Devonian in age, respectively, suggesting their deposition in Palaeozoic times. Reliable interpretation of the Mid- to Late Devonian zircons recovered from metasediments of the Gfohl Unit is precluded by their high metamorphic grade and presence of anatectic melt. The Early Carboniferous zircons from the Gfohl Unit are interpreted as being of metamorphic origin. Comparison of detrital zircon age spectra from the Moldanubian, Tepla-Barrandian and Moravo-Silesian metasediments suggests that these were deposited in separate basins but the overall similarity of the Neoproterozoic and Palaeoproterozoic age maxima and sparse Neo- and Mesoarchaean ages suggest that the three crustal segments must have been spatially related prior to the Variscan orogeny. Future tectonic models of the Variscan assembly of the Bohemian Massif must account for nearly synchronous evolution of the Moldanubian, Tepla-Barrandian and Moravo-Silesian Palaeozoic sedimentary basins that shared a common crust and most of their sedimentary sources, as well as for a rapid burial of the Moldanubian sediments to mid- and lower crustal levels that was followed by their rapid exhumation to the upper crust in Mid-Devonian to Early Carboniferous times. Supplementary materialResults of LA-ICP-MS U-Pb analyses of zircons extracted from the Moldanubian and Moravo-Silesian metasediments are available at www.geolsoc.org.uk/SUP18676.","author":[{"dropping-particle":"","family":"Košler","given":"Jan","non-dropping-particle":"","parse-names":false,"suffix":""},{"dropping-particle":"","family":"Konopásek","given":"Jiří","non-dropping-particle":"","parse-names":false,"suffix":""},{"dropping-particle":"","family":"Sláma","given":"Jiří","non-dropping-particle":"","parse-names":false,"suffix":""},{"dropping-particle":"","family":"Vrána","given":"Stanislav","non-dropping-particle":"","parse-names":false,"suffix":""}],"container-title":"Journal of the Geological Society","id":"ITEM-1","issue":"1","issued":{"date-parts":[["2014"]]},"page":"83-95","title":"U–Pb zircon provenance of Moldanubian metasediments in the Bohemian Massif","type":"article-journal","volume":"171"},"uris":["http://www.mendeley.com/documents/?uuid=02944bd7-8c2c-40cc-a4d5-4849c10c5981"]}],"mendeley":{"formattedCitation":"(Košler et al., 2014)","plainTextFormattedCitation":"(Košler et al., 2014)","previouslyFormattedCitation":"(Košler et al., 2014)"},"properties":{"noteIndex":0},"schema":"https://github.com/citation-style-language/schema/raw/master/csl-citation.json"}</w:instrText>
      </w:r>
      <w:r>
        <w:rPr>
          <w:rFonts w:ascii="Times New Roman" w:hAnsi="Times New Roman" w:cs="Times New Roman"/>
          <w:b/>
          <w:bCs/>
          <w:sz w:val="24"/>
          <w:szCs w:val="24"/>
          <w:lang w:val="en-GB"/>
        </w:rPr>
        <w:fldChar w:fldCharType="separate"/>
      </w:r>
      <w:r w:rsidRPr="003B0E15">
        <w:rPr>
          <w:rFonts w:ascii="Times New Roman" w:hAnsi="Times New Roman" w:cs="Times New Roman"/>
          <w:bCs/>
          <w:noProof/>
          <w:sz w:val="24"/>
          <w:szCs w:val="24"/>
          <w:lang w:val="en-GB"/>
        </w:rPr>
        <w:t>(Košler et al., 2014)</w:t>
      </w:r>
      <w:r>
        <w:rPr>
          <w:rFonts w:ascii="Times New Roman" w:hAnsi="Times New Roman" w:cs="Times New Roman"/>
          <w:b/>
          <w:bCs/>
          <w:sz w:val="24"/>
          <w:szCs w:val="24"/>
          <w:lang w:val="en-GB"/>
        </w:rPr>
        <w:fldChar w:fldCharType="end"/>
      </w:r>
      <w:r>
        <w:rPr>
          <w:rFonts w:ascii="Times New Roman" w:hAnsi="Times New Roman" w:cs="Times New Roman"/>
          <w:b/>
          <w:bCs/>
          <w:sz w:val="24"/>
          <w:szCs w:val="24"/>
          <w:lang w:val="en-GB"/>
        </w:rPr>
        <w:t xml:space="preserve">; </w:t>
      </w:r>
      <w:r w:rsidRPr="00F140AE">
        <w:rPr>
          <w:rFonts w:ascii="Times New Roman" w:hAnsi="Times New Roman" w:cs="Times New Roman"/>
          <w:sz w:val="24"/>
          <w:szCs w:val="24"/>
          <w:lang w:val="en-GB"/>
        </w:rPr>
        <w:t xml:space="preserve"> </w:t>
      </w:r>
      <w:r w:rsidRPr="00F140AE">
        <w:rPr>
          <w:rFonts w:ascii="Times New Roman" w:hAnsi="Times New Roman" w:cs="Times New Roman"/>
          <w:b/>
          <w:bCs/>
          <w:sz w:val="24"/>
          <w:szCs w:val="24"/>
          <w:lang w:val="en-GB"/>
        </w:rPr>
        <w:t>Moravo-Silesia</w:t>
      </w:r>
      <w:r w:rsidRPr="00F140AE">
        <w:rPr>
          <w:rFonts w:ascii="Times New Roman" w:hAnsi="Times New Roman" w:cs="Times New Roman"/>
          <w:sz w:val="24"/>
          <w:szCs w:val="24"/>
          <w:lang w:val="en-GB"/>
        </w:rPr>
        <w:t xml:space="preserve"> </w:t>
      </w:r>
      <w:r w:rsidRPr="00F140AE">
        <w:rPr>
          <w:rFonts w:ascii="Times New Roman" w:hAnsi="Times New Roman" w:cs="Times New Roman"/>
          <w:sz w:val="24"/>
          <w:szCs w:val="24"/>
          <w:lang w:val="en-GB"/>
        </w:rPr>
        <w:fldChar w:fldCharType="begin" w:fldLock="1"/>
      </w:r>
      <w:r w:rsidRPr="00F140AE">
        <w:rPr>
          <w:rFonts w:ascii="Times New Roman" w:hAnsi="Times New Roman" w:cs="Times New Roman"/>
          <w:sz w:val="24"/>
          <w:szCs w:val="24"/>
          <w:lang w:val="en-GB"/>
        </w:rPr>
        <w:instrText>ADDIN CSL_CITATION {"citationItems":[{"id":"ITEM-1","itemData":{"DOI":"10.1016/j.precamres.2021.106108","ISSN":"03019268","abstract":"Brunovistulia is a complex superterrane in central Europe, the western part of which became tectonically involved in the Variscan belt and formed its Precambrian basement. The Silesian part of the Brunovistulian Terrane embraces metasediments and metavolcanic rocks whose protolith ages, provenance, geotectonic setting and pre-Variscan palaeogeography are still poorly known. Our LA-ICP-MS U-Pb zircon data, supported by geochemical studies of these rocks, show that paragneisses and quartzites in the Desná and Keprník domes stemmed from sedimentary basin(s) whose the maximum depositional age is c. 560–570 Ma. Detritus was mainly supplied from Cryogenian-Ediacaran source areas. Precambrian mica schists of the inner Velké Vrbno Dome had mainly Mesoproterozoic detrital component. The accompanied metavolcanics rocks mainly originated as subalkaline E-MORB-like basaltic effusives at c. 610–595 Ma that evolved in the within-plate environments of the retro-arc at the rear of the Ediacaran magmatic arc built of granitoids which were formed at 640–550 Ma. Because the detrital zircon age spectra indicate contributions from the sources bearing 2.2–1.1 Ga components, it is expected that the sedimentation and volcanism presumably occurred at the Amazonian part of the Gondwana mainland. A compilation of new and the existing data further indicates the complex structure of Brunovistulia. The Silesian and Moravian domains of the Brunovistulian superterrane differ in terms of lithology, age of magmatic rock units and isotopic characteristics. The two domains may have developed as different fragments of the same magmatic arc system at the Amazonian margin of peri-Gondwana which evolved for c. 100 Myr. Besides, our new data revealed an early Devonian (408 Ma) onset of volcanism in the westernmost margin of the continental Brunovistulian margin, thus c. 30–40 Ma earlier than the well-known late Devonian volcanism in the Vrbno Group further east.","author":[{"dropping-particle":"","family":"Jastrzębski","given":"Mirosław","non-dropping-particle":"","parse-names":false,"suffix":""},{"dropping-particle":"","family":"Żelaźniewcz","given":"Andrzej","non-dropping-particle":"","parse-names":false,"suffix":""},{"dropping-particle":"","family":"Sláma","given":"Jiří","non-dropping-particle":"","parse-names":false,"suffix":""},{"dropping-particle":"","family":"Machowiak","given":"Katarzyna","non-dropping-particle":"","parse-names":false,"suffix":""},{"dropping-particle":"","family":"Śliwiński","given":"Marek","non-dropping-particle":"","parse-names":false,"suffix":""},{"dropping-particle":"","family":"Jaźwa","given":"Aleksandra","non-dropping-particle":"","parse-names":false,"suffix":""},{"dropping-particle":"","family":"Kocjan","given":"Izabela","non-dropping-particle":"","parse-names":false,"suffix":""}],"container-title":"Precambrian Research","id":"ITEM-1","issue":"April 2020","issued":{"date-parts":[["2021"]]},"title":"Provenance of Precambrian basement of the Brunovistulian Terrane: New data from its Silesian part (Czech Republic, Poland), central Europe, and implications for Gondwana break-up","type":"article-journal","volume":"355"},"uris":["http://www.mendeley.com/documents/?uuid=990699fe-134d-474f-b27f-974ffccd4778"]},{"id":"ITEM-2","itemData":{"DOI":"10.7306/gq.1539","ISSN":"16417291","abstract":"Detrital zircon age of the conglomerates from the Upper Silesian (USB) and Małopolska (MB) (S Poland) have been investi-gated to compare their deposition age and possible provenience. The size and poor sorting of the lithoclasts reflect a short transportation, with deposition close to the sourceland. The Late Ediacaran conglomerate of the Potrójna IG 1 and Raciechowice 1 boreholes (USB) reveal a good match between the ages known from the local basement explored by bore-holes. Detrital zircon clusters in a range of 579–585 Ma and 628–638 Ma and of 707 Ma are consistent with the distributions of Cadomian magmatism within the nearest orogenic belt or those identified elsewhere within the Brunovistulicum. In case of the conglomerate deposited in the Batowice 2 borehole (MB), the zircon clusters of 532, 551, 594 and 649 Ma, accompanied with a pre-Svecofennian group peaked at 2071 Ma, and the lack of Sveconorvegian population may document a tectono-sedimentary interaction between the Baltica’s southern margin and the Gondwanan Cadomian and Late Cadomian basement during Early Paleozoic time. This conglomerate bed was deposited later, aft</w:instrText>
      </w:r>
      <w:r w:rsidRPr="00374108">
        <w:rPr>
          <w:rFonts w:ascii="Times New Roman" w:hAnsi="Times New Roman" w:cs="Times New Roman"/>
          <w:sz w:val="24"/>
          <w:szCs w:val="24"/>
          <w:lang w:val="de-AT"/>
        </w:rPr>
        <w:instrText>er the Early Ordovician, then docking of Małopolska Block – Baltica was probably completed.","author":[{"dropping-particle":"","family":"Habryn","given":"Ryszard","non-dropping-particle":"","parse-names":false,"suffix":""},{"dropping-particle":"","family":"Krzemińska","given":"Ewa","non-dropping-particle":"","parse-names":false,"suffix":""},{"dropping-particle":"","family":"Krzemiński","given":"Leszek","non-dropping-particle":"","parse-names":false,"suffix":""},{"dropping-particle":"","family":"Markowiak","given":"Marek","non-dropping-particle":"","parse-names":false,"suffix":""},{"dropping-particle":"","family":"Zieliński","given":"Grzegorz","non-dropping-particle":"","parse-names":false,"suffix":""}],"container-title":"Geological Quarterly","id":"ITEM-2","issue":"2","issued":{"date-parts":[["2020"]]},"page":"321-341","title":"Detrital zircon age data from the conglomerates in the upper silesian and małopolska blocks, and their implications for the pre-variscan tectonic evolution (S Poland)","type":"article-journal","volume":"64"},"uris":["http://www.mendeley.com/documents/?uuid=ddc9a6b3-bfe4-43bb-96af-1ee201ddecda"]}],"mendeley":{"formattedCitation":"(Habryn et al., 2020; Jastrzębski et al., 2021)","plainTextFormattedCitation":"(Habryn et al., 2020; Jastrzębski et al., 2021)","previouslyFormattedCitation":"(Habryn et al., 2020; Jastrzębski et al., 2021)"},"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374108">
        <w:rPr>
          <w:rFonts w:ascii="Times New Roman" w:hAnsi="Times New Roman" w:cs="Times New Roman"/>
          <w:noProof/>
          <w:sz w:val="24"/>
          <w:szCs w:val="24"/>
          <w:lang w:val="de-AT"/>
        </w:rPr>
        <w:t>(Habryn et al., 2020; Jastrzębski et al., 2021)</w:t>
      </w:r>
      <w:r w:rsidRPr="00F140AE">
        <w:rPr>
          <w:rFonts w:ascii="Times New Roman" w:hAnsi="Times New Roman" w:cs="Times New Roman"/>
          <w:sz w:val="24"/>
          <w:szCs w:val="24"/>
          <w:lang w:val="en-GB"/>
        </w:rPr>
        <w:fldChar w:fldCharType="end"/>
      </w:r>
      <w:r w:rsidRPr="00374108">
        <w:rPr>
          <w:rFonts w:ascii="Times New Roman" w:hAnsi="Times New Roman" w:cs="Times New Roman"/>
          <w:sz w:val="24"/>
          <w:szCs w:val="24"/>
          <w:lang w:val="de-AT"/>
        </w:rPr>
        <w:t xml:space="preserve">; </w:t>
      </w:r>
      <w:r w:rsidRPr="00374108">
        <w:rPr>
          <w:rFonts w:ascii="Times New Roman" w:hAnsi="Times New Roman" w:cs="Times New Roman"/>
          <w:b/>
          <w:bCs/>
          <w:sz w:val="24"/>
          <w:szCs w:val="24"/>
          <w:lang w:val="de-AT"/>
        </w:rPr>
        <w:t>Magura Nappe</w:t>
      </w:r>
      <w:r w:rsidRPr="00374108">
        <w:rPr>
          <w:rFonts w:ascii="Times New Roman" w:hAnsi="Times New Roman" w:cs="Times New Roman"/>
          <w:sz w:val="24"/>
          <w:szCs w:val="24"/>
          <w:lang w:val="de-AT"/>
        </w:rPr>
        <w:t xml:space="preserve"> </w:t>
      </w:r>
      <w:r w:rsidRPr="00F140AE">
        <w:rPr>
          <w:rFonts w:ascii="Times New Roman" w:hAnsi="Times New Roman" w:cs="Times New Roman"/>
          <w:sz w:val="24"/>
          <w:szCs w:val="24"/>
          <w:lang w:val="en-GB"/>
        </w:rPr>
        <w:fldChar w:fldCharType="begin" w:fldLock="1"/>
      </w:r>
      <w:r w:rsidRPr="00374108">
        <w:rPr>
          <w:rFonts w:ascii="Times New Roman" w:hAnsi="Times New Roman" w:cs="Times New Roman"/>
          <w:sz w:val="24"/>
          <w:szCs w:val="24"/>
          <w:lang w:val="de-AT"/>
        </w:rPr>
        <w:instrText>ADDIN CSL_CITATION {"citationItems":[{"id":"ITEM-1","itemData":{"DOI":"10.1016/j.palaeo.2018.09.025","ISSN":"0031-0182","author":[{"dropping-particle":"","family":"Bónová","given":"Katarína","non-dropping-particle":"","parse-names":false,"suffix":""},{"dropping-particle":"","family":"Bóna","given":"Ján","non-dropping-particle":"","parse-names":false,"suffix":""},{"dropping-particle":"","family":"Pańczyk","given":"Magdalena","non-dropping-particle":"","parse-names":false,"suffix":""},{"dropping-particle":"","family":"Kováčik","given":"Martin","non-dropping-particle":"","parse-names":false,"suffix":""},{"dropping-particle":"","family":"Mikuš","given":"Tomáš","non-dropping-particle":"","parse-names":false,"suffix":""}],"container-title":"Palaeogeography, Palaeoclimatology, Palaeoecology","id":"ITEM-1","issue":"September 2018","issued":{"date-parts":[["2019"]]},"page":"768-784","publisher":"Elsevier","title":"Origin of deep-sea clastics of the Magura Basin ( Eocene Makovica sandstones in the Outer Western Carpathians ) with constraints of framework petrography , heavy mineral analysis and zircon geochronology","type":"article-journal","volume":"514"},"uris":["http://www.mendeley.com/documents/?uuid=3b7a7991-a61e-4a9a-b715-a91fe9d2c099"]},{"id":"ITEM-2","itemData":{"DOI":"10.1007/s00531-020-01859-z","ISBN":"0123456789","ISSN":"1437-3262","author":[{"dropping-particle":"","family":"Bónová","given":"Katarína","non-dropping-particle":"","parse-names":false,"suffix":""},{"dropping-particle":"","family":"Pańczyk","given":"Magdalena","non-dropping-particle":"","parse-names":false,"suffix":""},{"dropping-particle":"","family":"Bóna","given":"Ján","non-dropping-particle":"","parse-names":false,"suffix":""}],"container-title":"International Journal of Earth Sciences","id":"ITEM-2","issue":"5","issued":{"date-parts":[["2020"]]},"page":"1565-1587","publisher":"Springer Berlin Heidelberg","title":"Surface microtextures and new U – Pb dating of detrital zircons from the Eocene Strihovce sandstones in the Magura Nappe of the External Western Carpathians : implications for their provenance","type":"article-journal","volume":"109"},"uris":["http://www.mendeley.com/documents/?uuid=7a46d572-0bc3-4719-b94f-f1d6119fd546"]}],"mendeley":{"formattedCitation":"(Bónová et al., 2019; 2020)","plainTextFormattedCitation":"(Bónová et al., 2019; 2020)","previouslyFormattedCitation":"(Bónová et al., 2019; 2020)"},"properties":{"noteIndex":0},"schema":"https://github.com/citation-style-language/schema/raw/master/csl-citation.json"}</w:instrText>
      </w:r>
      <w:r w:rsidRPr="00F140AE">
        <w:rPr>
          <w:rFonts w:ascii="Times New Roman" w:hAnsi="Times New Roman" w:cs="Times New Roman"/>
          <w:sz w:val="24"/>
          <w:szCs w:val="24"/>
          <w:lang w:val="en-GB"/>
        </w:rPr>
        <w:fldChar w:fldCharType="separate"/>
      </w:r>
      <w:r w:rsidRPr="00374108">
        <w:rPr>
          <w:rFonts w:ascii="Times New Roman" w:hAnsi="Times New Roman" w:cs="Times New Roman"/>
          <w:noProof/>
          <w:sz w:val="24"/>
          <w:szCs w:val="24"/>
          <w:lang w:val="de-AT"/>
        </w:rPr>
        <w:t>(Bónová et al., 2019; 2020)</w:t>
      </w:r>
      <w:r w:rsidRPr="00F140AE">
        <w:rPr>
          <w:rFonts w:ascii="Times New Roman" w:hAnsi="Times New Roman" w:cs="Times New Roman"/>
          <w:sz w:val="24"/>
          <w:szCs w:val="24"/>
          <w:lang w:val="en-GB"/>
        </w:rPr>
        <w:fldChar w:fldCharType="end"/>
      </w:r>
    </w:p>
    <w:p w14:paraId="70FDF5CA" w14:textId="77777777" w:rsidR="00691BEF" w:rsidRDefault="00691BEF">
      <w:pPr>
        <w:rPr>
          <w:rFonts w:ascii="Times New Roman" w:hAnsi="Times New Roman" w:cs="Times New Roman"/>
          <w:sz w:val="24"/>
          <w:szCs w:val="24"/>
          <w:lang w:val="de-AT"/>
        </w:rPr>
      </w:pPr>
      <w:r>
        <w:rPr>
          <w:rFonts w:ascii="Times New Roman" w:hAnsi="Times New Roman" w:cs="Times New Roman"/>
          <w:sz w:val="24"/>
          <w:szCs w:val="24"/>
          <w:lang w:val="de-AT"/>
        </w:rPr>
        <w:br w:type="page"/>
      </w:r>
    </w:p>
    <w:p w14:paraId="0F5A3A1E" w14:textId="591CB1F5" w:rsidR="00691BEF" w:rsidRPr="009D0A2B" w:rsidRDefault="00691BEF" w:rsidP="00691BEF">
      <w:pPr>
        <w:spacing w:line="276" w:lineRule="auto"/>
        <w:jc w:val="both"/>
        <w:rPr>
          <w:rFonts w:ascii="Times New Roman" w:hAnsi="Times New Roman" w:cs="Times New Roman"/>
          <w:b/>
          <w:bCs/>
          <w:sz w:val="24"/>
          <w:szCs w:val="24"/>
          <w:lang w:val="de-AT"/>
        </w:rPr>
      </w:pPr>
      <w:r w:rsidRPr="009D0A2B">
        <w:rPr>
          <w:rFonts w:ascii="Times New Roman" w:hAnsi="Times New Roman" w:cs="Times New Roman"/>
          <w:b/>
          <w:bCs/>
          <w:sz w:val="24"/>
          <w:szCs w:val="24"/>
          <w:lang w:val="de-AT"/>
        </w:rPr>
        <w:lastRenderedPageBreak/>
        <w:t xml:space="preserve">3. Multi-dimensional scaling map </w:t>
      </w:r>
      <w:r w:rsidR="003721EC" w:rsidRPr="009D0A2B">
        <w:rPr>
          <w:rFonts w:ascii="Times New Roman" w:hAnsi="Times New Roman" w:cs="Times New Roman"/>
          <w:b/>
          <w:bCs/>
          <w:sz w:val="24"/>
          <w:szCs w:val="24"/>
          <w:lang w:val="de-AT"/>
        </w:rPr>
        <w:t xml:space="preserve">of detrital zircon U-Pb age data from Pegwell Bay loess, potential source sediment samples and proto-source terranes </w:t>
      </w:r>
    </w:p>
    <w:p w14:paraId="27E3B552" w14:textId="77777777" w:rsidR="003721EC" w:rsidRDefault="00691BEF" w:rsidP="003721EC">
      <w:pPr>
        <w:keepNext/>
        <w:jc w:val="center"/>
      </w:pPr>
      <w:r>
        <w:rPr>
          <w:rFonts w:ascii="Times New Roman" w:hAnsi="Times New Roman" w:cs="Times New Roman"/>
          <w:noProof/>
          <w:sz w:val="24"/>
          <w:szCs w:val="24"/>
          <w:lang w:val="de-AT"/>
        </w:rPr>
        <w:drawing>
          <wp:inline distT="0" distB="0" distL="0" distR="0" wp14:anchorId="5E21A789" wp14:editId="039668DC">
            <wp:extent cx="4007056" cy="5219968"/>
            <wp:effectExtent l="0" t="0" r="1270" b="6350"/>
            <wp:docPr id="1" name="Picture 1"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4007056" cy="5219968"/>
                    </a:xfrm>
                    <a:prstGeom prst="rect">
                      <a:avLst/>
                    </a:prstGeom>
                  </pic:spPr>
                </pic:pic>
              </a:graphicData>
            </a:graphic>
          </wp:inline>
        </w:drawing>
      </w:r>
    </w:p>
    <w:p w14:paraId="65AFC3A8" w14:textId="739D9691" w:rsidR="003721EC" w:rsidRPr="003721EC" w:rsidRDefault="003721EC" w:rsidP="0004443B">
      <w:pPr>
        <w:pStyle w:val="Caption"/>
        <w:jc w:val="both"/>
        <w:rPr>
          <w:lang w:val="en-US"/>
        </w:rPr>
      </w:pPr>
      <w:r>
        <w:t xml:space="preserve">Figure </w:t>
      </w:r>
      <w:fldSimple w:instr=" SEQ Figure \* ARABIC ">
        <w:r>
          <w:rPr>
            <w:noProof/>
          </w:rPr>
          <w:t>1</w:t>
        </w:r>
      </w:fldSimple>
      <w:r w:rsidRPr="009D0A2B">
        <w:rPr>
          <w:lang w:val="de-AT"/>
        </w:rPr>
        <w:t xml:space="preserve">: Non-metric multi-dimensional scaling (MDS; </w:t>
      </w:r>
      <w:r w:rsidRPr="00B05E57">
        <w:rPr>
          <w:lang w:val="en-US"/>
        </w:rPr>
        <w:fldChar w:fldCharType="begin" w:fldLock="1"/>
      </w:r>
      <w:r w:rsidRPr="009D0A2B">
        <w:rPr>
          <w:lang w:val="de-AT"/>
        </w:rPr>
        <w:instrText>ADDIN CSL_CITATION {"citationItems":[{"id":"ITEM-1","itemData":{"DOI":"10.1016/j.chemgeo.2013.01.010","ISSN":"0009-2541","author":[{"dropping-particle":"","family":"Vermeesch","given":"Pieter","non-dropping-particle":"","parse-names":false,"suffix":""}],"container-title":"Chemical Geology","id":"ITEM-1","issued":{"date-parts":[["2013"]]},"page":"140-146","publisher":"Elsevier B.V.","title":"Multi-sample comparison of detrital age distributions","type":"article-journal","volume":"341"},"uris":["http://www.mendeley.com/documents/?uuid=042e000f-7319-46e0-80a8-6cd03bbfd394"]}],"mendeley":{"formattedCitation":"(Vermeesch, 2013)","manualFormatting":"Vermeesch, 2013)","plainTextFormattedCitation":"(Vermeesch, 2013)","previouslyFormattedCitation":"(Vermeesch, 2013)"},"properties":{"noteIndex":0},"schema":"https://github.com/citation-style-language/schema/raw/master/csl-citation.json"}</w:instrText>
      </w:r>
      <w:r w:rsidRPr="00B05E57">
        <w:rPr>
          <w:lang w:val="en-US"/>
        </w:rPr>
        <w:fldChar w:fldCharType="separate"/>
      </w:r>
      <w:r w:rsidRPr="009D0A2B">
        <w:rPr>
          <w:noProof/>
          <w:lang w:val="de-AT"/>
        </w:rPr>
        <w:t>Vermeesch, 2013)</w:t>
      </w:r>
      <w:r w:rsidRPr="00B05E57">
        <w:rPr>
          <w:lang w:val="en-US"/>
        </w:rPr>
        <w:fldChar w:fldCharType="end"/>
      </w:r>
      <w:r w:rsidRPr="009D0A2B">
        <w:rPr>
          <w:lang w:val="de-AT"/>
        </w:rPr>
        <w:t xml:space="preserve"> map using the Kolmogorov-Smirnov (KS) statistic for the zircon age data from loess at Pegwell Bay (PB130-150; PB210-230; this study), Palaeocene Thanet Fm. sands </w:t>
      </w:r>
      <w:r w:rsidRPr="00B05E57">
        <w:rPr>
          <w:lang w:val="en-US"/>
        </w:rPr>
        <w:fldChar w:fldCharType="begin" w:fldLock="1"/>
      </w:r>
      <w:r w:rsidRPr="009D0A2B">
        <w:rPr>
          <w:lang w:val="de-AT"/>
        </w:rPr>
        <w:instrText>ADDIN CSL_CITATION {"citationItems":[{"id":"ITEM-1","itemData":{"DOI":"10.1016/j.pgeola.2021.01.003","ISSN":"00167878","abstract":"The sources of the Paleocene London</w:instrText>
      </w:r>
      <w:r w:rsidRPr="00B05E57">
        <w:rPr>
          <w:lang w:val="en-US"/>
        </w:rPr>
        <w:instrText xml:space="preserve"> Basin marine to fluviodeltaic sandstones are currently unclear. High analysis number detrital zircon U-Pb age investigation of an early-mid Thanetian marine sand from East Kent, reveals a large spread of zircon age peaks indicative of a range of primary sources. In particular, a strong Ediacaran age peak is associated with the Cadomian Orogeny, while secondary peaks represent the Caledonian and various Mesoproterozoic to Archean orogenies. The near absence of grains indicative of the Variscan orogeny refutes a southerly or southwesterly source from Cornubia or Armorica, while the strong Cadomian peak points to Avalonian origin for a major component of the material. Furthermore, the relatively well expressed Mesoproterozoic to Archean age components most likely require significant additional Laurentian input. Comparison to published data shows that both Devonian Old Red Sandstone and northwesterly (Avalonia-Laurentia) derived Namurian-Westphalian Pennine Basin sandstones show strong similarities to the Thanetian sand. This pattern is consistent with derivation of Thanetian material via a SE draining proto-Thames River system that was initiated in the Paleocene due to uplift of western and northwestern Britain. This river system would have incised and eroded cover sandstones and potentially also Avalonian basement of mid to north Wales and England. However, the possibility of a contribution of Laurentian grains directly from the north via longshore drift cannot be excluded by the data, and the extent to which the sediment source signatures of Paleogene sands of the London Basin are variable both geographically and over time remains unclear.","author":[{"dropping-particle":"","family":"Stevens","given":"Thomas","non-dropping-particle":"","parse-names":false,"suffix":""},{"dropping-particle":"","family":"Baykal","given":"Yunus","non-dropping-particle":"","parse-names":false,"suffix":""}],"container-title":"Proceedings of the Geologists' Association","id":"ITEM-1","issue":"2","issued":{"date-parts":[["2021"]]},"page":"240-248","publisher":"The Geologists' Association.","title":"Detrital zircon U-Pb ages and source of the late Palaeocene Thanet Formation, Kent, SE England","type":"article-journal","volume":"132"},"uris":["http://www.mendeley.com/documents/?uuid=e5bbd23e-ce72-4893-a598-128188249738"]}],"mendeley":{"formattedCitation":"(Stevens and Baykal, 2021)","manualFormatting":"(PBTF; Stevens and Baykal, 2021)","plainTextFormattedCitation":"(Stevens and Baykal, 2021)","previouslyFormattedCitation":"(Stevens and Baykal, 2021)"},"properties":{"noteIndex":0},"schema":"https://github.com/citation-style-language/schema/raw/master/csl-citation.json"}</w:instrText>
      </w:r>
      <w:r w:rsidRPr="00B05E57">
        <w:rPr>
          <w:lang w:val="en-US"/>
        </w:rPr>
        <w:fldChar w:fldCharType="separate"/>
      </w:r>
      <w:r w:rsidRPr="00B05E57">
        <w:rPr>
          <w:noProof/>
          <w:lang w:val="en-US"/>
        </w:rPr>
        <w:t>(PBTF; Stevens and Baykal, 2021)</w:t>
      </w:r>
      <w:r w:rsidRPr="00B05E57">
        <w:rPr>
          <w:lang w:val="en-US"/>
        </w:rPr>
        <w:fldChar w:fldCharType="end"/>
      </w:r>
      <w:r w:rsidRPr="00B05E57">
        <w:rPr>
          <w:lang w:val="en-US"/>
        </w:rPr>
        <w:t>, the</w:t>
      </w:r>
      <w:r>
        <w:rPr>
          <w:lang w:val="en-US"/>
        </w:rPr>
        <w:t xml:space="preserve"> MIS 2</w:t>
      </w:r>
      <w:r w:rsidRPr="00B05E57">
        <w:rPr>
          <w:lang w:val="en-US"/>
        </w:rPr>
        <w:t xml:space="preserve"> Skipsea Till (SST; this study); </w:t>
      </w:r>
      <w:r>
        <w:rPr>
          <w:lang w:val="en-US"/>
        </w:rPr>
        <w:t xml:space="preserve">MIS 2 </w:t>
      </w:r>
      <w:r w:rsidRPr="00B05E57">
        <w:rPr>
          <w:lang w:val="en-US"/>
        </w:rPr>
        <w:t xml:space="preserve">Dogger lake sediment (155VC; this study), Neogene sediments in the southwestern North Sea basin (WNS; </w:t>
      </w:r>
      <w:r w:rsidRPr="00B05E57">
        <w:rPr>
          <w:lang w:val="en-US"/>
        </w:rPr>
        <w:fldChar w:fldCharType="begin" w:fldLock="1"/>
      </w:r>
      <w:r w:rsidRPr="00B05E57">
        <w:rPr>
          <w:lang w:val="en-US"/>
        </w:rPr>
        <w:instrText>ADDIN CSL_CITATION {"citationItems":[{"id":"ITEM-1","itemData":{"DOI":"10.1017/S0016756821000133","ISSN":"14695081","abstract":"Heavy mineral analysis is a long-standing and valuable tool for sedimentary provenance analysis. Many studies have indicated that heavy mineral data can also be significantly affected by hydraulic sorting, weathering and reworking or recycling, leading to incomplete or erroneous provenance interpretations if they are used in isolation. By combining zircon U-Pb geochronology with heavy mineral data for the southern North Sea Basin, this study shows that the classic model of sediment mixing between a northern and a southern source throughout the Neogene is more complex. In contrast to the strongly variable heavy mineral composition, the zircon U-Pb age spectra are mostly constant for the studied samples. This provides a strong indication that most zircons had an initial similar northern source, yet the sediment has undergone intense chemical weathering on top of the Brabant Massif and Ardennes in the south. This weathered sediment was later recycled into the southern North Sea Basin through local rivers and the Meuse, leading to a weathered southern heavy mineral signature and a fresh northern heavy mineral signature, yet exhibiting a constant zircon U-Pb age signature. Thus, this study highlights the necessity of combining multiple provenance proxies to correctly account for weathering, reworking and recycling.","author":[{"dropping-particle":"","family":"Verhaegen","given":"Jasper","non-dropping-particle":"","parse-names":false,"suffix":""},{"dropping-particle":"","family":"Eynatten","given":"Hilmar","non-dropping-particle":"Von","parse-names":false,"suffix":""},{"dropping-particle":"","family":"Dunkl","given":"Istvan","non-dropping-particle":"","parse-names":false,"suffix":""},{"dropping-particle":"","family":"Weltje","given":"Gert Jan","non-dropping-particle":"","parse-names":false,"suffix":""}],"container-title":"Geological Magazine","id":"ITEM-1","issue":"9","issued":{"date-parts":[["2021"]]},"page":"1572-1584","title":"Detrital zircon geochronology and heavy mineral analysis as complementary provenance tools in the presence of extensive weathering, reworking and recycling: The Neogene of the southern North Sea Basin","type":"article-journal","volume":"158"},"uris":["http://www.mendeley.com/documents/?uuid=9ab91f40-f42b-4b23-be0a-b2ae5e0d5a47"]}],"mendeley":{"formattedCitation":"(Verhaegen et al., 2021)","manualFormatting":"Verhaegen et al., 2021)","plainTextFormattedCitation":"(Verhaegen et al., 2021)","previouslyFormattedCitation":"(Verhaegen et al., 2021)"},"properties":{"noteIndex":0},"schema":"https://github.com/citation-style-language/schema/raw/master/csl-citation.json"}</w:instrText>
      </w:r>
      <w:r w:rsidRPr="00B05E57">
        <w:rPr>
          <w:lang w:val="en-US"/>
        </w:rPr>
        <w:fldChar w:fldCharType="separate"/>
      </w:r>
      <w:r w:rsidRPr="00B05E57">
        <w:rPr>
          <w:noProof/>
          <w:lang w:val="en-US"/>
        </w:rPr>
        <w:t>Verhaegen et al., 2021)</w:t>
      </w:r>
      <w:r w:rsidRPr="00B05E57">
        <w:rPr>
          <w:lang w:val="en-US"/>
        </w:rPr>
        <w:fldChar w:fldCharType="end"/>
      </w:r>
      <w:r w:rsidRPr="00B05E57">
        <w:rPr>
          <w:lang w:val="en-US"/>
        </w:rPr>
        <w:t xml:space="preserve">, </w:t>
      </w:r>
      <w:r>
        <w:rPr>
          <w:lang w:val="en-US"/>
        </w:rPr>
        <w:t xml:space="preserve">Quaternary </w:t>
      </w:r>
      <w:r w:rsidRPr="00B05E57">
        <w:rPr>
          <w:lang w:val="en-US"/>
        </w:rPr>
        <w:t xml:space="preserve">Rhine sediments </w:t>
      </w:r>
      <w:r w:rsidRPr="00B05E57">
        <w:rPr>
          <w:lang w:val="en-US"/>
        </w:rPr>
        <w:fldChar w:fldCharType="begin" w:fldLock="1"/>
      </w:r>
      <w:r w:rsidRPr="00B05E57">
        <w:rPr>
          <w:lang w:val="en-US"/>
        </w:rPr>
        <w:instrText>ADDIN CSL_CITATION {"citationItems":[{"id":"ITEM-1","itemData":{"DOI":"10.1007/s00531-012-0842-8","author":[{"dropping-particle":"","family":"Krippner","given":"Anne","non-dropping-particle":"","parse-names":false,"suffix":""},{"dropping-particle":"","family":"Bahlburg","given":"Heinrich","non-dropping-particle":"","parse-names":false,"suffix":""}],"id":"ITEM-1","issued":{"date-parts":[["2013"]]},"page":"917-932","title":"Provenance of Pleistocene Rhine River Middle Terrace sands between the Swiss – German border and Cologne based on U – Pb detrital zircon ages","type":"article-journal"},"uris":["http://www.mendeley.com/documents/?uuid=a083ef97-4f4f-4b1f-a56a-655ad428d1c8"]}],"mendeley":{"formattedCitation":"(Krippner and Bahlburg, 2013)","manualFormatting":"(RTe; Krippner and Bahlburg, 2013)","plainTextFormattedCitation":"(Krippner and Bahlburg, 2013)","previouslyFormattedCitation":"(Krippner and Bahlburg, 2013)"},"properties":{"noteIndex":0},"schema":"https://github.com/citation-style-language/schema/raw/master/csl-citation.json"}</w:instrText>
      </w:r>
      <w:r w:rsidRPr="00B05E57">
        <w:rPr>
          <w:lang w:val="en-US"/>
        </w:rPr>
        <w:fldChar w:fldCharType="separate"/>
      </w:r>
      <w:r w:rsidRPr="00B05E57">
        <w:rPr>
          <w:noProof/>
          <w:lang w:val="en-US"/>
        </w:rPr>
        <w:t>(RTe; Krippner and Bahlburg, 2013)</w:t>
      </w:r>
      <w:r w:rsidRPr="00B05E57">
        <w:rPr>
          <w:lang w:val="en-US"/>
        </w:rPr>
        <w:fldChar w:fldCharType="end"/>
      </w:r>
      <w:r w:rsidRPr="00B05E57">
        <w:rPr>
          <w:lang w:val="en-US"/>
        </w:rPr>
        <w:t xml:space="preserve">, </w:t>
      </w:r>
      <w:r>
        <w:rPr>
          <w:lang w:val="en-US"/>
        </w:rPr>
        <w:t xml:space="preserve">MIS 2 </w:t>
      </w:r>
      <w:r w:rsidRPr="00B05E57">
        <w:rPr>
          <w:lang w:val="en-US"/>
        </w:rPr>
        <w:t xml:space="preserve">sandur sediments from the Northern European Plain </w:t>
      </w:r>
      <w:r w:rsidRPr="00B05E57">
        <w:rPr>
          <w:lang w:val="en-US"/>
        </w:rPr>
        <w:fldChar w:fldCharType="begin" w:fldLock="1"/>
      </w:r>
      <w:r w:rsidRPr="00B05E57">
        <w:rPr>
          <w:lang w:val="en-US"/>
        </w:rPr>
        <w:instrText>ADDIN CSL_CITATION {"citationItems":[{"id":"ITEM-1","itemData":{"DOI":"10.1016/j.quascirev.2021.107265","ISSN":"02773791","abstract":"Loess deposits along the northern fringe of the European loess belt potentially record past changes in dust emission from areas proximal to former ice sheets. Recent chronologies from loess deposits across this region generally agree on greatly enhanced dust deposition rates when the Fennoscandian Ice Sheet reached its maximum extent during the late last glacial. However, uncertainties over the material's source and origin limit understanding of the causes of this enhanced dust activity. In particular, loess in southwestern Poland has been attributed to multiple origins, mainly involving glaciofluvial outwash plains along the Fennoscandian Ice Sheet margin and/or local sources in the mountainous areas of the Sudetes and Western Carpathians. Here we apply detrital zircon U–Pb age analyses for a large number of grains recovered from four loess samples taken from different stratigraphic units exposed at Biały Kościół in southwestern Poland, previously luminescence dated to MIS 4–2, to assess loess provenance as well as its temporal evolution during last glacial Fennoscandian Ice Sheet fluctuations. Furthermore, we analysed the detrital zircon U–Pb age spectra of five samples from potential source sediments to constrain the history of sediment recycling and mixing within the Northern European Plain prior to deflation and loess deposition. The broad range of zircon age components detected in the four loess samples suggests both Fennoscandian and closer Peri-Gondwanan proto-sources while a narrow, dominant Carboniferous age peak is consistent with sourcing from the local Strzelin Hills in the Sudetic foreland. However, the presence of both Fennoscandian and Peri-Gondwanan derived grains in samples from potential source sediments reveals that this mixture of sediment sources is widespread across the Northern European Plain, as a result of long-term glacial and fluvial reworking of cover sediments in the proglacial area throughout the Quaternary. Local rivers draining the Sudetic foreland transported this Fennoscandian-Peri-Gondwanan sediment mixture along with particles denuded from the Strzelin Hills, resulting in a nearby, temporally stable dust source for the Biały Kościół loess during MIS 4–2, while dust emission rates were substantially increased during the last glacial maximum. Given that our model for loess formation at Biały Kościół essentially involves sediment distribution via rivers prior to short distance aeolian transport, we infer that the propor…","author":[{"dropping-particle":"","family":"Baykal","given":"Yunus","non-dropping-particle":"","parse-names":false,"suffix":""},{"dropping-particle":"","family":"Stevens","given":"Thomas","non-dropping-particle":"","parse-names":false,"suffix":""},{"dropping-particle":"","family":"Engström-Johansson","given":"Alexandra","non-dropping-particle":"","parse-names":false,"suffix":""},{"dropping-particle":"","fami</w:instrText>
      </w:r>
      <w:r w:rsidRPr="00EB0B61">
        <w:rPr>
          <w:lang w:val="en-US"/>
        </w:rPr>
        <w:instrText>ly":"Skurzyński","given":"Jacek","non-dropping-particle":"","parse-names":false,"suffix":""},{"dropping-particle":"","family":"Zhang","given":"Hanzhi","non-dropping-particle":"","parse-names":false,"suffix":""},{"dropping-particle":"","family":"He","given":"Jing","non-dropping-particle":"","parse-names":false,"suffix":""},{"dropping-particle":"","family":"Lu","given":"Huayu","non-dropping-particle":"","parse-names":false,"suffix":""},{"dropping-particle":"","family":"Adamiec","given":"Grzegorz","non-dropping-particle":"","parse-names":false,"suffix":""},{"dropping-particle":"","family":"Költringer","given":"Chiara","non-dropping-particle":"","parse-names":false,"suffix":""},{"dropping-particle":"","family":"Jary","given":"Zdzisław","non-dropping-particle":"","parse-names":false,"suffix":""}],"container-title":"Quaternary Science Reviews","id":"ITEM-1","issued":{"date-parts":[["2021"]]},"title":"Detrital zircon U–Pb age analysis of last glacial loess sources and proglacial sediment dynamics in the Northern European Plain","type":"article-journal","volume":"274"},"uris":["http://www.mendeley.com/documents/?uuid=288dec78-a8a8-4b27-934c-0ec53bd2eb1e"]}],"mendeley":{"formattedCitation":"(Baykal et al., 2021)","manualFormatting":"(SSS; Baykal et al., 2021)","plainTextFormattedCitation":"(Baykal et al., 2021)","previouslyFormattedCitation":"(Baykal et al., 2021)"},"properties":{"noteIndex":0},"schema":"https://github.com/citation-style-language/schema/raw/master/csl-citation.json"}</w:instrText>
      </w:r>
      <w:r w:rsidRPr="00B05E57">
        <w:rPr>
          <w:lang w:val="en-US"/>
        </w:rPr>
        <w:fldChar w:fldCharType="separate"/>
      </w:r>
      <w:r w:rsidRPr="00EB0B61">
        <w:rPr>
          <w:noProof/>
          <w:lang w:val="en-US"/>
        </w:rPr>
        <w:t>(SSS; Baykal et al., 2021)</w:t>
      </w:r>
      <w:r w:rsidRPr="00B05E57">
        <w:rPr>
          <w:lang w:val="en-US"/>
        </w:rPr>
        <w:fldChar w:fldCharType="end"/>
      </w:r>
      <w:r w:rsidRPr="00EB0B61">
        <w:rPr>
          <w:lang w:val="en-US"/>
        </w:rPr>
        <w:t xml:space="preserve">, the </w:t>
      </w:r>
      <w:r>
        <w:rPr>
          <w:lang w:val="en-US"/>
        </w:rPr>
        <w:t>Late Pleistocene</w:t>
      </w:r>
      <w:r w:rsidRPr="00BF7E15">
        <w:rPr>
          <w:lang w:val="en-US"/>
        </w:rPr>
        <w:t xml:space="preserve"> </w:t>
      </w:r>
      <w:r w:rsidRPr="00EB0B61">
        <w:rPr>
          <w:lang w:val="en-US"/>
        </w:rPr>
        <w:t xml:space="preserve">Black Till </w:t>
      </w:r>
      <w:r w:rsidRPr="00B05E57">
        <w:rPr>
          <w:lang w:val="en-US"/>
        </w:rPr>
        <w:fldChar w:fldCharType="begin" w:fldLock="1"/>
      </w:r>
      <w:r w:rsidRPr="00EB0B61">
        <w:rPr>
          <w:lang w:val="en-US"/>
        </w:rPr>
        <w:instrText>ADDIN CSL_CITATION {"citationItems":[{"id":"ITEM-1","itemData":{"DOI":"10.34194/geusb.v17.5006","ISSN":"19044666","author":[{"dropping-particle":"","family":"Knudsen","given":"Christian","non-dropping-particle":"","parse-names":false,"suffix":""},{"dropping-particle":"","family":"Kokfelt","given":"Thomas","non-dropping-particle":"","parse-names":false,"suffix":""},{"dropping-particle":"","family":"Aagaard","given":"Troels","non-dropping-particle":"","parse-names":false,"suffix":""},{"dropping-particle":"","family":"Bartholdy","given":"Jesper","non-dropping-particle":"","parse-names":false,"suffix":""},{"dropping-particle":"","family":"Pejrup","given":"Morten","non-dropping-particle":"","parse-names":false,"suffix":""}],"container-title":"Geological Survey of Denmark and Greenland Bulletin","id":"ITEM-1","issue":"17","issued":{"date-parts":[["2009"]]},"page":"25-28","title":"Fingerprinting sediments along the west coast of Jylland: Interpreting provenance data","type":"article-journal"},"uris":["http://www.mendeley.com/documents/?uuid=24fb4e77-5ff5-4481-9b5e-463655d6e3e8"]}],"mendeley":{"formattedCitation":"(Knudsen et al., 2009)","manualFormatting":"(BT, Knudsen et al., 2009)","plainTextFormattedCitation":"(Knudsen et al., 2009)","previouslyFormattedCitation":"(Knudsen et al., 2009)"},"properties":{"noteIndex":0},"schema":"https://github.com/citation-style-language/schema/raw/master/csl-citation.json"}</w:instrText>
      </w:r>
      <w:r w:rsidRPr="00B05E57">
        <w:rPr>
          <w:lang w:val="en-US"/>
        </w:rPr>
        <w:fldChar w:fldCharType="separate"/>
      </w:r>
      <w:r w:rsidRPr="00EB0B61">
        <w:rPr>
          <w:noProof/>
          <w:lang w:val="en-US"/>
        </w:rPr>
        <w:t>(BT, Knudsen et al., 2009)</w:t>
      </w:r>
      <w:r w:rsidRPr="00B05E57">
        <w:rPr>
          <w:lang w:val="en-US"/>
        </w:rPr>
        <w:fldChar w:fldCharType="end"/>
      </w:r>
      <w:r w:rsidRPr="00FB5BE1">
        <w:rPr>
          <w:lang w:val="en-US"/>
        </w:rPr>
        <w:t xml:space="preserve"> and Miocene deltaic sediments in the southeastern North Sea basin </w:t>
      </w:r>
      <w:r w:rsidRPr="00B05E57">
        <w:rPr>
          <w:lang w:val="en-US"/>
        </w:rPr>
        <w:fldChar w:fldCharType="begin" w:fldLock="1"/>
      </w:r>
      <w:r w:rsidRPr="00FB5BE1">
        <w:rPr>
          <w:lang w:val="en-US"/>
        </w:rPr>
        <w:instrText>ADDIN CSL_CITATION {"citationItems":[{"id":"ITEM-1","itemData":{"DOI":"10.1016/j.marpetgeo.2013.09.010","ISSN":"0264-8172","author":[{"drop</w:instrText>
      </w:r>
      <w:r w:rsidRPr="006E49AF">
        <w:rPr>
          <w:lang w:val="en-US"/>
        </w:rPr>
        <w:instrText xml:space="preserve">ping-particle":"","family":"Olivarius","given":"Mette","non-dropping-particle":"","parse-names":false,"suffix":""},{"dropping-particle":"","family":"Rasmussen","given":"Erik S","non-dropping-particle":"","parse-names":false,"suffix":""},{"dropping-particle":"","family":"Siersma","given":"Volkert","non-dropping-particle":"","parse-names":false,"suffix":""},{"dropping-particle":"","family":"Knudsen","given":"Christian","non-dropping-particle":"","parse-names":false,"suffix":""},{"dropping-particle":"","family":"Kokfelt","given":"Thomas F","non-dropping-particle":"","parse-names":false,"suffix":""},{"dropping-particle":"","family":"Keulen","given":"Nynke","non-dropping-particle":"","parse-names":false,"suffix":""}],"container-title":"Marine and Petroleum Geology","id":"ITEM-1","issued":{"date-parts":[["2014"]]},"page":"1-14","publisher":"Elsevier Ltd","title":"Provenance signal variations caused by facies and tectonics : Zircon age and heavy mineral evidence from Miocene sand in the north-eastern North Sea Basin","type":"article-journal","volume":"49"},"uris":["http://www.mendeley.com/documents/?uuid=5a241a81-a7e9-4f7b-82ec-ba01ea601199"]}],"mendeley":{"formattedCitation":"(Olivarius et al., 2014)","manualFormatting":"(ENS; Olivarius et al., 2014)","plainTextFormattedCitation":"(Olivarius et </w:instrText>
      </w:r>
      <w:r w:rsidRPr="00B05E57">
        <w:rPr>
          <w:lang w:val="en-US"/>
        </w:rPr>
        <w:instrText>al., 2014)","previouslyFormattedCitation":"(Olivarius et al., 2014)"},"properties":{"noteIndex":0},"schema":"https://github.com/citation-style-language/schema/raw/master/csl-citation.json"}</w:instrText>
      </w:r>
      <w:r w:rsidRPr="00B05E57">
        <w:rPr>
          <w:lang w:val="en-US"/>
        </w:rPr>
        <w:fldChar w:fldCharType="separate"/>
      </w:r>
      <w:r w:rsidRPr="00B05E57">
        <w:rPr>
          <w:noProof/>
          <w:lang w:val="en-US"/>
        </w:rPr>
        <w:t>(ENS; Olivarius et al., 2014)</w:t>
      </w:r>
      <w:r w:rsidRPr="00B05E57">
        <w:rPr>
          <w:lang w:val="en-US"/>
        </w:rPr>
        <w:fldChar w:fldCharType="end"/>
      </w:r>
      <w:r>
        <w:rPr>
          <w:lang w:val="en-US"/>
        </w:rPr>
        <w:t>, alongside</w:t>
      </w:r>
      <w:r w:rsidRPr="00B05E57">
        <w:rPr>
          <w:lang w:val="en-US"/>
        </w:rPr>
        <w:t xml:space="preserve"> zircon age data compiled from potential protosource terranes </w:t>
      </w:r>
      <w:r w:rsidR="0004443B" w:rsidRPr="003066E8">
        <w:rPr>
          <w:lang w:val="en-US"/>
        </w:rPr>
        <w:fldChar w:fldCharType="begin" w:fldLock="1"/>
      </w:r>
      <w:r w:rsidR="00861636">
        <w:rPr>
          <w:lang w:val="en-US"/>
        </w:rPr>
        <w:instrText>ADDIN CSL_CITATION {"citationItems":[{"id":"ITEM-1","itemData":{"abstract":"of magmatism in the Caledonian and Sveconorwegian belts of Baltica: synopsis for detrital zircon provenance studies.","author":[{"dropping-particle":"","family":"Bingen","given":"B &amp;","non-dropping-particle":"","parse-names":false,"suffix":""},{"dropping-particle":"","family":"Solli","given":"A ;","non-dropping-particle":"","parse-names":false,"suffix":""}],"container-title":"Norwegian Journal of Geology","id":"ITEM-1","issue":"1","issued":{"date-parts":[["2009"]]},"page":"267-290","title":"Geochronology of magmatism in the Caledonian and Sveconorwegian belts of Baltica: synopsis for detrital zircon provenance studies","type":"article-journal","volume":"89"},"uris":["http://www.mendeley.com/documents/?uuid=48d83b05-2f8b-43fc-bb2e-544442ea08bf"]},{"id":"ITEM-2","itemData":{"DOI":"10.1016/j.gr.2020.10.014","ISSN":"1342937X","author":[{"dropping-particle":"","family":"Bingen","given":"Bernard","non-dropping-particle":"","parse-names":false,"suffix":""},{"dropping-particle":"","family":"Viola","given":"Giulio","non-dropping-particle":"","parse-names":false,"suffix":""},{"dropping-particle":"","family":"Möller","given":"Charlotte","non-dropping-particle":"","parse-names":false,"suffix":""},{"dropping-particle":"","family":"Auwera","given":"Jacqueline","non-dropping-particle":"Vander","parse-names":false,"suffix":""},{"dropping-particle":"","family":"Laurent","given":"Antonin","non-dropping-particle":"","parse-names":false,"suffix":""},{"dropping-particle":"","family":"Yi","given":"Keewook","non-dropping-particle":"","parse-names":false,"suffix":""}],"container-title":"Gondwana Research","id":"ITEM-2","issued":{"date-parts":[["2021"]]},"page":"273-313","publisher":"International Association for Gondwana Research","title":"The Sveconorwegian orogeny","type":"article-journal","volume":"90"},"uris":["http://www.mendeley.com/documents/?uuid=6a2e1335-a7cf-47cd-8ba6-ed1d22f6c215"]},{"id":"ITEM-3","itemData":{"DOI":"10.1016/j.quascirev.2021.107265","ISSN":"02773791","abstract":"Loess deposits along the northern fringe of the European loess belt potentially record past changes in dust emission from areas proximal to former ice sheets. Recent chronologies from loess deposits across this region generally agree on greatly enhanced dust deposition rates when the Fennoscandian Ice Sheet reached its maximum extent during the late last glacial. However, uncertainties over the material's source and origin limit understanding of the causes of this enhanced dust activity. In particular, loess in southwestern Poland has been attributed to multiple origins, mainly involving glaciofluvial outwash plains along the Fennoscandian Ice Sheet margin and/or local sources in the mountainous areas of the Sudetes and Western Carpathians. Here we apply detrital zircon U–Pb age analyses for a large number of grains recovered from four loess samples taken from different stratigraphic units exposed at Biały Kościół in southwestern Poland, previously luminescence dated to MIS 4–2, to assess loess provenance as well as its temporal evolution during last glacial Fennoscandian Ice Sheet fluctuations. Furthermore, we analysed the detrital zircon U–Pb age spectra of five samples from potential source sediments to constrain the history of sediment recycling and mixing within the Northern European Plain prior to deflation and loess deposition. The broad range of zircon age components detected in the four loess samples suggests both Fennoscandian and closer Peri-Gondwanan proto-sources while a narrow, dominant Carboniferous age peak is consistent with sourcing from the local Strzelin Hills in the Sudetic foreland. However, the presence of both Fennoscandian and Peri-Gondwanan derived grains in samples from potential source sediments reveals that this mixture of sediment sources is widespread across the Northern European Plain, as a result of long-term glacial and fluvial reworking of cover sediments in the proglacial area throughout the Quaternary. Local rivers draining the Sudetic foreland transported this Fennoscandian-Peri-Gondwanan sediment mixture along with particles denuded from the Strzelin Hills, resulting in a nearby, temporally stable dust source for the Biały Kościół loess during MIS 4–2, while dust emission rates were substantially increased during the last glacial maximum. Given that our model for loess formation at Biały Kościół essentially involves sediment distribution via rivers prior to short distance aeolian transport, we infer that the propor…","author":[{"dropping-particle":"","family":"Baykal","given":"Yunus","non-dropping-particle":"","parse-names":false,"suffix":""},{"dropping-particle":"","family":"Stevens","given":"Thomas","non-dropping-particle":"","parse-names":false,"suffix":""},{"dropping-particle":"","family":"Engström-Johansson","given":"Alexandra","non-dropping-particle":"","parse-names":false,"suffix":""},{"dropping-particle":"","family":"Skurzyński","given":"Jacek","non-dropping-particle":"","parse-names":false,"suffix":""},{"dropping-particle":"","family":"Zhang","given":"Hanzhi","non-dropping-particle":"","parse-names":false,"suffix":""},{"dropping-particle":"","family":"He","given":"Jing","non-dropping-particle":"","parse-names":false,"suffix":""},{"dropping-particle":"","family":"Lu","given":"Huayu","non-dropping-particle":"","parse-names":false,"suffix":""},{"dropping-particle":"","family":"Adamiec","given":"Grzegorz","non-dropping-particle":"","parse-names":false,"suffix":""},{"dropping-particle":"","family":"Költringer","given":"Chiara","non-dropping-particle":"","parse-names":false,"suffix":""},{"dropping-particle":"","family":"Jary","given":"Zdzisław","non-dropping-particle":"","parse-names":false,"suffix":""}],"container-title":"Quaternary Science Reviews","id":"ITEM-3","issued":{"date-parts":[["2021"]]},"title":"Detrital zircon U–Pb age analysis of last glacial loess sources and proglacial sediment dynamics in the Northern European Plain","type":"article-journal","volume":"274"},"uris":["http://www.mendeley.com/documents/?uuid=288dec78-a8a8-4b27-934c-0ec53bd2eb1e"]},{"id":"ITEM-4","itemData":{"DOI":"10.1016/j.pgeola.2021.01.003","ISSN":"00167878","abstract":"The sources of the Paleocene London Basin marine to fluviodeltaic sandstones are currently unclear. High analysis number detrital zircon U-Pb age investigation of an early-mid Thanetian marine sand from East Kent, reveals a large spread of zircon age peaks indicative of a range of primary sources. In particular, a strong Ediacaran age peak is associated with the Cadomian Orogeny, while secondary peaks represent the Caledonian and various Mesoproterozoic to Archean orogenies. The near absence of grains indicative of the Variscan orogeny refutes a southerly or southwesterly source from Cornubia or Armorica, while the strong Cadomian peak points to Avalonian origin for a major component of the material. Furthermore, the relatively well expressed Mesoproterozoic to Archean age components most likely require significant additional Laurentian input. Comparison to published data shows that both Devonian Old Red Sandstone and northwesterly (Avalonia-Laurentia) derived Namurian-Westphalian Pennine Basin sandstones show strong similarities to the Thanetian sand. This pattern is consistent with derivation of Thanetian material via a SE draining proto-Thames River system that was initiated in the Paleocene due to uplift of western and northwestern Britain. This river system would have incised and eroded cover sandstones and potentially also Avalonian basement of mid to north Wales and England. However, the possibility of a contribution of Laurentian grains directly from the north via longshore drift cannot be excluded by the data, and the extent to which the sediment source signatures of Paleogene sands of the London Basin are variable both geographically and over time remains unclear.","author":[{"dropping-particle":"","family":"Stevens","given":"Thomas","non-dropping-particle":"","parse-names":false,"suffix":""},{"dropping-particle":"","family":"Baykal","given":"Yunus","non-dropping-particle":"","parse-names":false,"suffix":""}],"container-title":"Proceedings of the Geologists' Association","id":"ITEM-4","issue":"2","issued":{"date-parts":[["2021"]]},"page":"240-248","publisher":"The Geologists' Association.","title":"Detrital zircon U-Pb ages and source of the late Palaeocene Thanet Formation, Kent, SE England","type":"article-journal","volume":"132"},"uris":["http://www.mendeley.com/documents/?uuid=e5bbd23e-ce72-4893-a598-128188249738"]}],"mendeley":{"formattedCitation":"(Bingen and Solli, 2009; Baykal et al., 2021; Bingen et al., 2021; Stevens and Baykal, 2021)","manualFormatting":"(expanded after Bingen and Solli (2009); Fairey et al. (2018); Baykal et al. (2021); Bingen et al. (2021); Stevens and Baykal (2021)","plainTextFormattedCitation":"(Bingen and Solli, 2009; Baykal et al., 2021; Bingen et al., 2021; Stevens and Baykal, 2021)","previouslyFormattedCitation":"(Bingen and Solli, 2009; Baykal et al., 2021; Bingen et al., 2021; Stevens and Baykal, 2021)"},"properties":{"noteIndex":0},"schema":"https://github.com/citation-style-language/schema/raw/master/csl-citation.json"}</w:instrText>
      </w:r>
      <w:r w:rsidR="0004443B" w:rsidRPr="003066E8">
        <w:rPr>
          <w:lang w:val="en-US"/>
        </w:rPr>
        <w:fldChar w:fldCharType="separate"/>
      </w:r>
      <w:r w:rsidR="0004443B" w:rsidRPr="003066E8">
        <w:rPr>
          <w:noProof/>
          <w:lang w:val="en-US"/>
        </w:rPr>
        <w:t xml:space="preserve">(expanded after Bingen and Solli </w:t>
      </w:r>
      <w:r w:rsidR="003066E8">
        <w:rPr>
          <w:noProof/>
          <w:lang w:val="en-US"/>
        </w:rPr>
        <w:t>(</w:t>
      </w:r>
      <w:r w:rsidR="0004443B" w:rsidRPr="003066E8">
        <w:rPr>
          <w:noProof/>
          <w:lang w:val="en-US"/>
        </w:rPr>
        <w:t>2009</w:t>
      </w:r>
      <w:r w:rsidR="003066E8">
        <w:rPr>
          <w:noProof/>
          <w:lang w:val="en-US"/>
        </w:rPr>
        <w:t>)</w:t>
      </w:r>
      <w:r w:rsidR="0004443B" w:rsidRPr="003066E8">
        <w:rPr>
          <w:noProof/>
          <w:lang w:val="en-US"/>
        </w:rPr>
        <w:t>;</w:t>
      </w:r>
      <w:r w:rsidR="00687780">
        <w:rPr>
          <w:noProof/>
          <w:lang w:val="en-US"/>
        </w:rPr>
        <w:t xml:space="preserve"> Fairey et al. (2018);</w:t>
      </w:r>
      <w:r w:rsidR="0004443B" w:rsidRPr="003066E8">
        <w:rPr>
          <w:noProof/>
          <w:lang w:val="en-US"/>
        </w:rPr>
        <w:t xml:space="preserve"> Baykal et al. </w:t>
      </w:r>
      <w:r w:rsidR="003066E8">
        <w:rPr>
          <w:noProof/>
          <w:lang w:val="en-US"/>
        </w:rPr>
        <w:t>(</w:t>
      </w:r>
      <w:r w:rsidR="0004443B" w:rsidRPr="003066E8">
        <w:rPr>
          <w:noProof/>
          <w:lang w:val="en-US"/>
        </w:rPr>
        <w:t>2021</w:t>
      </w:r>
      <w:r w:rsidR="003066E8">
        <w:rPr>
          <w:noProof/>
          <w:lang w:val="en-US"/>
        </w:rPr>
        <w:t>)</w:t>
      </w:r>
      <w:r w:rsidR="0004443B" w:rsidRPr="003066E8">
        <w:rPr>
          <w:noProof/>
          <w:lang w:val="en-US"/>
        </w:rPr>
        <w:t xml:space="preserve">; Bingen et al. </w:t>
      </w:r>
      <w:r w:rsidR="003066E8">
        <w:rPr>
          <w:noProof/>
          <w:lang w:val="en-US"/>
        </w:rPr>
        <w:t>(</w:t>
      </w:r>
      <w:r w:rsidR="0004443B" w:rsidRPr="003066E8">
        <w:rPr>
          <w:noProof/>
          <w:lang w:val="en-US"/>
        </w:rPr>
        <w:t>2021</w:t>
      </w:r>
      <w:r w:rsidR="003066E8">
        <w:rPr>
          <w:noProof/>
          <w:lang w:val="en-US"/>
        </w:rPr>
        <w:t>)</w:t>
      </w:r>
      <w:r w:rsidR="0004443B" w:rsidRPr="003066E8">
        <w:rPr>
          <w:noProof/>
          <w:lang w:val="en-US"/>
        </w:rPr>
        <w:t xml:space="preserve">; Stevens and Baykal </w:t>
      </w:r>
      <w:r w:rsidR="003066E8">
        <w:rPr>
          <w:noProof/>
          <w:lang w:val="en-US"/>
        </w:rPr>
        <w:t>(</w:t>
      </w:r>
      <w:r w:rsidR="0004443B" w:rsidRPr="003066E8">
        <w:rPr>
          <w:noProof/>
          <w:lang w:val="en-US"/>
        </w:rPr>
        <w:t>2021)</w:t>
      </w:r>
      <w:r w:rsidR="0004443B" w:rsidRPr="003066E8">
        <w:rPr>
          <w:lang w:val="en-US"/>
        </w:rPr>
        <w:fldChar w:fldCharType="end"/>
      </w:r>
      <w:r w:rsidRPr="00B05E57">
        <w:rPr>
          <w:lang w:val="en-US"/>
        </w:rPr>
        <w:t>; see Appendix A for references; see Fig. 7 for simplified arrangement of potential protosource terranes</w:t>
      </w:r>
      <w:r w:rsidR="0004443B">
        <w:rPr>
          <w:lang w:val="en-US"/>
        </w:rPr>
        <w:t>; see key for protosource terranes shown in Fig. 8, except number “14” (Svecofennia)</w:t>
      </w:r>
      <w:r w:rsidRPr="00B05E57">
        <w:rPr>
          <w:lang w:val="en-US"/>
        </w:rPr>
        <w:t>). Axes are dimensionless “K-S units” of the distance between samples. Solid and dashed lines connect samples with their closest and second closest neighbours, respectively</w:t>
      </w:r>
      <w:r w:rsidR="0004443B">
        <w:rPr>
          <w:lang w:val="en-US"/>
        </w:rPr>
        <w:t>.</w:t>
      </w:r>
    </w:p>
    <w:p w14:paraId="7ECAD5B3" w14:textId="72CFC5C9" w:rsidR="00C81730" w:rsidRPr="003721EC" w:rsidRDefault="00C81730" w:rsidP="00691BEF">
      <w:pPr>
        <w:jc w:val="center"/>
        <w:rPr>
          <w:rFonts w:ascii="Times New Roman" w:hAnsi="Times New Roman" w:cs="Times New Roman"/>
          <w:sz w:val="24"/>
          <w:szCs w:val="24"/>
          <w:lang w:val="en-US"/>
        </w:rPr>
      </w:pPr>
      <w:r w:rsidRPr="003721EC">
        <w:rPr>
          <w:rFonts w:ascii="Times New Roman" w:hAnsi="Times New Roman" w:cs="Times New Roman"/>
          <w:sz w:val="24"/>
          <w:szCs w:val="24"/>
          <w:lang w:val="en-US"/>
        </w:rPr>
        <w:br w:type="page"/>
      </w:r>
    </w:p>
    <w:p w14:paraId="579C29AE" w14:textId="5A64A62A" w:rsidR="00F05081" w:rsidRPr="00563C41" w:rsidRDefault="00C81730">
      <w:pPr>
        <w:rPr>
          <w:rFonts w:ascii="Times New Roman" w:hAnsi="Times New Roman" w:cs="Times New Roman"/>
          <w:b/>
          <w:bCs/>
          <w:lang w:val="en-US"/>
        </w:rPr>
      </w:pPr>
      <w:r w:rsidRPr="00563C41">
        <w:rPr>
          <w:rFonts w:ascii="Times New Roman" w:hAnsi="Times New Roman" w:cs="Times New Roman"/>
          <w:b/>
          <w:bCs/>
          <w:lang w:val="en-US"/>
        </w:rPr>
        <w:lastRenderedPageBreak/>
        <w:t>References</w:t>
      </w:r>
    </w:p>
    <w:p w14:paraId="3388B8BD" w14:textId="6BF05C5D" w:rsidR="00563C41" w:rsidRPr="00563C41" w:rsidRDefault="00C81730" w:rsidP="00563C41">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bCs/>
          <w:lang w:val="de-AT"/>
        </w:rPr>
        <w:fldChar w:fldCharType="begin" w:fldLock="1"/>
      </w:r>
      <w:r w:rsidRPr="00563C41">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de-AT"/>
        </w:rPr>
        <w:fldChar w:fldCharType="separate"/>
      </w:r>
      <w:r w:rsidR="00563C41" w:rsidRPr="00563C41">
        <w:rPr>
          <w:rFonts w:ascii="Times New Roman" w:hAnsi="Times New Roman" w:cs="Times New Roman"/>
          <w:noProof/>
          <w:szCs w:val="24"/>
        </w:rPr>
        <w:t>Åhäll, K.I., Connelly, J., 1998. Intermittent 1.53-1.13 Ga magmatism in western Baltica; age constraints and correlations within a postulated supercontinent. Precambrian Research 92, 1–20. doi:10.1016/S0301-9268(98)00064-3</w:t>
      </w:r>
    </w:p>
    <w:p w14:paraId="1F2404C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Connelly, J.N., 2008. Long-term convergence along SW fennoscandia: 330 m.y. of proterozoic crustal growth. Precambrian Research 161, 452–474. doi:10.1016/j.precamres.2007.09.007</w:t>
      </w:r>
    </w:p>
    <w:p w14:paraId="43D8F3A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Schöberg, H., 1999. The 963 Ma Vinga intrusion and post-compressional deformation in the Sveconorwegian orogen, SW Sweden. Gff 121, 101–106. doi:10.1080/11035899901212101</w:t>
      </w:r>
    </w:p>
    <w:p w14:paraId="75083CE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Persson, P.-O., Skiöld, T., 1995. Premmbriun Reseurth Westward accretion of the Baltic Shield : implications from the. Precambrian Research 70, 235–251.</w:t>
      </w:r>
    </w:p>
    <w:p w14:paraId="581692E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Samuelsson, L., Persson, P.O., 1997. Geochronology and structural setting of the 1.38 ga torpa granite; implications for charnockite formation in SW Sweden. Gff 119, 37–43. doi:10.1080/11035899709546451</w:t>
      </w:r>
    </w:p>
    <w:p w14:paraId="750ED8A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Cornell, D.H., Armstrong, R., 1998. Ion probe zircon dating of metasedimentary units across the Skagerrak: New constraints for early Mesoproterozoic growth of the Baltic Shield. Precambrian Research 87, 117–134. doi:10.1016/S0301-9268(97)00059-4</w:t>
      </w:r>
    </w:p>
    <w:p w14:paraId="559B2B2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häll, K.I., Connelly, J.N., Brewer, T.S., 2000. Episodic rapakivi magmatism due to distal orogenesis?: Correlation of 1.69 - 1.50 Ga orogenic and inboard, “anorogenic” events in the Baltic Shield. Geology 28, 823–826. doi:10.1130/0091-7613(2000)28&lt;823:ERMDTD&gt;2.0.CO;2</w:t>
      </w:r>
    </w:p>
    <w:p w14:paraId="3CD2798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hlin, S., Hegardt, E.A., Cornell, D., 2006. Nature and stratigraphic position of the 1614 ma delsjön augen granite-gneiss in the median segment of south-west Sweden. Gff 128, 21–32. doi:10.1080/11035890601281021</w:t>
      </w:r>
    </w:p>
    <w:p w14:paraId="718C7F5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lm, E., Sundblad, K., Schöberg, H., 2002. Geochemistry and age of two orthogneisses in the proterozoic mjØsa-vänern ore district, southwestern scandinavia. Gff 124, 45–61. doi:10.1080/11035890201241045</w:t>
      </w:r>
    </w:p>
    <w:p w14:paraId="35FE03E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Sylvester, A.G., Andresen, A., 2002a. Age and petrogenesis of the Tinn granite , Telemark , South Norway , and its geochemical relationship to metarhyolite of the Rjukan Group IDIIl. Norges Geologiske Undersøkelse Bulletin 440, 19–26.</w:t>
      </w:r>
    </w:p>
    <w:p w14:paraId="6CE8598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Andresen, A., Sylvester, A.G., 2002b. Timing of late- to post-tectonic Sveconorwegian granitic magmatism in South Norway. Norges Geologiske Undersøkelse Bulletin 440, 5–18.</w:t>
      </w:r>
    </w:p>
    <w:p w14:paraId="28C095F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Laajoki, K., Saeed, A., 2004a. Age, provenance and tectonostratigraphic status of the Mesoproterozoic Blefjell quartzite, Telemark sector, southern Norway. Precambrian Research 135, 217–244. doi:10.1016/j.precamres.2004.08.006</w:t>
      </w:r>
    </w:p>
    <w:p w14:paraId="7F462ED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Griffin, W.L., Jackson, S.E., Knudsen, T.L., Pearson, N.J., 2004b. Mid-Proterozoic magmatic arc evolution at the southwest margin of the Baltic Shield. Lithos 73, 289–318. doi:10.1016/j.lithos.2003.12.011</w:t>
      </w:r>
    </w:p>
    <w:p w14:paraId="427F256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Griffin, W.L., Sylvester, A.G., 2007. Sveconorwegian crustal underplating in southwestern Fennoscandia: LAM-ICPMS U-Pb and Lu-Hf isotope evidence from granites and gneisses in Telemark, southern Norway. Lithos 93, 273–287. doi:10.1016/j.lithos.2006.03.068</w:t>
      </w:r>
    </w:p>
    <w:p w14:paraId="22CB993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en, T., Andersson, U.B., Graham, S., Åberg, G., Simonsen, S.L., 2009. Granitic magmatism by melting of juvenile continental crust: New constraints on the source of Palaeoproterozoic granitoids in Fennoscandia from Hf isotopes in zircon. Journal of the Geological Society 166, 233–247. doi:10.1144/0016-76492007-166</w:t>
      </w:r>
    </w:p>
    <w:p w14:paraId="77C2C6C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lastRenderedPageBreak/>
        <w:t>Andersson, J., Söderlund, U., Cornell, D., Johansson, L., Möller, C., 1999. Sveconorwegian (-Grenvillian) deformation, metamorphism and leucosome formation in SW Sweden, SW Baltic Shield: Constraints from a Mesoproterozoic granite intrusion. Precambrian Research 98, 151–171. doi:10.1016/S0301-9268(99)00048-0</w:t>
      </w:r>
    </w:p>
    <w:p w14:paraId="06507F5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ersson, J., Möller, C., Johansson, L., 2002. Zircon geochronology of migmatite gneisses along the Mylonite Zone (S Sweden): A major Sveconorwegian terrane boundary in the Baltic Shield. Precambrian Research 114, 121–147. doi:10.1016/S0301-9268(01)00220-0</w:t>
      </w:r>
    </w:p>
    <w:p w14:paraId="5930CA6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dréasson, P.G., Gee, D.G., Whitehouse, M.J., Schöberg, H., 2003. Subduction-flip during lapetus Ocean closure and Baltica-Laurentia collision, Scandinavian Caledonides. Terra Nova 15, 362–369. doi:10.1046/j.1365-3121.2003.00486.x</w:t>
      </w:r>
    </w:p>
    <w:p w14:paraId="3FD1769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nfinson, O.A., Stockli, D.F., Miller, J.C., Möller, A., Schlunegger, F., 2020. Tectonic exhumation of the central alps recorded by detrital zircon in the Molasse Basin, Switzerland. Solid Earth 11, 2197–2220. doi:10.5194/se-11-2197-2020</w:t>
      </w:r>
    </w:p>
    <w:p w14:paraId="61BF0F9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ppelquist, K., Cornell, D., Brander, L., 2008. Age, tectonic setting and petrogenesis of the habo volcanic suite: Evidence for an active continental margin setting for the transscandinavian igneous belt. Gff 130, 123–138. doi:10.1080/11035890809453228</w:t>
      </w:r>
    </w:p>
    <w:p w14:paraId="79C4F48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Årebäck, H., Andersson, U.B., Petersson, J., 2008. Petrological evidence for crustal melting, unmixing, and undercooling in an alkali-calcic, high-level intrusion: The late Sveconorwegian Vinga intrusion, SW Sweden, Mineralogy and Petrology. doi:10.1007/s00710-007-0217-1</w:t>
      </w:r>
    </w:p>
    <w:p w14:paraId="13E6E55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ustrheim, H., Corfu, F., 2009. Formation of planar deformation features (PDFs) in zircon during coseismic faulting and an evaluation of potential effects on U-Pb systematics. Chemical Geology 261, 25–31. doi:10.1016/j.chemgeo.2008.09.012</w:t>
      </w:r>
    </w:p>
    <w:p w14:paraId="1BF9414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ustrheim, H., Corfu, F., Bryhni, I., Andersen, T.B., 2003. The Proterozoic Hustad igneous complex: A low strain enclave with a key to the history of the Western Gneiss Region of Norway. Precambrian Research 120, 149–175. doi:10.1016/S0301-9268(02)00167-5</w:t>
      </w:r>
    </w:p>
    <w:p w14:paraId="44491DC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uwera, J. Vander, Bolle, O., Bingen, B., Liégeois, J.P., Bogaerts, M., Duchesne, J.C., Waele, B. De, Longhi, J., 2011. Sveconorwegian massif-type anorthosites and related granitoids result from post-collisional melting of a continental arc root. Earth-Science Reviews 107, 375–397. doi:10.1016/j.earscirev.2011.04.005</w:t>
      </w:r>
    </w:p>
    <w:p w14:paraId="44071F0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Auwera, J. Vander, Bolle, O., Dupont, A., Pin, C., Paquette, J.L., Charlier, B., Duchesne, J.C., Mattielli, N., Bogaerts, M., 2014. Source-derived heterogeneities in the composite (charnockite-granite) ferroan farsund intrusion (sw norway). Precambrian Research 251, 141–163. doi:10.1016/j.precamres.2014.06.003</w:t>
      </w:r>
    </w:p>
    <w:p w14:paraId="603D0B1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allouard, C., Poujol, M., Zeh, A., 2018. Multiple crust reworking in the French Armorican Variscan belt: implication for the genesis of uranium-fertile leucogranites. International Journal of Earth Sciences 107, 2317–2336. doi:10.1007/s00531-018-1600-3</w:t>
      </w:r>
    </w:p>
    <w:p w14:paraId="20DEF46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arnes, C.G., Frost, C.D., Yoshinobu, A.S., McArthur, K., Barnes, M.A., Allen, C.M., Nordgulen, Ø., Prestvik, T., 2007. Timing of sedimentation, metamorphism, and plutonism in: The Helgeland Nappe Complex, north-central Norwegian Caledonides. Geosphere 3, 683–703. doi:10.1130/GES00138.1</w:t>
      </w:r>
    </w:p>
    <w:p w14:paraId="2453E49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aykal, Y., Stevens, T., Engström-Johansson, A., Skurzyński, J., Zhang, H., He, J., Lu, H., Adamiec, G., Költringer, C., Jary, Z., 2021. Detrital zircon U–Pb age analysis of last glacial loess sources and proglacial sediment dynamics in the Northern European Plain. Quaternary Science Reviews 274. doi:10.1016/j.quascirev.2021.107265</w:t>
      </w:r>
    </w:p>
    <w:p w14:paraId="417583B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Be’eri-Shlevin, Y., Gee, D., Claesson, S., Ladenberger, A., Majka, J., Kirkland, C., Robinson, P., Frei, D., 2011. Provenance of Neoproterozoic sediments in the Särv nappes (Middle Allochthon) </w:t>
      </w:r>
      <w:r w:rsidRPr="00563C41">
        <w:rPr>
          <w:rFonts w:ascii="Times New Roman" w:hAnsi="Times New Roman" w:cs="Times New Roman"/>
          <w:noProof/>
          <w:szCs w:val="24"/>
        </w:rPr>
        <w:lastRenderedPageBreak/>
        <w:t>of the Scandinavian Caledonides: LA-ICP-MS and SIMS U-Pb dating of detrital zircons. Precambrian Research 187, 181–200. doi:10.1016/j.precamres.2011.03.007</w:t>
      </w:r>
    </w:p>
    <w:p w14:paraId="544BF8C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eckman, V., Möller, C., Söderlund, U., Andersson, J., 2017. Zircon growth during progressive recrystallization of Gabbro to Garnet Amphibolite, Eastern Segment, Sveconorwegian orogen. Journal of Petrology 58, 167–188. doi:10.1093/petrology/egx009</w:t>
      </w:r>
    </w:p>
    <w:p w14:paraId="01939B3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ergh, S.G., Kullerud, K., Corfu, F., Armitage, P.E.B., Davidsen, B., Johansen, H.W., Pettersen, T., Knudsen, S., 2007. Low-grade sedimentary rocks on Vanna, North Norway: A new occurrence of a Palaeoproterozoic (2.4-2.2 Ga) cover succession in northern Fennoscandia. Norsk Geologisk Tidsskrift 87, 301–318.</w:t>
      </w:r>
    </w:p>
    <w:p w14:paraId="16B6A4A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ergman, S., Högdahl, K., Nironen, M., Ogenhall, E., Sjöström, H., Lundqvist, L., Lahtinen, R., 2008. Timing of Palaeoproterozoic intra-orogenic sedimentation in the central Fennoscandian Shield; evidence from detrital zircon in metasandstone. Precambrian Research 161, 231–249. doi:10.1016/j.precamres.2007.08.007</w:t>
      </w:r>
    </w:p>
    <w:p w14:paraId="77D6CD4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amp;, Solli, A.;, 2009. Geochronology of magmatism in the Caledonian and Sveconorwegian belts of Baltica: synopsis for detrital zircon provenance studies. Norwegian Journal of Geology 89, 267–290.</w:t>
      </w:r>
    </w:p>
    <w:p w14:paraId="068D9D0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Breemen, O. Van, 1998. Tectonic regimes and terrane boundaries in the high-grade Sveconorwegian belt of SW Norway, inferred from U-Pb zircon geochronology and geochemical signature of augen gneiss suites. Journal of the Geological Society 155, 143–154. doi:10.1144/gsjgs.155.1.0143</w:t>
      </w:r>
    </w:p>
    <w:p w14:paraId="01CF012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Viola, G., 2018. The early-Sveconorwegian orogeny in southern Norway: Tectonic model involving delamination of the sub-continental lithospheric mantle. Precambrian Research 313, 170–204. doi:10.1016/j.precamres.2018.05.025</w:t>
      </w:r>
    </w:p>
    <w:p w14:paraId="7D6CBBB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Birkeland, A., Nordgulen, Ø., Sigmond, E.M.O., 2001a. Correlation of supracrustal sequences and origin of terranes in the Sveconorwegian orogen of SW Scandinavia: SIMS data on zircon in clastic metasediments. Precambrian Research 108, 293–318. doi:10.1016/S0301-9268(01)00133-4</w:t>
      </w:r>
    </w:p>
    <w:p w14:paraId="4F6A474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Davis, W.J., Austrheim, H., 2001b. Zircon U-Pb geochronology in the Bergen arc eclogites and their Proterozoic protoliths, and implications for the pre-Scandian evolution of the Caledonides in Western Norway. Bulletin of the Geological Society of America 113, 640–649. doi:10.1130/0016-7606(2001)113&lt;0640:ZUPGIT&gt;2.0.CO;2</w:t>
      </w:r>
    </w:p>
    <w:p w14:paraId="3B3E546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Mansfeld, J., Sigmond, E.M.O., Stein, H., 2002. Baltica-Laurentia link during the Mesoproterozoic: 1.27 Ga development of continental basins in the Sveconorwegian Orogen, southern Norway. Canadian Journal of Earth Sciences 39, 1425–1440. doi:10.1139/e02-054</w:t>
      </w:r>
    </w:p>
    <w:p w14:paraId="6139B25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Nordgulen, Ø., Sigmond, E.M.O., Tucker, R., Mansfeld, J., Högdahl, K., 2003. Relations between 1.19-1.13 Ga continental magmatism, sedimentation and metamorphism, Sveconorwegian province, S Norway. Precambrian Research 124, 215–241. doi:10.1016/S0301-9268(03)00087-1</w:t>
      </w:r>
    </w:p>
    <w:p w14:paraId="7D7A834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Skår, Ø., Marker, M., Sigmond, E.M.O., Nordgulen, Ø., Ragnhildstveit, J., Mansfeld, J., Tucker, R.D., Liégeois, J.P., 2005a. Timing of continental building in the Sveconorwegian orogen, SW Scandinavia. Norsk Geologisk Tidsskrift 85, 87–105.</w:t>
      </w:r>
    </w:p>
    <w:p w14:paraId="600BEB7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Griffin, W.L., Torsvik, T.H., Saeed, A., 2005b. Timing of Late Neoproterozoic glaciation in Baltica constrained by detrital zircon geochronology in the Hedmark Group, south-east Norway. Terra Nova 17, 250–258. doi:10.1111/j.1365-3121.2005.00609.x</w:t>
      </w:r>
    </w:p>
    <w:p w14:paraId="445489E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Bingen, B., Stein, H.J., Bogaerts, M., Bolle, O., Mansfeld, J., 2006. Molybdenite Re-Os dating constrains gravitational collapse of the Sveconorwegian orogen, SW Scandinavia. Lithos 87, </w:t>
      </w:r>
      <w:r w:rsidRPr="00563C41">
        <w:rPr>
          <w:rFonts w:ascii="Times New Roman" w:hAnsi="Times New Roman" w:cs="Times New Roman"/>
          <w:noProof/>
          <w:szCs w:val="24"/>
        </w:rPr>
        <w:lastRenderedPageBreak/>
        <w:t>328–346. doi:10.1016/j.lithos.2005.06.017</w:t>
      </w:r>
    </w:p>
    <w:p w14:paraId="7A3AFE5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Nordgulen, Ø., Viola, G., 2008a. A four-phase model for the sveconorwegian orogeny, SW Scandinavia. Norsk Geologisk Tidsskrift 88, 43–72.</w:t>
      </w:r>
    </w:p>
    <w:p w14:paraId="443C3BE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Davis, W.J., Hamilton, M.A., Engvik, A.K., Stein, H.J., Skår, Ø., Nordgulen, Ø., 2008b. Geochronology of high-grade metamorphism in the Sveconorwegian belt, S. Norway: U-Pb, Th-Pb and Re-Os data. Norwegian Journal of Geology 88, 13–42.</w:t>
      </w:r>
    </w:p>
    <w:p w14:paraId="55D1EC5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Belousova, E.A., Griffin, W.L., 2011. Neoproterozoic recycling of the sveconorwegian orogenic belt: Detrital-zircon data from the sparagmite basins in the scandinavian caledonides. Precambrian Research 189, 347–367. doi:10.1016/j.precamres.2011.07.005</w:t>
      </w:r>
    </w:p>
    <w:p w14:paraId="7164E25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Corfu, F., Stein, H.J., Whitehouse, M.J., 2015. U-Pb geochronology of the syn-orogenic Knaben molybdenum deposits, Sveconorwegian Orogen, Norway. Geological Magazine 152, 537–556. doi:10.1017/S001675681400048X</w:t>
      </w:r>
    </w:p>
    <w:p w14:paraId="464C969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ingen, B., Viola, G., Möller, C., Auwera, J. Vander, Laurent, A., Yi, K., 2021. The Sveconorwegian orogeny. Gondwana Research 90, 273–313. doi:10.1016/j.gr.2020.10.014</w:t>
      </w:r>
    </w:p>
    <w:p w14:paraId="033A47D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jerkgård, T., Bjørlykke, A., 1994. Geology of the Folldal area, southern Trondheim Region Caledonides, Norway. Norges Geologiske Undersøkelse Bulletin 426, 53–75.</w:t>
      </w:r>
    </w:p>
    <w:p w14:paraId="6DE20DC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olle, O., Diot, H., Auwera, J. Vander, Dembele, A., Schittekat, J., Spassov, S., Ovtcharova, M., Schaltegger, U., 2018. Pluton construction and deformation in the Sveconorwegian crust of SW Norway: Magnetic fabric and U-Pb geochronology of the Kleivan and Sjelset granitic complexes. Precambrian Research 305, 247–267. doi:10.1016/j.precamres.2017.12.012</w:t>
      </w:r>
    </w:p>
    <w:p w14:paraId="1437072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ónová, K., Bóna, J., Pańczyk, M., Kováčik, M., Mikuš, T., 2019. Origin of deep-sea clastics of the Magura Basin ( Eocene Makovica sandstones in the Outer Western Carpathians ) with constraints of framework petrography , heavy mineral analysis and zircon geochronology. Palaeogeography, Palaeoclimatology, Palaeoecology 514, 768–784. doi:10.1016/j.palaeo.2018.09.025</w:t>
      </w:r>
    </w:p>
    <w:p w14:paraId="1E1B143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ónová, K., Pańczyk, M., Bóna, J., 2020. Surface microtextures and new U – Pb dating of detrital zircons from the Eocene Strihovce sandstones in the Magura Nappe of the External Western Carpathians : implications for their provenance. International Journal of Earth Sciences 109, 1565–1587. doi:10.1007/s00531-020-01859-z</w:t>
      </w:r>
    </w:p>
    <w:p w14:paraId="0FE2D3F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rander, L., Appelquist, K., Cornell, D., Andersson, U.B., 2012. Igneous and metamorphic geochronologic evolution of granitoids in the central Eastern Segment, southern Sweden. International Geology Review 54, 509–546. doi:10.1080/00206814.2010.543785</w:t>
      </w:r>
    </w:p>
    <w:p w14:paraId="0BEAE36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Brewer, T.S., Åhäll, K.I., Menuge, J.F., Storey, C.D., Parrish, R.R., 2004. Mesoproterozoic bimodal volcanism in SW Norway, evidence for recurring pre-Sveconorwegian continental margin tectonism. Precambrian Research 134, 249–273. doi:10.1016/j.precamres.2004.06.003</w:t>
      </w:r>
    </w:p>
    <w:p w14:paraId="4D23C2F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awood, P.A., Nemchin, A.A., Smith, M., Loewy, S., 2003. Source of the Dalradian Supergroup constrained by U-Pb dating of detrital zircon and implications for the East Laurentian margin. Journal of the Geological Society 160, 231–246. doi:10.1144/0016-764902-039</w:t>
      </w:r>
    </w:p>
    <w:p w14:paraId="6FFC171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awood, P.A., Hawkesworth, C.J., Dhuime, B., 2012. Detrital zircon record and tectonic setting. Geology 40, 875–878. doi:10.1130/G32945.1</w:t>
      </w:r>
    </w:p>
    <w:p w14:paraId="350E832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Čečys, A., Bogdanova, S., Janson, C., Bibikova, E., Kornfält, K.A., 2002. The Stenshuvud and Tåghusa granitoids: New representatives of Mesoproterozoic magmatism in southern Sweden. Gff 124, 149–162. doi:10.1080/11035890201243149</w:t>
      </w:r>
    </w:p>
    <w:p w14:paraId="08CA593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Chang, R., Neubauer, F., Liu, Y., Yuan, S., Genser, J., Huang, Q., Guan, Q., Yu, S., 2021. Hf isotopic constraints and detrital zircon ages for the Austroalpine basement evolution of Eastern Alps: </w:t>
      </w:r>
      <w:r w:rsidRPr="00563C41">
        <w:rPr>
          <w:rFonts w:ascii="Times New Roman" w:hAnsi="Times New Roman" w:cs="Times New Roman"/>
          <w:noProof/>
          <w:szCs w:val="24"/>
        </w:rPr>
        <w:lastRenderedPageBreak/>
        <w:t>Review and new data. Earth-Science Reviews 221, 103772. doi:10.1016/j.earscirev.2021.103772</w:t>
      </w:r>
    </w:p>
    <w:p w14:paraId="55CC877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helle-Michou, C., Laurent, O., Moyen, J.F., Block, S., Paquette, J.L., Couzinié, S., Gardien, V., Vanderhaeghe, O., Villaros, A., Zeh, A., 2017. Pre-Cadomian to late-Variscan odyssey of the eastern Massif Central, France: Formation of the West European crust in a nutshell. Gondwana Research 46, 170–190. doi:10.1016/j.gr.2017.02.010</w:t>
      </w:r>
    </w:p>
    <w:p w14:paraId="2275B1D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hristoffel, C.A., Connelly, J.N., Åhäll, K.I., 1999. Timing and characterization of recurrent pre-Sveconorwegian metamorphism and deformation in the Varberg-Halmstad region of SW Sweden. Precambrian Research 98, 173–195. doi:10.1016/S0301-9268(99)00046-7</w:t>
      </w:r>
    </w:p>
    <w:p w14:paraId="1833E47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laeson, D.T., 1999. Geochronology of the rymmen gabbro, southern Sweden; implications for primary versus inherited zircon in mafic rocks and rheomorphic dykes. Gff 121, 25–31. doi:10.1080/11035899901211025</w:t>
      </w:r>
    </w:p>
    <w:p w14:paraId="19CF6F0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laesson, S., 1987. Isotopic evidence for the Precambrian provenance and Caledonian metamorphism of high grade paragneisses from the Seve Nappes, Scandinavian Caledonides - I. Conventional U-Pb zircon and Sm-Nd whole rock data. Contributions to Mineralogy and Petrology 97, 196–204. doi:10.1007/BF00371239</w:t>
      </w:r>
    </w:p>
    <w:p w14:paraId="45E377A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laesson, S., Klingspor, I., Stephens, M.B., 1983. U-pb and rb-sr isotopic data on an ordovician volcanic-subvolcanic complex from the tjopasi group, köli nappes, swedish caledonides. Gff 105, 9–15. doi:10.1080/11035898309455285</w:t>
      </w:r>
    </w:p>
    <w:p w14:paraId="4271EAC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laesson, S., Stephens, M.B., Klingspor, I., 1988. U-Pb zircon dating of felsic intrusions, Middle Koli Nappes, central Scandinavian Caledonides ( Sweden). Norsk Geologisk Tidsskrift 68, 89–97.</w:t>
      </w:r>
    </w:p>
    <w:p w14:paraId="2749AFF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laesson, S., Huhma, H., Kinny, P.D., Williams, I.S., 1993. Svecofennian detrital zircon ages-implications for the Precambrian evolution of the Baltic Shield. Precambrian Research 64, 109–130. doi:10.1016/0301-9268(93)90071-9</w:t>
      </w:r>
    </w:p>
    <w:p w14:paraId="50F0430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int, N., Slagstad, T., Roberts, N.M.W., Marker, M., Røhr, T., Sørensen, B.E., 2015. The Late Mesoproterozoic Sirdal Magmatic Belt, SW Norway: Relationships between magmatism and metamorphism and implications for Sveconorwegian orogenesis. Precambrian Research 265, 57–77. doi:10.1016/j.precamres.2015.05.002</w:t>
      </w:r>
    </w:p>
    <w:p w14:paraId="2C47B15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llins, A.S., Buchan, C., 2004. Provenance and age constraints of the South Stack Group, Anglesey, UK: U–Pb SIMS detrital zircon data. Journal of the Geological Society 161, 743–746.</w:t>
      </w:r>
    </w:p>
    <w:p w14:paraId="556B3BF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nnelly, J.N., Åhäll, K.I., 1996. The Mesoproterozoic cratonization of Baltica- new age constraints from SW Sweden. Geological Society, London, Special Publications 112, 261–273.</w:t>
      </w:r>
    </w:p>
    <w:p w14:paraId="0DE9032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1980. U-Pb and Rb-Sr systematics in a polyorogenic segment of the Precambrian shield, central southern Norway. Lithos 13, 305–323. doi:10.1016/0024-4937(80)90051-1</w:t>
      </w:r>
    </w:p>
    <w:p w14:paraId="3F2B738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2004a. U-Pb age, setting and tectonic significance of the anorthosite-mangerite-charnockite-granite suite, Lofoten-Vesterålen, Norway. Journal of Petrology 45, 1799–1819. doi:10.1093/petrology/egh034</w:t>
      </w:r>
    </w:p>
    <w:p w14:paraId="00FC7D0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2004b. U-Pb geochronolgy of the Leknes Group: An exotic Early Caledonian metasedimentary assemblage stranded on Lofoten basement, northern Norway. Journal of the Geological Society 161, 619–627. doi:10.1144/0016-764903-066</w:t>
      </w:r>
    </w:p>
    <w:p w14:paraId="7156489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2007. Multistage metamorphic evolution and nature of the amphibolite-granulite facies transition in Lofoten-Vesterålen, Norway, revealed by U-Pb in accessory minerals. Chemical Geology 241, 108–128. doi:10.1016/j.chemgeo.2007.01.028</w:t>
      </w:r>
    </w:p>
    <w:p w14:paraId="162BC62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Corfu, F., Andersen, T.B., 2002. U-Pb ages of the Dalsfjord complex, SW Norway, and their bearing on the correlation of allochthonous crystalline segments of the Scandinavian Caledonides. </w:t>
      </w:r>
      <w:r w:rsidRPr="00563C41">
        <w:rPr>
          <w:rFonts w:ascii="Times New Roman" w:hAnsi="Times New Roman" w:cs="Times New Roman"/>
          <w:noProof/>
          <w:szCs w:val="24"/>
        </w:rPr>
        <w:lastRenderedPageBreak/>
        <w:t>International Journal of Earth Sciences 91, 955–963. doi:10.1007/s00531-002-0298-3</w:t>
      </w:r>
    </w:p>
    <w:p w14:paraId="285D06B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Emmett, T., 1992. U-Pb age of the Leirungsmyran gabbroic complex, Jotun Nappe, southern Norway. Norsk Geologisk Tidsskrift 72, 369–374.</w:t>
      </w:r>
    </w:p>
    <w:p w14:paraId="13D7070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Laajoki, K., 2008. An uncommon episode of mafic magmatism at 1347 Ma in the Mesoproterozoic Telemark supracrustals, Sveconorwegian orogen-Implications for stratigraphy and tectonic evolution. Precambrian Research 160, 299–307. doi:10.1016/j.precamres.2007.08.003</w:t>
      </w:r>
    </w:p>
    <w:p w14:paraId="3B345C2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Ravna, E.J.K., Kullerud, K., 2003a. A Late Ordovician U-Pb age for the Tromsø Nappe eclogites Uppermost Allochthon of the Scandinavian Caledonides. Contributions to Mineralogy and Petrology 145, 502–513. doi:10.1007/s00410-003-0466-x</w:t>
      </w:r>
    </w:p>
    <w:p w14:paraId="62BFECC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Armitage, P., Kullerud, K., Bergh, S., 2003b. Preliminary U-Pb geochronology in the West Troms Basement Complex, North Norway: Archaean and Palaeoproterozoic events and younger overprints. Norges Geologiske Undersokelse 441, 61–72.</w:t>
      </w:r>
    </w:p>
    <w:p w14:paraId="77EB795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rfu, F., Torsvik, T.H., Andersen, T.B., Ashwal, L.D., Ramsay, D.M., Roberts, R.J., 2006. Early Silurian mafic–ultramafic and granitic plutonism in contemporaneous flysch, Magerøy, northern Norway: U–Pb ages and regional significanc. Journal of the Geological Society 163, 291–301.</w:t>
      </w:r>
    </w:p>
    <w:p w14:paraId="1F9BD44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Couzinié, S., Laurent, O., Chelle-Michou, C., Bouilhol, P., Paquette, J.L., Gannoun, A.M., Moyen, J.F., 2019. Detrital zircon U–Pb–Hf systematics of Ediacaran metasediments from the French Massif Central: Consequences for the crustal evolution of the north Gondwana margin. Precambrian Research 324, 269–284. doi:10.1016/j.precamres.2019.01.016</w:t>
      </w:r>
    </w:p>
    <w:p w14:paraId="382B8C6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abard, M.P., Loi, A., Pavanetto, P., Meloni, M.A., Hauser, N., Matteini, M., Funedda, A., 2021. Provenance of Ediacaran-Ordovician sediments of the Medio Armorican Domain, Brittany, West France: Constraints from U/Pb detrital zircon and Sm–Nd isotope data. Gondwana Research 90, 63–76. doi:10.1016/j.gr.2020.11.004</w:t>
      </w:r>
    </w:p>
    <w:p w14:paraId="79B6E2E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örr, W., Zulauf, G., Gerdes, A., Loeckle, F., 2017. Provenance of Upper Devonian clastic (meta)sediments of the Böllstein Odenwald (Mid-German-Crystalline-Zone, Variscides). International Journal of Earth Sciences 106, 2927–2943. doi:10.1007/s00531-017-1473-x</w:t>
      </w:r>
    </w:p>
    <w:p w14:paraId="782B7F5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örr, W., Stein, E., Kirchner, F., Meinaß, H.P., Velledits, F., 2021. Provenance of lower Palaeozoic metasediments of the East Odenwald (Mid-German-Crystalline Zone, Variscides)—a correlation with the East European Platform (Poland). International Journal of Earth Sciences. doi:10.1007/s00531-021-02103-y</w:t>
      </w:r>
    </w:p>
    <w:p w14:paraId="37C0710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rost, K., Gerdes, A., Jeffries, T., Linnemann, U., Storey, C., 2011. Provenance of Neoproterozoic and early Paleozoic siliciclastic rocks of the Teplá-Barrandian unit (Bohemian Massif): Evidence from U-Pb detrital zircon ages. Gondwana Research 19, 213–231. doi:10.1016/j.gr.2010.05.003</w:t>
      </w:r>
    </w:p>
    <w:p w14:paraId="6CBD570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unning, G., Grenne, T., 2000. U-Pb age dating and paleotectonic significance of trondhjemite from the type locality in the Central Norwegian Caledonides. Norges geologiske undersøkelse Bulletin 437, 57–65.</w:t>
      </w:r>
    </w:p>
    <w:p w14:paraId="36C0DC4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Dunning, G.R., Pedersen, R.B., 1988. U/Pb ages of ophiolites and arc-related plutons of the Norwegian Caledonides: implications for the development of Iapetus. Contributions to Mineralogy and Petrology 98, 13–23. doi:10.1007/BF00371904</w:t>
      </w:r>
    </w:p>
    <w:p w14:paraId="1FCF216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Eliasson, T., Scherstén, A., Andersson, J., Petersson, A., 2012. U-Pb ZIRCON AGE OF THE LATE GOTHIAN VÄTTNET GRANITE ON NORD-KOSTER IN THE IDEFJORDEN TERRANE, SOUTH-WESTERN SWEDEN. SGU rapport 2012:14, 19–25.</w:t>
      </w:r>
    </w:p>
    <w:p w14:paraId="68413A3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Engvik, A.K., Mezger, K., Wortelkamp, S., Bast, R., Corfu, F., Korneliussen, A., Ihlen, P., Bingen, B., Austrheim, H., 2011. Metasomatism of gabbro - mineral replacement and element </w:t>
      </w:r>
      <w:r w:rsidRPr="00563C41">
        <w:rPr>
          <w:rFonts w:ascii="Times New Roman" w:hAnsi="Times New Roman" w:cs="Times New Roman"/>
          <w:noProof/>
          <w:szCs w:val="24"/>
        </w:rPr>
        <w:lastRenderedPageBreak/>
        <w:t>mobilization during the Sveconorwegian metamorphic event. Journal of Metamorphic Geology 29, 399–423. doi:10.1111/j.1525-1314.2010.00922.x</w:t>
      </w:r>
    </w:p>
    <w:p w14:paraId="2962587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Engvik, A.K., Bingen, B., Solli, A., 2016. Localized occurrences of granulite: P-T modeling, U-Pb geochronology and distribution of early-Sveconorwegian high-grade metamorphism in Bamble, South Norway. Lithos 240–243, 84–103. doi:10.1016/j.lithos.2015.11.005</w:t>
      </w:r>
    </w:p>
    <w:p w14:paraId="3CE8D84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Engvik, A.K., Corfu, F., Solli, A., Austrheim, H., 2017. Sequence and timing of mineral replacement reactions during albitisation in the high-grade Bamble lithotectonic domain, S-Norway. Precambrian Research 291, 1–16. doi:10.1016/j.precamres.2017.01.010</w:t>
      </w:r>
    </w:p>
    <w:p w14:paraId="4BBEBA3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Fairey, B.J., Kerrison, A., Meere, P.A., Mulchrone, K.F., Hofmann, M., Gärtner, A., Sonntag, B.L., Linnemann, U., Kuiper, K.F., Ennis, M., Mark, C., Cogné, N., Chew, D., 2018. Erratum: The provenance of the Devonian Old Red Sandstone of the Dingle Peninsula, SW Ireland; the earliest record of Laurentian and peri-Gondwanan sediment mixing in Ireland (Journal of the Geological Society, London, (2018) 175, (411-424), 10.1144/jgs20. Journal of the Geological Society 175, 1032. doi:10.1144/jgs2017-099Err</w:t>
      </w:r>
    </w:p>
    <w:p w14:paraId="6EFBC62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Freslon, N., Bayon, G., Toucanne, S., Bermell, S., Bollinger, C., Chéron, S., Etoubleau, J., Germain, Y., Khripounoff, A., Ponzevera, E., Rouget, M.L., 2014. Rare earth elements and neodymium isotopes in sedimentary organic matter. Geochimica et Cosmochimica Acta 140, 177–198. doi:10.1016/j.gca.2014.05.016</w:t>
      </w:r>
    </w:p>
    <w:p w14:paraId="4BEE642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Friend, C.R.L., Strachan, R.A., Kinny, P.D., Watt, G.R., 2003. Provenance of the Moine Supergroup of NW Scotland: Evidence from geochronology of detrital and inherited zircons from (meta) sedimentary rocks, granites and migmatites. Journal of the Geological Society 160, 247–257. doi:10.1144/0016-764901-161</w:t>
      </w:r>
    </w:p>
    <w:p w14:paraId="1385ABE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Fyffe, L.R., Barr, S.M., Johnson, S.C., McLeod, M.J., McNicoll, V.J., Valverde-Vaquero, P., Staal, C.R. Van, White, C.E., 2009. Detrital zircon ages from Neoproterozoic and Early Paleozoic conglomerate and sandstone units of New Brunswick and coastal Maine: implications for the tectonic evolution of Ganderia. Atlantic Geology 45, 110. doi:10.4138/atlgeol.2009.006</w:t>
      </w:r>
    </w:p>
    <w:p w14:paraId="0A206E1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Gee, D.G., Ladenberger, A., Dahlqvist, P., Majka, J., Be’Eri-Shlevin, Y., Frei, D., Thomsen, T., 2014. The baltoscandian margin detrital zircon signatures of the central scandes. Geological Society Special Publication 390, 131–155. doi:10.1144/SP390.20</w:t>
      </w:r>
    </w:p>
    <w:p w14:paraId="192B886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Gee, D.G., Andréasson, P.G., Lorenz, H., Frei, D., Majka, J., 2015. Detrital zircon signatures of the Baltoscandian margin along the Arctic Circle Caledonides in Sweden: The Sveconorwegian connection. Precambrian Research 265, 40–56. doi:10.1016/j.precamres.2015.05.012</w:t>
      </w:r>
    </w:p>
    <w:p w14:paraId="361B8A9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Gerdes, A., Zeh, A., 2006. Combined U – Pb and Hf isotope LA- ( MC- ) ICP-MS analyses of detrital zircons : Comparison with SHRIMP and new constraints for the provenance and age of an Armorican metasediment in Central Germany 249, 47–61. doi:10.1016/j.epsl.2006.06.039</w:t>
      </w:r>
    </w:p>
    <w:p w14:paraId="599F9F4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aas, G.J.L.M. De, Andersen, T., Vestin, J., 1999. Detrital zircon geochronology: New evidence for an old model for accretion of the Southwest Baltic Shield. Journal of Geology 107, 569–586. doi:10.1086/314370</w:t>
      </w:r>
    </w:p>
    <w:p w14:paraId="5BAE9FB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aas, G.J.L.M. De, Nijland, T.G., Andersen, T., Corfu, F., 2002. New constraints on the timing of deposition and metamorphism in the bamble sector, south Norway: Zircon and titanite U-Pb data from the Nelaug area. Gff 124, 73–78. doi:10.1080/11035890201242073</w:t>
      </w:r>
    </w:p>
    <w:p w14:paraId="5532146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abryn, R., Krzemińska, E., Krzemiński, L., Markowiak, M., Zieliński, G., 2020. Detrital zircon age data from the conglomerates in the upper silesian and małopolska blocks, and their implications for the pre-variscan tectonic evolution (S Poland). Geological Quarterly 64, 321–341. doi:10.7306/gq.1539</w:t>
      </w:r>
    </w:p>
    <w:p w14:paraId="7D45CD5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Hansen, B.T., Lindh, A., 1991. U-pb zircon age of the görbjömarp syenite in skåne, southern Sweden. </w:t>
      </w:r>
      <w:r w:rsidRPr="00563C41">
        <w:rPr>
          <w:rFonts w:ascii="Times New Roman" w:hAnsi="Times New Roman" w:cs="Times New Roman"/>
          <w:noProof/>
          <w:szCs w:val="24"/>
        </w:rPr>
        <w:lastRenderedPageBreak/>
        <w:t>Gff 113, 335–337. doi:10.1080/11035899109453208</w:t>
      </w:r>
    </w:p>
    <w:p w14:paraId="79E2A01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ansen, E., Johansson, L., Andersson, J., LaBarge, L., Harlov, D., Möller, C., Vincent, S., 2015. Partial melting in amphibolites in a deep section of the Sveconorwegian Orogen, SW Sweden. Lithos 236–237, 27–45. doi:10.1016/j.lithos.2015.08.010</w:t>
      </w:r>
    </w:p>
    <w:p w14:paraId="0623D84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artz, E.H., Martin, M.W., Andresen, A., Andersen, T.B., 2002. Volcanic rocks in the Devonian Solund Basin, Western Norway: Large landslides of Silurian (439 Ma) rhyolites. Journal of the Geological Society 159, 121–128. doi:10.1144/0016-764901-063</w:t>
      </w:r>
    </w:p>
    <w:p w14:paraId="282D4B3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eaman, L.M., Smalley, P.C., 1994. A U-Pb study of the Morkheia Complex and associated gneisses, southern Norway: Implications for disturbed Rb-Sr systems and for the temporal evolution of Mesoproterozoic magmatism in Laurentia. Geochimica et Cosmochimica Acta 58, 1899–1911. doi:10.1016/0016-7037(94)90423-5</w:t>
      </w:r>
    </w:p>
    <w:p w14:paraId="6CAAC5D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egardt, E.A., Cornell, D., Claesson, L., Simakov, S., Stein, H., Hannah, J., 2005. Eclogites in the central part of the sveconorwegian eastern segment of the baltic shield: Support for an extensive eclogite terrane. Gff 127, 221–232. doi:10.1080/11035890501273221</w:t>
      </w:r>
    </w:p>
    <w:p w14:paraId="6E74623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Herbosch, A., Liégeois, J.P., Gärtner, A., Hofmann, M., Linnemann, U., 2020. The Stavelot-Venn Massif (Ardenne, Belgium), a rift shoulder basin ripped off the West African craton: Cartography, stratigraphy, sedimentology, new U-Pb on zircon ages, geochemistry and Nd isotopes evidence. Earth-Science Reviews 203, 103142. doi:10.1016/j.earscirev.2020.103142</w:t>
      </w:r>
    </w:p>
    <w:p w14:paraId="01E85F6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arl, L.G., 2002. U-Pb zircon ages from the vaggeryd syenite and the adjacent hagshult granite, Southern Sweden. Gff 124, 211–216. doi:10.1080/11035890201244211</w:t>
      </w:r>
    </w:p>
    <w:p w14:paraId="4AA0A54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arl, L.G., Johansson, A., 1988. U-Pb zircon ages of granitoids from the Småland-Värmland granite-porphyry belt, southern and central Sweden. Gff 110, 21–27. doi:10.1080/11035898809453116</w:t>
      </w:r>
    </w:p>
    <w:p w14:paraId="0FF214E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astrzěbski, M., Zelazniewicz, A., Nowak, I., Murtezi, M., Larionov, A.N., 2010. Protolith age and provenance of metasedimentary rocks in Variscan allochthon units: U-Pb SHRIMP zircon data from the Orlica- Śniez·nik Dome, West Sudetes. Geological Magazine 147, 416–433. doi:10.1017/S0016756809990501</w:t>
      </w:r>
    </w:p>
    <w:p w14:paraId="5518A68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astrzębski, M., Żelaźniewcz, A., Sláma, J., Machowiak, K., Śliwiński, M., Jaźwa, A., Kocjan, I., 2021. Provenance of Precambrian basement of the Brunovistulian Terrane: New data from its Silesian part (Czech Republic, Poland), central Europe, and implications for Gondwana break-up. Precambrian Research 355. doi:10.1016/j.precamres.2021.106108</w:t>
      </w:r>
    </w:p>
    <w:p w14:paraId="2DBA57C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ensen, E., Corfu, F., 2016. The U-Pb age of the Finse batholith, a composite bimodal sveconorwegian intrusion. NORWEGIAN JOURNAL OF GEOLOGY 96, 171–178. doi:10.17850/njg96-3-01</w:t>
      </w:r>
    </w:p>
    <w:p w14:paraId="60C5232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ohansson, Å., Meier, M., Oberli, F., Wikman, H., 1993a. The early evolution of the Southwest Swedish Gneiss Province: geochronological and isotopic evidence from southernmost Sweden. Precambrian Research 64, 361–388. doi:10.1016/0301-9268(93)90088-J</w:t>
      </w:r>
    </w:p>
    <w:p w14:paraId="05E1CD0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ohansson, L., Schoberg, H., Solyom, Z., 1993b. The age and regional correlation of the Svecofennian Geitfjell granite, Vestranden, Norway. Norsk Geologisk Tidsskrift 73, 133–143.</w:t>
      </w:r>
    </w:p>
    <w:p w14:paraId="428290A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Johnson, T.E., Kirkland, C.L., Reddy, S.M., Evans, N.J., McDonald, B.J., 2016. The source of Dalradian detritus in the Buchan Block, NE Scotland: Application of new tools to detrital datasets. Journal of the Geological Society 173, 773–782. doi:10.1144/jgs2016-019</w:t>
      </w:r>
    </w:p>
    <w:p w14:paraId="25F4491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el, H.M., Cornell, D.H., Whitehouse, M.J., 2003. Age and emplacement conditions of the chalmers mafic intrusion deduced from contact melts. Gff 125, 213–220. doi:10.1080/11035890301254213</w:t>
      </w:r>
    </w:p>
    <w:p w14:paraId="27A4927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Kirchner, F., Albert, R., 2020. New detrital zircon age data reveal the location of the Rheic suture in </w:t>
      </w:r>
      <w:r w:rsidRPr="00563C41">
        <w:rPr>
          <w:rFonts w:ascii="Times New Roman" w:hAnsi="Times New Roman" w:cs="Times New Roman"/>
          <w:noProof/>
          <w:szCs w:val="24"/>
        </w:rPr>
        <w:lastRenderedPageBreak/>
        <w:t>the Mid-German Crystalline Zone (Spessart and Odenwald Crystalline Complexes). International Journal of Earth Sciences 109, 2287–2305. doi:10.1007/s00531-020-01899-5</w:t>
      </w:r>
    </w:p>
    <w:p w14:paraId="6F94491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Daly, J.S., Whitehouse, M.J., 2005. Early Silurian magmatism and the Scandian evolution of the Kalak Nappe Complex, Finnmark, Arctic Norway. Journal of the Geological Society 162, 985–1003. doi:10.1144/0016-764904-124</w:t>
      </w:r>
    </w:p>
    <w:p w14:paraId="26C480A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Daly, J.S., Whitehouse, M.J., 2006. Granitic magmatism of grenvillian and late neoproterozoic age in Finnmark, Arctic Norway - Constraining pre-Scandian deformation in the Kalak Nappe Complex. Precambrian Research 145, 24–52. doi:10.1016/j.precamres.2005.11.012</w:t>
      </w:r>
    </w:p>
    <w:p w14:paraId="5B8827D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Daly, J.S., Whitehouse, M.J., 2007a. Provenance and terrane evolution of the Kalak Nappe Complex, Norwegian Caledonides: Implications for neoproterozoic paleogeography and tectonics. Journal of Geology 115, 21–41. doi:10.1086/509247</w:t>
      </w:r>
    </w:p>
    <w:p w14:paraId="116E0EA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Daly, J.S., Eide, E.A., Whitehouse, M.J., 2007b. Tectonic evolution of the Arctic Norwegian Caledonides from a texturally- and structurally-constrained multi-isotopic (Ar-Ar, Rb-Sr, Sm-Nd, U-Pb) study. American Journal of Science 307, 459–526. doi:10.2475/02.2007.06</w:t>
      </w:r>
    </w:p>
    <w:p w14:paraId="4635979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Daly, J.S., Whitehouse, M.J., 2008a. Basement-cover relationships of the Kalak Nappe Complex, Arctic Norwegian Caledonides and constraints on Neoproterozoic terrane assembly in the North Atlantic region. Precambrian Research 160, 245–276. doi:10.1016/j.precamres.2007.07.006</w:t>
      </w:r>
    </w:p>
    <w:p w14:paraId="1105D4D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Strachan, R.A., Prave, A.R., 2008b. Detrital zircon signature of the Moine Supergroup , Scotland : Contrasts and comparisons with other Neoproterozoic successions within the circum-North Atlantic region 163, 332–350. doi:10.1016/j.precamres.2008.01.003</w:t>
      </w:r>
    </w:p>
    <w:p w14:paraId="27C363D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irkland, C.L., Bingen, B., Whitehouse, M.J., Beyer, E., Griffin, W.L., 2011. Neoproterozoic palaeogeography in the North Atlantic Region: Inferences from the Akkajaure and Seve Nappes of the Scandinavian Caledonides. Precambrian Research 186, 127–146. doi:10.1016/j.precamres.2011.01.010</w:t>
      </w:r>
    </w:p>
    <w:p w14:paraId="0DDB301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nudsen, C., Kokfelt, T., Aagaard, T., Bartholdy, J., Pejrup, M., 2009. Fingerprinting sediments along the west coast of Jylland: Interpreting provenance data. Geological Survey of Denmark and Greenland Bulletin 25–28. doi:10.34194/geusb.v17.5006</w:t>
      </w:r>
    </w:p>
    <w:p w14:paraId="2CD0A02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nudsen, T.L., Andersen, T., 1999. Petrology and geochemistry of the Tromoy gneiss complex, South Norway, an alleged example of proterozoic depleted lower continental crust. Journal of Petrology 40, 909–933. doi:10.1093/petroj/40.6.909</w:t>
      </w:r>
    </w:p>
    <w:p w14:paraId="5A9D8C3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nudsen, T.L., Andersen, T., Whitehouse, M.J., Vestin, J., 1997. Detrital zircon ages from southern Norway - implications for the Proterozoic evolution of the southwestern Baltic Shield. Contributions to Mineralogy and Petrology 130, 47–58. doi:10.1007/s004100050348</w:t>
      </w:r>
    </w:p>
    <w:p w14:paraId="6918870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ober, B., Kalt, A., Hanel, M., Pidgeon, R.T., 2004. SHRIMP dating of zircons from high-grade metasediments of the Schwarzwald/SW-Germany and implications for the evolution of the Moldanubian basement. Contributions to Mineralogy and Petrology 147, 330–345. doi:10.1007/s00410-004-0560-8</w:t>
      </w:r>
    </w:p>
    <w:p w14:paraId="6D00CCB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ołtonik, K., Pisarzowska, A., Paszkowski, M., Sláma, J., Becker, R.T., Szczerba, M., Krawczyński, W., Hartenfels, S., Marynowski, L., 2018. Baltic provenance of top-Famennian siliciclastic material of the northern Rhenish Massif, Rhenohercynian zone of the Variscan orogen. International Journal of Earth Sciences. doi:10.1007/s00531-018-1628-4</w:t>
      </w:r>
    </w:p>
    <w:p w14:paraId="52BB6D8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Košler, J., Konopásek, J., Sláma, J., Vrána, S., 2014. U–Pb zircon provenance of Moldanubian metasediments in the Bohemian Massif. Journal of the Geological Society 171, 83–95. </w:t>
      </w:r>
      <w:r w:rsidRPr="00563C41">
        <w:rPr>
          <w:rFonts w:ascii="Times New Roman" w:hAnsi="Times New Roman" w:cs="Times New Roman"/>
          <w:noProof/>
          <w:szCs w:val="24"/>
        </w:rPr>
        <w:lastRenderedPageBreak/>
        <w:t>doi:10.1144/jgs2013-059</w:t>
      </w:r>
    </w:p>
    <w:p w14:paraId="7B65285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rippner, A., Bahlburg, H., 2013. Provenance of Pleistocene Rhine River Middle Terrace sands between the Swiss – German border and Cologne based on U – Pb detrital zircon ages 917–932. doi:10.1007/s00531-012-0842-8</w:t>
      </w:r>
    </w:p>
    <w:p w14:paraId="72CA2F3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ristoffersen, M., Andersen, T., Andresen, A., 2014. U-Pb age and Lu-Hf signatures of detrital zircon from Palaeozoic sandstones in the Oslo Rift, Norway. Geological Magazine 151, 816–829. doi:10.1017/S0016756813000885</w:t>
      </w:r>
    </w:p>
    <w:p w14:paraId="5182D42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ryza, R., Zalasiewicz, J., Mazur, S., Aleksandrowski, P., Sergeev, S., Larionov, A., 2007. Precambrian crustal contribution to the Variscan accretionary prism of the Kaczawa Mountains (Sudetes, SW Poland): Evidence from SHRIMP dating of detrital zircons. International Journal of Earth Sciences 96, 1153–1162. doi:10.1007/s00531-006-0147-x</w:t>
      </w:r>
    </w:p>
    <w:p w14:paraId="2311E7C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Kullerud, K., Skjerlie, K.P., Corfu, F., la Rosa, J.D. de, 2006. The 2.40 Ga Ringvassøy mafic dykes, West Troms Basement Complex, Norway: The concluding act of early Palaeoproterozoic continental breakup. Precambrian Research 150, 183–200. doi:10.1016/j.precamres.2006.08.003</w:t>
      </w:r>
    </w:p>
    <w:p w14:paraId="00F4E68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ajoki, K., Corfu, F., 2007. Lithostratigraphy of the Mesoproterozoic Vemork formation, central Telemark, Norway. Bulletin of the Geological Society of Finland 79, 41–67. doi:10.17741/bgsf/79.1.003</w:t>
      </w:r>
    </w:p>
    <w:p w14:paraId="4E3C95D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ajoki, K., Corfu, F., Andersen, T., 2002. Lithostratigraphy and U-Pb geochronology of the Telemark supracrustals in the Bandak-Sauland area, Telemark, south Norway. Norsk Geologisk Tidsskrift 82, 119–138.</w:t>
      </w:r>
    </w:p>
    <w:p w14:paraId="054D604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htinen, R., Huhma, H., Kähkönen, Y., Mänttäri, I., 2009. Paleoproterozoic sediment recycling during multiphase orogenic evolution in Fennoscandia, the Tampere and Pirkanmaa belts, Finland. Precambrian Research 174, 310–336. doi:10.1016/j.precamres.2009.08.008</w:t>
      </w:r>
    </w:p>
    <w:p w14:paraId="04735CD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htinen, R., Huhma, H., Sipilä, P., Vaarma, M., 2017. Geochemistry, U-Pb geochronology and Sm-Nd data from the Paleoproterozoic Western Finland supersuite – A key component in the coupled Bothnian oroclines. Precambrian Research 299, 264–281. doi:10.1016/j.precamres.2017.07.025</w:t>
      </w:r>
    </w:p>
    <w:p w14:paraId="58BC42F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mminen, J., 2011. Provenance and correlation of sediments in Telemark, South Norway: Status of the Lifjell Group and implications for early sveconorwegian fault tectonics. Norsk Geologisk Tidsskrift 91, 57–75.</w:t>
      </w:r>
    </w:p>
    <w:p w14:paraId="49611E4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mminen, J., Andersen, T., Nystuen, J.P., 2011. Zircon U-Pb ages and Lu-Hf isotopes from basement rocks associated with Neoproterozoic sedimen- tary successions in the Sparagmite Region and adjacent areas, South Norway: the crustal architecture of western Baltica. Norsk Geologisk Tidsskrift 91, 35–55.</w:t>
      </w:r>
    </w:p>
    <w:p w14:paraId="2DD32D8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rsen, Ø., Skår, Ø., Pedersen, R.B., 2002. U-Pb zircon and titanite geochronological constraints on the late/post-Caledonian evolution of the Scandinavian Caledonides in north-central Norway. Norsk Geologisk Tidsskrift 82, 1–13.</w:t>
      </w:r>
    </w:p>
    <w:p w14:paraId="1986ACE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arson, S.Å., Cornell, D.H., Armstrong, R.A., 1999. Emplacement ages and metamorphic overprinting of granitoids in the Sveconorwegian Province in Varmland, Sweden - an ion probe study. Norsk Geologisk Tidsskrift 79, 87–95. doi:10.1080/002919699433834</w:t>
      </w:r>
    </w:p>
    <w:p w14:paraId="5EA3BC0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in, W., Faure, M., Li, X.H., Ji, W., 2019. Pre-Variscan tectonic setting of the south margin of Armorica: Insights from detrital zircon ages distribution and Hf isotopic composition of the St-Georges-sur-Loire Unit (S. Armorican Massif, France). Tectonophysics 766, 340–378. doi:10.1016/j.tecto.2019.06.015</w:t>
      </w:r>
    </w:p>
    <w:p w14:paraId="4A708B5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indh, A., Schöberg, H., Annertz, K., 1994. Disturbed radiometric ages and their bearing on interregional correlations in the SW Baltic Shield. Lithos 31, 65–79. doi:10.1016/0024-</w:t>
      </w:r>
      <w:r w:rsidRPr="00563C41">
        <w:rPr>
          <w:rFonts w:ascii="Times New Roman" w:hAnsi="Times New Roman" w:cs="Times New Roman"/>
          <w:noProof/>
          <w:szCs w:val="24"/>
        </w:rPr>
        <w:lastRenderedPageBreak/>
        <w:t>4937(94)90001-9</w:t>
      </w:r>
    </w:p>
    <w:p w14:paraId="5A9F6B8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innemann, U., Gerdes, A., Drost, K., Buschmann, B., 2007. The continuum between Cadomian orogenesis and opening of the Rheic Ocean: Constraints from LA-ICP-MS U-Pb zircon dating and analysis of plate-tectonic setting (Saxo-Thuringian zone, northeastern Bohemian Massif, Germany). Special Paper of the Geological Society of America 423, 61–96. doi:10.1130/2007.2423(03)</w:t>
      </w:r>
    </w:p>
    <w:p w14:paraId="30ED778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innemann, U., Herbosch, A., Liégeois, J.P., Pin, C., Gärtner, A., Hofmann, M., 2012. The Cambrian to Devonian odyssey of the Brabant Massif within Avalonia: A review with new zircon ages, geochemistry, Sm-Nd isotopes, stratigraphy and palaeogeography. Earth-Science Reviews 112, 126–154. doi:10.1016/j.earscirev.2012.02.007</w:t>
      </w:r>
    </w:p>
    <w:p w14:paraId="210F738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u, G., Capua, A. Di, Winkler, W., Rahn, M., Guillong, M., Quadt, A. von, Willett, S.D., 2019. Restoring the source-to-sink relationships in the Paleogene foreland basins in the Central and Southern Alps (Switzerland, Italy, France): a detrital zircon study approach. International Journal of Earth Sciences 108, 1817–1834. doi:10.1007/s00531-019-01734-6</w:t>
      </w:r>
    </w:p>
    <w:p w14:paraId="68D0A53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u, G., Fellin, M.G., Winkler, W., Rahn, M., Guillong, M., Quadt, A. von, Willett, S.D., 2020. Revealing exhumation of the central Alps during the Early Oligocene by detrital zircon U–Pb age and fission-track double dating in the Taveyannaz Formation. International Journal of Earth Sciences 109, 2425–2446. doi:10.1007/s00531-020-01910-z</w:t>
      </w:r>
    </w:p>
    <w:p w14:paraId="275F034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undqvist, I., Skiöld, T., 1992. Preliminary age-dating of the amal formation, sw sweden. Gff 114, 461–462. doi:10.1080/11035899209453913</w:t>
      </w:r>
    </w:p>
    <w:p w14:paraId="030D7B8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Lundqvist, T., Persson, P.O., 1999. Geochronology of porphyries and related rocks in northern and western dalarna, south-central sweden. Gff 121, 307–322. doi:10.1080/11035899901214307</w:t>
      </w:r>
    </w:p>
    <w:p w14:paraId="3748E7D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azur, S., Szczepański, J., Turniak, K., Mcnaughton, N.J., 2012. Location of the Rheic suture in the eastern Bohemian Massif: Evidence from detrital zircon data. Terra Nova 24, 199–206. doi:10.1111/j.1365-3121.2011.01053.x</w:t>
      </w:r>
    </w:p>
    <w:p w14:paraId="02F348B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cAteer, C.A., Stephen Daly, J., Flowerdew, M.J., Connelly, J.N., Housh, T.B., Whitehouse, M.J., 2010. Detrital zircon, detrital titanite and igneous clast U-Pb geochronology and basement-cover relationships of the Colonsay Group, SW Scotland: Laurentian provenance and correlation with the Neoproterozoic Dalradian Supergroup. Precambrian Research 181, 21–42. doi:10.1016/j.precamres.2010.05.013</w:t>
      </w:r>
    </w:p>
    <w:p w14:paraId="4A38D5D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elleton, J., Cocherie, A., Faure, M., Rossi, P., 2010. Precambrian protoliths and Early Paleozoic magmatism in the French Massif Central: U-Pb data and the North Gondwana connection in the west European Variscan belt. Gondwana Research 17, 13–25. doi:10.1016/j.gr.2009.05.007</w:t>
      </w:r>
    </w:p>
    <w:p w14:paraId="017078A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ende, K., Linnemann, U., Nesbor, H.D., Militzer, A., Jansen, U., Königshof, P., Bahlburg, H., Hofmann, M., Gerdes, A., Berndt, J., Nawrat, J., 2019. Provenance of exotic Ordovician and Devonian sedimentary rock units from the Rhenish Massif (Central European Variscides, Germany). Tectonophysics 755, 127–159. doi:10.1016/j.tecto.2018.10.029</w:t>
      </w:r>
    </w:p>
    <w:p w14:paraId="52D10CC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öller, A., O’Brien, P.J., Kennedy, A., Kröner, A., 2002. Polyphase zircon in ultrahigh-temperature granulites (Rogaland, SW Norway): Constraints for Pb diffusion in zircon. Journal of Metamorphic Geology 20, 727–740. doi:10.1046/j.1525-1314.2002.00400.x</w:t>
      </w:r>
    </w:p>
    <w:p w14:paraId="38E35ED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öller, A., O’Brien, P.J., Kennedy, A., Kröner, A., 2003. Linking growth episodes of zircon and metamorphic textures to zircon chemistry: An example from the ultrahigh-temperature granulites of Rogaland (SW Norway). Geological Society Special Publication 220, 65–81. doi:10.1144/GSL.SP.2003.220.01.04</w:t>
      </w:r>
    </w:p>
    <w:p w14:paraId="05BB61A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Möller, C., Söderlund, U., 1997. Age constraints on the regional deformation within the eastern segment, S. Sweden: Late sveconorwegian granite dyke intrusion and </w:t>
      </w:r>
      <w:r w:rsidRPr="00563C41">
        <w:rPr>
          <w:rFonts w:ascii="Times New Roman" w:hAnsi="Times New Roman" w:cs="Times New Roman"/>
          <w:noProof/>
          <w:szCs w:val="24"/>
        </w:rPr>
        <w:lastRenderedPageBreak/>
        <w:t>metamorphicdeformational relations. Gff 119, 1–12. doi:10.1080/11035899709546447</w:t>
      </w:r>
    </w:p>
    <w:p w14:paraId="009D6EC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öller, C., Andersson, J., Lundqvist, I., Hellström, F., 2007. Linking deformation, migmatite formation and zircon U-Pb geochronology in polymetamorphic orthogneisses, Sveconorwegian Province, Sweden. Journal of Metamorphic Geology 25, 727–750. doi:10.1111/j.1525-1314.2007.00726.x</w:t>
      </w:r>
    </w:p>
    <w:p w14:paraId="32AF837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öller, C., Andersson, J., Dyck, B., Antal Lundin, I., 2015. Exhumation of an eclogite terrane as a hot migmatitic nappe, Sveconorwegian orogen. Lithos 226, 147–168. doi:10.1016/j.lithos.2014.12.013</w:t>
      </w:r>
    </w:p>
    <w:p w14:paraId="125418E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orton, A., Fanning, M., Milner, P., 2008. Provenance characteristics of Scandinavian basement terrains: Constraints from detrital zircon ages in modern river sediments. Sedimentary Geology 210, 61–85. doi:10.1016/j.sedgeo.2008.07.001</w:t>
      </w:r>
    </w:p>
    <w:p w14:paraId="3F4CD1C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Murphy, J.B., Fernández-Suárez, J., Jeffries, T.E., Strachan, R.A., 2004. U-Pb (LA-ICP-MS) dating of detrital zircons from Cambrian clastic rocks in Avalonia: Erosion of a Neoproterozoic arc along the northern Gondwanan margin. Journal of the Geological Society 161, 243–254. doi:10.1144/0016-764903-064</w:t>
      </w:r>
    </w:p>
    <w:p w14:paraId="01190F7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ilsen, O., Sundvoll, B., Roberts, D., Corfu, F., 2003. U-Pb geochronology and geochemistry of trondhjemites and a norite pluton from the SW Trondheim Region, Central Norwegian Caledonides. Norges Geologiske Undersøkelse Bulletin 441, 5–16.</w:t>
      </w:r>
    </w:p>
    <w:p w14:paraId="3973C2C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ilsen, O., Corfu, F., Roberts, D., 2007. Silurian gabbro-diorite-trondhjemite plutons in the Trondheim Nappe Complex, Caledonides, Norway: Petrology and U-Pb geochronology. Norsk Geologisk Tidsskrift 87, 329–342.</w:t>
      </w:r>
    </w:p>
    <w:p w14:paraId="2904A8C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issen, A.L., Roberts, D., Gromet, L.P., 2006. U-Pb zircon ages of a tonalite and a granodiorite dyke from the southeastern part of the Bindal Batholith , central Norwegian Caledonides 5–9.</w:t>
      </w:r>
    </w:p>
    <w:p w14:paraId="32CCE1F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ordgulen, O., Schouenborg, B., 1990. The Caledonian Heilhornet Pluton, north-central Norway: geological setting, radiometric age and implications for the Scandinavian Caledonides. Journal - Geological Society (London) 147, 439–450. doi:10.1144/gsjgs.147.3.0439</w:t>
      </w:r>
    </w:p>
    <w:p w14:paraId="7904C51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ordgulen, O., Bickford, M.E., Nissen, A.L., Wortman, G.L., 1993. U-Pb zircon ages from the Bindal Batholith, and the tectonic history of the Helgeland Nappe Complex, Scandinavian Caledonides. Journal - Geological Society (London) 150, 771–783. doi:10.1144/gsjgs.150.4.0771</w:t>
      </w:r>
    </w:p>
    <w:p w14:paraId="470A352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ordgulen, Ø., Braathen, A., Corfu, F., Osmundsen, P.T., Husmo, T., 2002. Polyphase kinematics and geochronology of the late-Caledonian Kollstraumen detachment, north-central Norway. Norsk Geologisk Tidsskrift 82, 299–316.</w:t>
      </w:r>
    </w:p>
    <w:p w14:paraId="6DA6411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Northrup, C.J., 1997. Timing structural assembly, metamorphism, and cooling of caledonian nappes in the ofoten-efjorden area, north Norway: Tectonic insights from U-Pb and 40Ar/39Ar geochronology. Journal of Geology 105, 565–582. doi:10.1086/515958</w:t>
      </w:r>
    </w:p>
    <w:p w14:paraId="1E1B9EA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Olivarius, M., Rasmussen, E.S., Siersma, V., Knudsen, C., Kokfelt, T.F., Keulen, N., 2014. Provenance signal variations caused by facies and tectonics : Zircon age and heavy mineral evidence from Miocene sand in the north-eastern North Sea Basin. Marine and Petroleum Geology 49, 1–14. doi:10.1016/j.marpetgeo.2013.09.010</w:t>
      </w:r>
    </w:p>
    <w:p w14:paraId="24A1D58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adel, M., Álvaro, J.J., Clausen, S., Guillot, F., Poujol, M., Chichorro, M., Monceret, É., Pereira, M.F., Vizcaïno, D., 2017. U–Pb laser ablation ICP-MS zircon dating across the Ediacaran–Cambrian transition of the Montagne Noire, southern France. Comptes Rendus - Geoscience 349, 380–390. doi:10.1016/j.crte.2016.11.002</w:t>
      </w:r>
    </w:p>
    <w:p w14:paraId="6F88FDE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asteels, P., Michot, J., 1975. Geochronologic investigation of the metamorphic terrain of southwestern Norway. Norsk Geologisk Tidsskrift 111–134.</w:t>
      </w:r>
    </w:p>
    <w:p w14:paraId="75821FD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lastRenderedPageBreak/>
        <w:t>Pasteels, P., Demaiffe, D., Michot, J., 1979. U-Pb and Rb-Sr geochronology of the eastern part of the south Rogaland igneous complex, southern Norway. Lithos 12, 199–208.</w:t>
      </w:r>
    </w:p>
    <w:p w14:paraId="1C0BBA7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aulsson, O., Andréasson, P.G., 2002. Attempted break-up of Rodinia at 850 Ma: Geochronological evidence from the Seve-Kalak Superterrane, Scandinavian Caledonides. Journal of the Geological Society 159, 751–761. doi:10.1144/0016-764901-156</w:t>
      </w:r>
    </w:p>
    <w:p w14:paraId="08FC645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dersen, R.B., Dunning, G.R., 1997. Evolution of arc crust and relations between contrasting sources: U-Pb (age), Nd and Sr isotope systematics of the ophiolitic terrain of SW Norway. Contributions to Mineralogy and Petrology 128, 1–15. doi:10.1007/s004100050289</w:t>
      </w:r>
    </w:p>
    <w:p w14:paraId="55A1DE3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dersen, R.B., Furnes, H., Dunning, G.R., 1991. A U/Pb age for the Sulitjelma Gabbro, North Norway: further evidence for the development of a marginal basin in Ashgill-Llandovery time. Geological Magazine 128, 141–153.</w:t>
      </w:r>
    </w:p>
    <w:p w14:paraId="3DD65C1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dersen, S., Andersen, T., Konnerup-Madsen, J., Griffin, W.L., 2009. Recurrent mesoproterozoic continental magmatism in South-Central Norway. International Journal of Earth Sciences 98, 1151–1171. doi:10.1007/s00531-008-0309-0</w:t>
      </w:r>
    </w:p>
    <w:p w14:paraId="63989B9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rsson, P.O., Wahlgren, C.H., Hansen, B.T., 1983. U-pb ages of proterozoic metaplutonics in the gneiss complex of southern värmland, South-Western Sweden. Gff 105, 1–8. doi:10.1080/11035898309455284</w:t>
      </w:r>
    </w:p>
    <w:p w14:paraId="70963F5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rsson, P.O., Schberg, H., Hansen, B.T., Lagerblad, B., 1995. A comparison of the geochronology and geochemistry of plagioclase-dominated granitoids across a major terrane boundary in the SW Baltic Shield. Precambrian Research 74, 57–72.</w:t>
      </w:r>
    </w:p>
    <w:p w14:paraId="4F08784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tersson, A., Scherstén, A., Bingen, B., Gerdes, A., Whitehouse, M.J., 2015a. Mesoproterozoic continental growth: U-Pb-Hf-O zircon record in the Idefjorden Terrane, Sveconorwegian Orogen. Precambrian Research 261, 75–95. doi:10.1016/j.precamres.2015.02.006</w:t>
      </w:r>
    </w:p>
    <w:p w14:paraId="12FBBBF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tersson, A., Scherstén, A., Andersson, J., Möller, C., 2015b. Zircon U-Pb and Hf - isotopes from the eastern part of the Sveconorwegian Orogen, SW Sweden: Implications for the growth of Fennoscandia. Geological Society Special Publication 389, 281–303. doi:10.1144/SP389.2</w:t>
      </w:r>
    </w:p>
    <w:p w14:paraId="5E671A6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etersson, A., Bjärnborg, K., Scherstén, A., Gerdes, A., Næraa, T., 2017. Tracing Proterozoic arc mantle Hf isotope depletion of southern Fennoscandia through coupled zircon U–Pb and Lu–Hf isotopes. Lithos 284–285, 122–131. doi:10.1016/j.lithos.2017.04.010</w:t>
      </w:r>
    </w:p>
    <w:p w14:paraId="346D685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iñán Llamas, A., Andersson, J., Möller, C., Johansson, L., Hansen, E., 2015. Polyphasal foreland-vergent deformation in a deep section of the 1Ga Sveconorwegian orogen. Precambrian Research 265, 121–149. doi:10.1016/j.precamres.2015.05.009</w:t>
      </w:r>
    </w:p>
    <w:p w14:paraId="6448B9E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othier, H.D., Waldron, J.W.F., Schofield, D.I., DuFrane, S.A., 2015. Peri-Gondwanan terrane interactions recorded in the Cambrian-Ordovician detrital zircon geochronology of North Wales. Gondwana Research 28, 987–1001. doi:10.1016/j.gr.2014.08.009</w:t>
      </w:r>
    </w:p>
    <w:p w14:paraId="5510CD2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Pulsipher, M.A., Dehler, C.M., 2019. U-Pb detrital zircon geochronology, petrography, and synthesis of the middle Neoproterozoic Visingsö Group, Southern Sweden. Precambrian Research 320, 323–333. doi:10.1016/j.precamres.2018.11.011</w:t>
      </w:r>
    </w:p>
    <w:p w14:paraId="009A284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ehnström, E.F., 2003. Geochronology and petrology of the Tielma Magmatic Complex, northern Swedish Caledonides - Results and tectonic implications. Norsk Geologisk Tidsskrift 83, 243–257.</w:t>
      </w:r>
    </w:p>
    <w:p w14:paraId="35081BF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ehnström, E.F., Corfu, F., 2004. Palaeoproterozoic U-Pb ages of autochthonous and allochthonous granites from the northern Swedish Caledonides - Regional and palaeogeographic implications. Precambrian Research 132, 363–378. doi:10.1016/j.precamres.2004.03.005</w:t>
      </w:r>
    </w:p>
    <w:p w14:paraId="132582F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ehnström, E.F., Torsvik, T.H., 2003. Cambrian sediments and Proterozoic granites in the Dividalen-</w:t>
      </w:r>
      <w:r w:rsidRPr="00563C41">
        <w:rPr>
          <w:rFonts w:ascii="Times New Roman" w:hAnsi="Times New Roman" w:cs="Times New Roman"/>
          <w:noProof/>
          <w:szCs w:val="24"/>
        </w:rPr>
        <w:lastRenderedPageBreak/>
        <w:t>Torneträsk area, northern Scandinavia: Palaeomagnetism and U-Pb geochronology. Gff 125, 131–138. doi:10.1080/11035890301253131</w:t>
      </w:r>
    </w:p>
    <w:p w14:paraId="211EE1F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imša, A., Johansson, L., Whitehouse, M.J., 2007. Constraints on incipient charnockite formation from zircon geochronology and rare earth element characteristics. Contributions to Mineralogy and Petrology 154, 357–369. doi:10.1007/s00410-007-0197-5</w:t>
      </w:r>
    </w:p>
    <w:p w14:paraId="38D0805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berts, D., Tucker, R., 1991. U-Pb zircon age of the Moklevatnet granodiorite, Gjersvik Nappe, Central Norwegian Caledonides. Bulletin - Norges geologiske undersokelse 33–38.</w:t>
      </w:r>
    </w:p>
    <w:p w14:paraId="31D8482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berts, D., Tucker, R.D., 1998. Late Cambrian U-Pb zircon age of a metatrondhjemite from Ytteroya, Trondheimsfjorden, Central Norwegian Caledonides. Norsk Geologisk Tidsskrift 78, 253–258.</w:t>
      </w:r>
    </w:p>
    <w:p w14:paraId="51541D4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berts, D., Walker, N., Slagstad, T., Solli, A., Krill, A., 2002. U-Pb zircon ages from the Bymarka ophiolite, near Trondheim, Central Norwegian Caledonides, and regional implications. Norsk Geologisk Tidsskrift 82, 19–30.</w:t>
      </w:r>
    </w:p>
    <w:p w14:paraId="22F3762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berts, N.M.W., Slagstad, T., Parrish, R.R., Norry, M.J., Marker, M., Horstwood, M.S.A., 2013. Sedimentary recycling in arc magmas: Geochemical and U-Pb-Hf-O constraints on the Mesoproterozoic Suldal Arc, SW Norway. Contributions to Mineralogy and Petrology 165, 507–523. doi:10.1007/s00410-012-0820-y</w:t>
      </w:r>
    </w:p>
    <w:p w14:paraId="71093FD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berts, R.J., Corfu, F., Torsvik, T.H., Ashwal, L.D., Ramsay, D.M., 2006. Short-lived mafic magmatism at 560-570 Ma in the northern Norwegian Caledonides: U-Pb zircon ages from the Seiland Igneous Province. Geological Magazine 143, 887–903. doi:10.1017/S0016756806002512</w:t>
      </w:r>
    </w:p>
    <w:p w14:paraId="0AE3DEE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øhr, T.S., Corfu, F., Austrheim, H., Andersen, T.B., 2004. Sveconorwegian U-Pb zircon and monazite ages of granulite-facies rocks, Hisarøya, Gulen, Western Gneiss Region, Norway. Norsk Geologisk Tidsskrift 84, 251–256.</w:t>
      </w:r>
    </w:p>
    <w:p w14:paraId="62E9E5E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Romer, R.L., Kjøsnes, B., Korneliussen, A., Lindahl, I., Skyseth, T., Stendal, M., Sundvoll, B., 1991. The Archean-Proterozoic boundary beneath the Caledonides aof northern Norway and Sweden: U-Pb, Rb-Sr, and Nd isotope data from the Rombak-Tysfjord area. Geological Survey of Norway, Report 91.225, 1–66.</w:t>
      </w:r>
    </w:p>
    <w:p w14:paraId="4225C767"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chärer, U., 1980. U-Pb AND Rb-Sr DATING OF A POLYMETAMORPHIC NAPPE TERRAIN: THE CALEDONIAN JOTUN NAPPE, SOUTHERN NORWAY. Earth and Planetary Science Letters 49, 205–218.</w:t>
      </w:r>
    </w:p>
    <w:p w14:paraId="3E5F974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chärer, U., Wilmart, E., Duchesne, J.C., 1996. The short duration and anorogenic character of anorthosite magmatism: U-Pb dating of the Rogaland complex, Norway. Earth and Planetary Science Letters 139, 335–350. doi:10.1016/0012-821X(96)00033-7</w:t>
      </w:r>
    </w:p>
    <w:p w14:paraId="743A747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cheiber, T., Viola, G., Bingen, B., Peters, M., Solli, A., 2015. Multiple reactivation and strain localization along a Proterozoic orogen-scale deformation zone: The Kongsberg-Telemark boundary in southern Norway revisited. Precambrian Research 265, 78–103. doi:10.1016/j.precamres.2015.03.009</w:t>
      </w:r>
    </w:p>
    <w:p w14:paraId="01933A5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cherstén, A., Årebäck, H., Cornell, D., Hoskin, P., Åberg, A., Armstrong, R., 2000. Dating mafic-ultramafic intrusions by ion-microprobing contact-melt zircon: Examples from SW Sweden. Contributions to Mineralogy and Petrology 139, 115–125. doi:10.1007/s004100050577</w:t>
      </w:r>
    </w:p>
    <w:p w14:paraId="0831391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chouenborg, B.E., Johansson, L., Gorbatschev, R., 1991. U/Pb zircon ages of basement gneisses and discordant felsic dykes from Vestranden, westernmost Baltic Shield and central Norwegian Caledonides. Geologische Rundschau 80, 121–134. doi:10.1007/BF01828771</w:t>
      </w:r>
    </w:p>
    <w:p w14:paraId="63676D3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Skar, Ø., Pedersen, R.B., 2003. Relations between granitoid magmatism and migmatization: U - Pb geochronological evidence from the Western Gneiss Complex, Norway. Journal of the </w:t>
      </w:r>
      <w:r w:rsidRPr="00563C41">
        <w:rPr>
          <w:rFonts w:ascii="Times New Roman" w:hAnsi="Times New Roman" w:cs="Times New Roman"/>
          <w:noProof/>
          <w:szCs w:val="24"/>
        </w:rPr>
        <w:lastRenderedPageBreak/>
        <w:t>Geological Society 160, 935–946. doi:10.1144/0016-764901-121</w:t>
      </w:r>
    </w:p>
    <w:p w14:paraId="11D597C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kår, Ø., 2002. U-Pb geochronology and geochemistry of early Proterozoic rocks of the tectonic basement windows in central Nordland, Caledonides of north-central Norway. Precambrian Research 116, 265–283. doi:10.1016/S0301-9268(02)00026-8</w:t>
      </w:r>
    </w:p>
    <w:p w14:paraId="4A2BB54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kår, Ø., Furnes, H., Claesson, S., 1994. Proterozoic orogenic magmatism within the Western Gneiss Region, Sunnfjord, Norway. Norsk Geologisk Tidsskrift 74, 114–126.</w:t>
      </w:r>
    </w:p>
    <w:p w14:paraId="09D57F4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lagstad, T., Kirkland, C.L., 2017. The use of detrital zircon data in terrane analysis: A nonunique answer to provenance and tectonostratigraphic position in the Scandinavian Caledonides. Lithosphere 9, 1002–1011. doi:10.1130/L663.1</w:t>
      </w:r>
    </w:p>
    <w:p w14:paraId="5E8028D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lagstad, T., Roberts, N.M.W., Marker, M., Røhr, T.S., Schiellerup, H., 2013. A non-collisional, accretionary Sveconorwegian orogen. Terra Nova 25, 30–37. doi:10.1111/ter.12001</w:t>
      </w:r>
    </w:p>
    <w:p w14:paraId="75AAE75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lagstad, T., Roberts, N.M.W., Coint, N., Høy, I., Sauer, S., Kirkland, C.L., Marker, M., Røhr, T.S., Henderson, I.H.C., Stormoen, M.A., Skår, Ø., Sørensen, B.E., Bybee, G., 2018. Magma-driven, high-grade metamorphism in the Sveconorwegian Province, southwest Norway, during the terminal stages of Fennoscandian Shield evolution. Geosphere 14, 861–882. doi:10.1130/GES01565.1</w:t>
      </w:r>
    </w:p>
    <w:p w14:paraId="3878DEE6"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láma, J., Dunkley, D.J., Kachlík, V., Kusiak, M.A., 2008. Transition from island-arc to passive setting on the continental margin of Gondwana: U-Pb zircon dating of Neoproterozoic metaconglomerates from the SE margin of the Teplá-Barrandian Unit, Bohemian Massif. Tectonophysics 461, 44–59. doi:10.1016/j.tecto.2008.03.005</w:t>
      </w:r>
    </w:p>
    <w:p w14:paraId="100BFAB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mit, M.A., Bröcker, M., Kooijman, E., Scherer, E.E., 2011. Provenance and exhumation of an exotic eclogite-bearing nappe in the Caledonides: A U-Pb and Rb-Sr study of the Jæren nappe, SW Norway. Journal of the Geological Society 168, 423–439. doi:10.1144/0016-76492010-096</w:t>
      </w:r>
    </w:p>
    <w:p w14:paraId="369D29A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P., Söderlund, U., Möller, C., Gorbatschev, R., Rodhe, A., 2004. Petrology and ion microprobe U-Pb chronology applied to a metabasic intrusion in southern Sweden: A study on zircon formation during metamorphism and deformation. Tectonics 23. doi:10.1029/2003TC001498</w:t>
      </w:r>
    </w:p>
    <w:p w14:paraId="46548F5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U., 1996. Conventional U-Pb dating versus single-grain Pb evaporation dating of complex zircons from a pegmatite in the high-grade gneisses of southwestern Sweden. Lithos 38, 93–105. doi:10.1016/0024-4937(95)00042-9</w:t>
      </w:r>
    </w:p>
    <w:p w14:paraId="350CC17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U., Ask, R., 2006. Mesoproterozoic bimodal magmatism along the protogine zone, S Sweden: Three magmatic pulses at 1.56, 1.22 and 1.205 Ga, and regional implications. Gff 128, 303–310. doi:10.1080/11035890601284303</w:t>
      </w:r>
    </w:p>
    <w:p w14:paraId="4567EF6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U., Jarl, L.G., Persson, P.O., Stephens, M.B., Wahlgren, C.H., 1999. Protolith ages and timing of deformation in the eastern, marginal part of the Sveconorwegian orogen, southwestern Sweden. Precambrian Research 94, 29–48. doi:10.1016/S0301-9268(98)00104-1</w:t>
      </w:r>
    </w:p>
    <w:p w14:paraId="3F57A96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U., Möller, C., Andersson, J., Johansson, L., Whitehouse, M., 2002. Zircon geochronology in polymetamorphic gneisses in the Sveconorwegian orogen, SW Sweden: Ion microprobe evidence for 1.46-1.42 and 0.98-0.96 Ga reworking. Precambrian Research 113, 193–225. doi:10.1016/S0301-9268(01)00206-6</w:t>
      </w:r>
    </w:p>
    <w:p w14:paraId="210A47E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öderlund, U., Karlsson, C., Johansson, L., Larsson, K., 2008. The Kullaberg peninsula – a glimpse of the Proterozoic evolution of SW Fennoscandia. Gff 130, 1–10. doi:10.1080/11035890801301001</w:t>
      </w:r>
    </w:p>
    <w:p w14:paraId="22755C4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 xml:space="preserve">Spencer, C.J., Roberts, N.M.W., Cawood, P.A., Hawkesworth, C.J., Prave, A.R., Antonini, A.S.M., Horstwood, M.S.A., 2014. Intermontane basins and bimodal volcanism at the onset of the Sveconorwegian Orogeny, southern Norway. Precambrian Research 252, 107–118. </w:t>
      </w:r>
      <w:r w:rsidRPr="00563C41">
        <w:rPr>
          <w:rFonts w:ascii="Times New Roman" w:hAnsi="Times New Roman" w:cs="Times New Roman"/>
          <w:noProof/>
          <w:szCs w:val="24"/>
        </w:rPr>
        <w:lastRenderedPageBreak/>
        <w:t>doi:10.1016/j.precamres.2014.07.008</w:t>
      </w:r>
    </w:p>
    <w:p w14:paraId="0B63120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tevens, T., Baykal, Y., 2021. Detrital zircon U-Pb ages and source of the late Palaeocene Thanet Formation, Kent, SE England. Proceedings of the Geologists’ Association 132, 240–248. doi:10.1016/j.pgeola.2021.01.003</w:t>
      </w:r>
    </w:p>
    <w:p w14:paraId="72B83DE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trachan, R.A., Collins, A.S., Buchan, C., Nance, R.D., Murphy, J.B., D’Lemos, R.S., 2007. Terrane analysis along a Neoproterozoic active margin of Gondwana: insights from U–Pb zircon geochronology. Journal ofthe Geological Society 164, 57–60.</w:t>
      </w:r>
    </w:p>
    <w:p w14:paraId="212BEE8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trachan, R.A., Prave, A.R., Kirkland, C.L., Storey, C.D., 2013. U-Pb detrital zircon geochronology of the Dalradian Supergroup, Shetland Islands, Scotland: Implications for regional correlations and Neoproterozoic-Palaeozoic basin development. Journal of the Geological Society 170, 905–916. doi:10.1144/jgs2013-057</w:t>
      </w:r>
    </w:p>
    <w:p w14:paraId="2D6ABDF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trnad, L., Mihaljevič, M., 2005. Sedimentary provenance of Mid-Devonian clastic sediments in the Teplá-Barrandian Unit (Bohemian Massif): U-Pb and Pb-Pb geochronology of detrital zircons by laser ablation ICP-MS. Mineralogy and Petrology. doi:10.1007/s00710-004-0057-1</w:t>
      </w:r>
    </w:p>
    <w:p w14:paraId="73073992"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Svenningsen, O.M., 2001. Onset of seafloor spreading in the Iapetus ocean at 608 Ma: Precise age of the Sarek Dyke Swarm, northern Swedish Caledonides. Precambrian Research 110, 241–254. doi:10.1016/S0301-9268(01)00189-9</w:t>
      </w:r>
    </w:p>
    <w:p w14:paraId="77388BC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Toucanne, S., Soulet, G., Freslon, N., Silva Jacinto, R., Dennielou, B., Zaragosi, S., Eynaud, F., Bourillet, J.F., Bayon, G., 2015. Millennial-scale fluctuations of the European Ice Sheet at the end of the last glacial, and their potential impact on global climate. Quaternary Science Reviews 123, 113–133. doi:10.1016/j.quascirev.2015.06.010</w:t>
      </w:r>
    </w:p>
    <w:p w14:paraId="4F562C6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Tucker, R.D., Boyd, R., Barnes, S.J., 1990. A U-Pb zircon age for the Rana intrusion, N. Norway: new evidence of basic magmatism in the Scandinavian Caledonides in early Silurian time. Norsk Geologisk Tidsskrift 70, 229–239.</w:t>
      </w:r>
    </w:p>
    <w:p w14:paraId="37F140C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Tucker, R.D., Robinson, P., Solli, A., Gee, D.G., Thorsnes, T., Krogh, T.E., Nordgulen, Ø., Bickford, M.E., 2004. Thrusting and extension in the Scandian Hinterland, Norway: New U-Pb ages and tectonostratigraphic evidence. American Journal of Science 304, 477–532. doi:10.2475/ajs.304.6.477</w:t>
      </w:r>
    </w:p>
    <w:p w14:paraId="3D50083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Ulmius, J., Andersson, J., Möller, C., 2015. Hallandian 1.45Ga high-temperature metamorphism in Baltica: P-T evolution and SIMS U-Pb zircon ages of aluminous gneisses, SW Sweden. Precambrian Research 265, 10–39. doi:10.1016/j.precamres.2015.04.004</w:t>
      </w:r>
    </w:p>
    <w:p w14:paraId="4256DBC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Vaasjoki, M., Sipilä, P., 2001. U-Pb isotopic determinations on baddeleyite and zircon from the Halti-Ridnitsohkka intrussion in Finnish Lapland: A further constraint on Caledonide evolution. Special Paper of the Geological Survey of Finland 247–253.</w:t>
      </w:r>
    </w:p>
    <w:p w14:paraId="1939251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Verhaegen, J., Eynatten, H. Von, Dunkl, I., Weltje, G.J., 2021. Detrital zircon geochronology and heavy mineral analysis as complementary provenance tools in the presence of extensive weathering, reworking and recycling: The Neogene of the southern North Sea Basin. Geological Magazine 158, 1572–1584. doi:10.1017/S0016756821000133</w:t>
      </w:r>
    </w:p>
    <w:p w14:paraId="405018F4"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Vermeesch, P., 2013. Multi-sample comparison of detrital age distributions. Chemical Geology 341, 140–146. doi:10.1016/j.chemgeo.2013.01.010</w:t>
      </w:r>
    </w:p>
    <w:p w14:paraId="5BDA145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aldron, J.W.F., Floyd, J.D., Simonetti, A., Heaman, L.M., 2008. Ancient Laurentian detrital zircon in the closing Iapetus ocean, Southern Uplands terrane, Scotland. Geology 36, 527–530. doi:10.1130/G24763A.1</w:t>
      </w:r>
    </w:p>
    <w:p w14:paraId="584A52C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aldron, J.W.F., White, C.E., Barr, S.M., Simonetti, A., Heaman, L.M., 2009. Provenance of the Meguma terrane, Nova Scotia: Rifted margin of early Paleozoic Gondwana. Canadian Journal of Earth Sciences 46, 1–8. doi:10.1139/E09-004</w:t>
      </w:r>
    </w:p>
    <w:p w14:paraId="3657411D"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lastRenderedPageBreak/>
        <w:t>Waldron, J.W.F., Schofield, D.I., White, C.E., Barr, S.M., 2011. Cambrian successions of the Meguma Terrane, Nova Scotia, and Harlech Dome, North Wales: Dispersed fragments of a peri-Gondwanan basin? Journal of the Geological Society 168, 83–97. doi:10.1144/0016-76492010-068</w:t>
      </w:r>
    </w:p>
    <w:p w14:paraId="4C69C9A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aldron, J.W.F., Schofield, D.I., Dufrane, S.A., Floyd, J.D., Crowley, Q.G., Simonetti, A., Dokken, R.J., Pothier, H.D., 2014. Ganderia-laurentia collision in the caledonides of great britain and ireland. Journal of the Geological Society 171, 555–569. doi:10.1144/jgs2013-131</w:t>
      </w:r>
    </w:p>
    <w:p w14:paraId="116AF16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aldron, J.W.F., Schofield, D.I., Pearson, G., Sarkar, C., Luo, Y.A.N., Dokken, R., 2019. Detrital zircon characterization of early Cambrian sandstones from East Avalonia and SE Ireland: Implications for terrane affinities in the peri-Gondwanan Caledonides. Geological Magazine 156, 1217–1232. doi:10.1017/S0016756818000407</w:t>
      </w:r>
    </w:p>
    <w:p w14:paraId="4EBACF8F"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ang, X.D., Söderlund, U., Lindh, A., Johansson, L., 1998. U-Pb and Sm-Nd dating of high-pressure granulite- and upper amphibolite facies rocks from SW Sweden. Precambrian Research 92, 319–339. doi:10.1016/S0301-9268(98)00084-9</w:t>
      </w:r>
    </w:p>
    <w:p w14:paraId="6FB97910"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elin, E., 1994. Isotopic investigations of Proterozoic igneous rocks in south-western sweden. Gff 116, 75–86. doi:10.1080/11035899409546162</w:t>
      </w:r>
    </w:p>
    <w:p w14:paraId="39664C0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elin, E., Samuelsson, L., 1987. Rb-Sr and U-Pb isotope studies of granitoid plutons in the Göteborg region, southwestern Sweden. Gff 109, 39–45. doi:10.1080/11035898709454738</w:t>
      </w:r>
    </w:p>
    <w:p w14:paraId="247F941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elin, E., Lindh, A., Kähr, A.M., 1982. The radiometric age of the Proterozoic granite at Sandsjön, Western Värmland, Sweden. Gff 103, 514. doi:10.1080/11035898209453728</w:t>
      </w:r>
    </w:p>
    <w:p w14:paraId="4D601CC1"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hite, C.E., Barr, S.M., Linnemann, U., 2018. U-Pb (zircon) ages and provenance of the White Rock Formation of the Rockville Notch Group, Meguma terrane, Nova Scotia, Canada: evidence for the “Sardian gap” and West African origin. Canadian Journal of Earth Sciences 55, 589–603. doi:10.1139/cjes-2017-0196</w:t>
      </w:r>
    </w:p>
    <w:p w14:paraId="7B3BE403"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illner, A.P., Bar, S.M., Gerdes, A., Massonne, H.J., White, C.E., 2013. Origin and evolution of Avalonia: Evidence from U-Pb and Lu-Hf isotopes in zircon from the Mira terrane, Canada, and the Stavelot-Venn Massif, Belgium. Journal of the Geological Society 170, 769–784. doi:10.1144/jgs2012-152</w:t>
      </w:r>
    </w:p>
    <w:p w14:paraId="43A7475E"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Willner, A.P., Gerdes, A., Massonne, H.J., Staal, C.R. van, Zagorevski, A., 2014. Crustal evolution of the Northeast Laurentian margin and the peri-Gondwanan microcontinent Ganderia prior to and during closure of the Iapetus ocean: Detrital zircon U–Pb and Hf isotope evidence from Newfoundland. Geoscience Canada 41, 345–364. doi:10.12789/geocanj.2014.41.046</w:t>
      </w:r>
    </w:p>
    <w:p w14:paraId="0369B9CB"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Yoshinobu, A.S., Barnes, C.G., Nordgulen, Ø., Prestvik, T., Fanning, M., Pedersen, R.B., 2002. Ordovician magmatism, deformation, and exhumation in the Caledonides of central Norway: An orphan of the Taconic orogeny? Geology 30, 883–886. doi:10.1130/0091-7613(2002)030&lt;0883:OMDAEI&gt;2.0.CO;2</w:t>
      </w:r>
    </w:p>
    <w:p w14:paraId="0A094FA8"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Žáčková, E., Konopásek, J., Košler, J., Jeřábek, P., 2012. Detrital zircon populations in quartzites of the Krkonoše-Jizera Massif: Implications for pre-collisional history of the Saxothuringian Domain in the Bohemian Massif. Geological Magazine 149, 443–458. doi:10.1017/S0016756811000744</w:t>
      </w:r>
    </w:p>
    <w:p w14:paraId="22418845"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Zeh, A., Gerdes, A., 2010. Baltica- and Gondwana-derived sediments in the Mid-German Crystalline Rise (Central Europe): Implications for the closure of the Rheic ocean. Gondwana Research 17, 254–263. doi:10.1016/j.gr.2009.08.004</w:t>
      </w:r>
    </w:p>
    <w:p w14:paraId="4715874C"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Zhou, X.Q., Bingen, B., Demaiffe, D., Liégeois, J.P., Hertogen, J., Weis, D., Michot, J., 1995. The 1160 Ma Hidderskog meta-charnockite: implications of this A-type pluton for the Sveconorwegian belt in Vest Agder (SW Norway). Lithos 36, 51–66. doi:10.1016/0024-</w:t>
      </w:r>
      <w:r w:rsidRPr="00563C41">
        <w:rPr>
          <w:rFonts w:ascii="Times New Roman" w:hAnsi="Times New Roman" w:cs="Times New Roman"/>
          <w:noProof/>
          <w:szCs w:val="24"/>
        </w:rPr>
        <w:lastRenderedPageBreak/>
        <w:t>4937(95)00005-Z</w:t>
      </w:r>
    </w:p>
    <w:p w14:paraId="1FF44C5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Zieger, J., Bittner, L., Gärtner, A., Hofmann, M., Gerdes, A., Marko, L., Linnemann, U., 2019. U–Pb ages of magmatic and detrital zircon of the Döhlen Basin: geological history of a Permian strike-slip basin in the Elbe Zone (Germany). International Journal of Earth Sciences 108, 887–910. doi:10.1007/s00531-019-01683-0</w:t>
      </w:r>
    </w:p>
    <w:p w14:paraId="7A21AEB9"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szCs w:val="24"/>
        </w:rPr>
      </w:pPr>
      <w:r w:rsidRPr="00563C41">
        <w:rPr>
          <w:rFonts w:ascii="Times New Roman" w:hAnsi="Times New Roman" w:cs="Times New Roman"/>
          <w:noProof/>
          <w:szCs w:val="24"/>
        </w:rPr>
        <w:t>Zieger, J., Hofmann, M., Gärtner, A., Marko, L., Gerdes, A., Ehling, B.C., Linnemann, U., 2020. The geochronological history of the hohnsdorf crystalline complex (Germany) – Piecing together the puzzling evolution of the mid-German crystalline rise. Zeitschrift der Deutschen Gesellschaft fur Geowissenschaften 171, 121–133. doi:10.1127/zdgg/2020/0219</w:t>
      </w:r>
    </w:p>
    <w:p w14:paraId="7938D87A" w14:textId="77777777" w:rsidR="00563C41" w:rsidRPr="00563C41" w:rsidRDefault="00563C41" w:rsidP="00563C41">
      <w:pPr>
        <w:widowControl w:val="0"/>
        <w:autoSpaceDE w:val="0"/>
        <w:autoSpaceDN w:val="0"/>
        <w:adjustRightInd w:val="0"/>
        <w:spacing w:line="240" w:lineRule="auto"/>
        <w:ind w:left="480" w:hanging="480"/>
        <w:rPr>
          <w:rFonts w:ascii="Times New Roman" w:hAnsi="Times New Roman" w:cs="Times New Roman"/>
          <w:noProof/>
        </w:rPr>
      </w:pPr>
      <w:r w:rsidRPr="00563C41">
        <w:rPr>
          <w:rFonts w:ascii="Times New Roman" w:hAnsi="Times New Roman" w:cs="Times New Roman"/>
          <w:noProof/>
          <w:szCs w:val="24"/>
        </w:rPr>
        <w:t>Zimmermann, S., Mark, C., Chew, D., Voice, P.J., 2018. Maximising data and precision from detrital zircon U-Pb analysis by LA-ICPMS: The use of core-rim ages and the single-analysis concordia age. Sedimentary Geology 375, 5–13. doi:10.1016/j.sedgeo.2017.12.020</w:t>
      </w:r>
    </w:p>
    <w:p w14:paraId="62478647" w14:textId="6AF55325" w:rsidR="00C81730" w:rsidRPr="00C81730" w:rsidRDefault="00C81730">
      <w:pPr>
        <w:rPr>
          <w:rFonts w:ascii="Times New Roman" w:hAnsi="Times New Roman" w:cs="Times New Roman"/>
          <w:b/>
          <w:bCs/>
          <w:lang w:val="de-AT"/>
        </w:rPr>
      </w:pPr>
      <w:r>
        <w:rPr>
          <w:rFonts w:ascii="Times New Roman" w:hAnsi="Times New Roman" w:cs="Times New Roman"/>
          <w:b/>
          <w:bCs/>
          <w:lang w:val="de-AT"/>
        </w:rPr>
        <w:fldChar w:fldCharType="end"/>
      </w:r>
    </w:p>
    <w:sectPr w:rsidR="00C81730" w:rsidRPr="00C81730" w:rsidSect="00A205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E44"/>
    <w:multiLevelType w:val="hybridMultilevel"/>
    <w:tmpl w:val="36A6D630"/>
    <w:lvl w:ilvl="0" w:tplc="5F80087E">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16cid:durableId="4980843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3F"/>
    <w:rsid w:val="00000636"/>
    <w:rsid w:val="00017D76"/>
    <w:rsid w:val="0004443B"/>
    <w:rsid w:val="00050329"/>
    <w:rsid w:val="000848C7"/>
    <w:rsid w:val="001436C0"/>
    <w:rsid w:val="001510F3"/>
    <w:rsid w:val="001D33B4"/>
    <w:rsid w:val="002A0078"/>
    <w:rsid w:val="003066E8"/>
    <w:rsid w:val="003721EC"/>
    <w:rsid w:val="00467772"/>
    <w:rsid w:val="005504EE"/>
    <w:rsid w:val="00563C41"/>
    <w:rsid w:val="00567563"/>
    <w:rsid w:val="00687780"/>
    <w:rsid w:val="00691BEF"/>
    <w:rsid w:val="006A1C10"/>
    <w:rsid w:val="006B4C64"/>
    <w:rsid w:val="006C59AC"/>
    <w:rsid w:val="00722D64"/>
    <w:rsid w:val="00726FD9"/>
    <w:rsid w:val="0085232D"/>
    <w:rsid w:val="00861636"/>
    <w:rsid w:val="008E1E06"/>
    <w:rsid w:val="009D0A2B"/>
    <w:rsid w:val="009F2BBA"/>
    <w:rsid w:val="00A03561"/>
    <w:rsid w:val="00A205D5"/>
    <w:rsid w:val="00A63CA5"/>
    <w:rsid w:val="00B55E7D"/>
    <w:rsid w:val="00B86D10"/>
    <w:rsid w:val="00BC54F0"/>
    <w:rsid w:val="00C4225F"/>
    <w:rsid w:val="00C81730"/>
    <w:rsid w:val="00C961D1"/>
    <w:rsid w:val="00CC1395"/>
    <w:rsid w:val="00D10B27"/>
    <w:rsid w:val="00D33C3F"/>
    <w:rsid w:val="00DA712A"/>
    <w:rsid w:val="00DF1B96"/>
    <w:rsid w:val="00E33459"/>
    <w:rsid w:val="00F05081"/>
    <w:rsid w:val="00F27CE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D3460"/>
  <w15:chartTrackingRefBased/>
  <w15:docId w15:val="{24E71D4B-41A2-45A8-AA8E-8278211FB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3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A0078"/>
    <w:pPr>
      <w:spacing w:after="200" w:line="240" w:lineRule="auto"/>
    </w:pPr>
    <w:rPr>
      <w:i/>
      <w:iCs/>
      <w:color w:val="44546A" w:themeColor="text2"/>
      <w:sz w:val="18"/>
      <w:szCs w:val="18"/>
    </w:rPr>
  </w:style>
  <w:style w:type="paragraph" w:styleId="ListParagraph">
    <w:name w:val="List Paragraph"/>
    <w:basedOn w:val="Normal"/>
    <w:uiPriority w:val="34"/>
    <w:qFormat/>
    <w:rsid w:val="000006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820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81383-47FD-4793-B984-E34EEF8CB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9576</Words>
  <Characters>681589</Characters>
  <Application>Microsoft Office Word</Application>
  <DocSecurity>0</DocSecurity>
  <Lines>5679</Lines>
  <Paragraphs>1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us Baykal</dc:creator>
  <cp:keywords/>
  <dc:description/>
  <cp:lastModifiedBy>Yunus Baykal</cp:lastModifiedBy>
  <cp:revision>3</cp:revision>
  <dcterms:created xsi:type="dcterms:W3CDTF">2022-07-31T12:55:00Z</dcterms:created>
  <dcterms:modified xsi:type="dcterms:W3CDTF">2022-07-3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90e16049-f538-3273-aef0-e9764e0f047b</vt:lpwstr>
  </property>
  <property fmtid="{D5CDD505-2E9C-101B-9397-08002B2CF9AE}" pid="24" name="Mendeley Citation Style_1">
    <vt:lpwstr>http://www.zotero.org/styles/quaternary-international</vt:lpwstr>
  </property>
</Properties>
</file>